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Toc202254831" w:displacedByCustomXml="next"/>
    <w:sdt>
      <w:sdtPr>
        <w:rPr>
          <w:rFonts w:cs="Times New Roman"/>
          <w:b/>
          <w:szCs w:val="24"/>
        </w:rPr>
        <w:id w:val="611404764"/>
        <w:docPartObj>
          <w:docPartGallery w:val="Table of Contents"/>
          <w:docPartUnique/>
        </w:docPartObj>
      </w:sdtPr>
      <w:sdtEndPr>
        <w:rPr>
          <w:b w:val="0"/>
          <w:bCs/>
          <w:noProof/>
        </w:rPr>
      </w:sdtEndPr>
      <w:sdtContent>
        <w:p w14:paraId="76CB3D06" w14:textId="77777777" w:rsidR="00B641E8" w:rsidRDefault="00B641E8">
          <w:pPr>
            <w:spacing w:after="0" w:line="324" w:lineRule="atLeast"/>
            <w:jc w:val="center"/>
            <w:rPr>
              <w:rFonts w:cs="Times New Roman"/>
              <w:b/>
              <w:szCs w:val="24"/>
            </w:rPr>
          </w:pPr>
        </w:p>
        <w:p w14:paraId="126B386F" w14:textId="4B437ACF" w:rsidR="00494C80" w:rsidRPr="00B641E8" w:rsidRDefault="00494C80">
          <w:pPr>
            <w:spacing w:after="0" w:line="324" w:lineRule="atLeast"/>
            <w:jc w:val="center"/>
            <w:rPr>
              <w:rFonts w:ascii="-webkit-standard" w:eastAsiaTheme="minorEastAsia" w:hAnsi="-webkit-standard" w:cs="Times New Roman"/>
              <w:b/>
              <w:bCs/>
              <w:color w:val="000000"/>
              <w:sz w:val="27"/>
              <w:szCs w:val="27"/>
              <w:lang w:val="en-NG" w:eastAsia="en-GB"/>
            </w:rPr>
          </w:pPr>
          <w:r w:rsidRPr="00B641E8">
            <w:rPr>
              <w:rFonts w:ascii="Times New Roman" w:eastAsiaTheme="minorEastAsia" w:hAnsi="Times New Roman" w:cs="Times New Roman"/>
              <w:b/>
              <w:bCs/>
              <w:color w:val="000000"/>
              <w:sz w:val="27"/>
              <w:szCs w:val="27"/>
              <w:lang w:val="en-NG" w:eastAsia="en-GB"/>
            </w:rPr>
            <w:t>KWARA STATE POLYTECHNIC, ILORIN</w:t>
          </w:r>
        </w:p>
        <w:p w14:paraId="3660B345" w14:textId="77777777" w:rsidR="00494C80" w:rsidRPr="00B641E8" w:rsidRDefault="00494C80" w:rsidP="00494C80">
          <w:pPr>
            <w:spacing w:after="0" w:line="324" w:lineRule="atLeast"/>
            <w:jc w:val="center"/>
            <w:rPr>
              <w:rFonts w:ascii="-webkit-standard" w:eastAsiaTheme="minorEastAsia" w:hAnsi="-webkit-standard" w:cs="Times New Roman"/>
              <w:b/>
              <w:bCs/>
              <w:color w:val="000000"/>
              <w:sz w:val="27"/>
              <w:szCs w:val="27"/>
              <w:lang w:val="en-NG" w:eastAsia="en-GB"/>
            </w:rPr>
          </w:pPr>
          <w:r w:rsidRPr="00B641E8">
            <w:rPr>
              <w:rFonts w:ascii="Times New Roman" w:eastAsiaTheme="minorEastAsia" w:hAnsi="Times New Roman" w:cs="Times New Roman"/>
              <w:b/>
              <w:bCs/>
              <w:color w:val="000000"/>
              <w:sz w:val="27"/>
              <w:szCs w:val="27"/>
              <w:lang w:val="en-NG" w:eastAsia="en-GB"/>
            </w:rPr>
            <w:t>INSTITUTE OF TECHNOLOGY</w:t>
          </w:r>
        </w:p>
        <w:p w14:paraId="36CA39B4" w14:textId="77777777" w:rsidR="00494C80" w:rsidRPr="00B641E8" w:rsidRDefault="00494C80" w:rsidP="00494C80">
          <w:pPr>
            <w:spacing w:after="0" w:line="324" w:lineRule="atLeast"/>
            <w:jc w:val="center"/>
            <w:rPr>
              <w:rFonts w:ascii="-webkit-standard" w:eastAsiaTheme="minorEastAsia" w:hAnsi="-webkit-standard" w:cs="Times New Roman"/>
              <w:b/>
              <w:bCs/>
              <w:color w:val="000000"/>
              <w:sz w:val="27"/>
              <w:szCs w:val="27"/>
              <w:lang w:val="en-NG" w:eastAsia="en-GB"/>
            </w:rPr>
          </w:pPr>
          <w:r w:rsidRPr="00B641E8">
            <w:rPr>
              <w:rFonts w:ascii="Times New Roman" w:eastAsiaTheme="minorEastAsia" w:hAnsi="Times New Roman" w:cs="Times New Roman"/>
              <w:b/>
              <w:bCs/>
              <w:color w:val="000000"/>
              <w:sz w:val="27"/>
              <w:szCs w:val="27"/>
              <w:lang w:val="en-NG" w:eastAsia="en-GB"/>
            </w:rPr>
            <w:t>DEPARTMENT OF ELECTRICAL AND ELECTRONICS ENGINEERING</w:t>
          </w:r>
        </w:p>
        <w:p w14:paraId="07148DDA" w14:textId="77777777" w:rsidR="00494C80" w:rsidRPr="00494C80" w:rsidRDefault="00494C80" w:rsidP="00494C80">
          <w:pPr>
            <w:spacing w:after="0" w:line="324" w:lineRule="atLeast"/>
            <w:jc w:val="center"/>
            <w:rPr>
              <w:rFonts w:ascii="-webkit-standard" w:eastAsiaTheme="minorEastAsia" w:hAnsi="-webkit-standard" w:cs="Times New Roman"/>
              <w:color w:val="000000"/>
              <w:sz w:val="27"/>
              <w:szCs w:val="27"/>
              <w:lang w:val="en-NG" w:eastAsia="en-GB"/>
            </w:rPr>
          </w:pPr>
          <w:r w:rsidRPr="00494C80">
            <w:rPr>
              <w:rFonts w:ascii="-webkit-standard" w:eastAsiaTheme="minorEastAsia" w:hAnsi="-webkit-standard" w:cs="Times New Roman"/>
              <w:color w:val="000000"/>
              <w:sz w:val="27"/>
              <w:szCs w:val="27"/>
              <w:lang w:val="en-NG" w:eastAsia="en-GB"/>
            </w:rPr>
            <w:t> </w:t>
          </w:r>
        </w:p>
        <w:p w14:paraId="3A92A768" w14:textId="77777777" w:rsidR="00494C80" w:rsidRPr="00D31514" w:rsidRDefault="00494C80" w:rsidP="00494C80">
          <w:pPr>
            <w:spacing w:after="0" w:line="324" w:lineRule="atLeast"/>
            <w:jc w:val="center"/>
            <w:rPr>
              <w:rFonts w:ascii="-webkit-standard" w:eastAsiaTheme="minorEastAsia" w:hAnsi="-webkit-standard" w:cs="Times New Roman"/>
              <w:b/>
              <w:bCs/>
              <w:color w:val="000000"/>
              <w:sz w:val="27"/>
              <w:szCs w:val="27"/>
              <w:lang w:val="en-NG" w:eastAsia="en-GB"/>
            </w:rPr>
          </w:pPr>
          <w:r w:rsidRPr="00D31514">
            <w:rPr>
              <w:rFonts w:ascii="Times New Roman" w:eastAsiaTheme="minorEastAsia" w:hAnsi="Times New Roman" w:cs="Times New Roman"/>
              <w:b/>
              <w:bCs/>
              <w:color w:val="000000"/>
              <w:sz w:val="27"/>
              <w:szCs w:val="27"/>
              <w:lang w:val="en-NG" w:eastAsia="en-GB"/>
            </w:rPr>
            <w:t>DESIGN AND CONSTRUCTION OF SOLAR CHARGE CONTROLLER FOR OPTIMUM EFFICIENCY IN A STAND-ALONE PHOTOVOLTAIC SYSTEM</w:t>
          </w:r>
        </w:p>
        <w:p w14:paraId="272D1800" w14:textId="77777777" w:rsidR="00494C80" w:rsidRPr="00494C80" w:rsidRDefault="00494C80" w:rsidP="00494C80">
          <w:pPr>
            <w:spacing w:after="0" w:line="324" w:lineRule="atLeast"/>
            <w:jc w:val="center"/>
            <w:rPr>
              <w:rFonts w:ascii="-webkit-standard" w:eastAsiaTheme="minorEastAsia" w:hAnsi="-webkit-standard" w:cs="Times New Roman"/>
              <w:color w:val="000000"/>
              <w:sz w:val="27"/>
              <w:szCs w:val="27"/>
              <w:lang w:val="en-NG" w:eastAsia="en-GB"/>
            </w:rPr>
          </w:pPr>
          <w:r w:rsidRPr="00494C80">
            <w:rPr>
              <w:rFonts w:ascii="-webkit-standard" w:eastAsiaTheme="minorEastAsia" w:hAnsi="-webkit-standard" w:cs="Times New Roman"/>
              <w:color w:val="000000"/>
              <w:sz w:val="27"/>
              <w:szCs w:val="27"/>
              <w:lang w:val="en-NG" w:eastAsia="en-GB"/>
            </w:rPr>
            <w:t> </w:t>
          </w:r>
        </w:p>
        <w:p w14:paraId="07FE7BF7" w14:textId="77777777" w:rsidR="00494C80" w:rsidRPr="00494C80" w:rsidRDefault="00494C80" w:rsidP="00494C80">
          <w:pPr>
            <w:spacing w:after="0" w:line="324" w:lineRule="atLeast"/>
            <w:jc w:val="center"/>
            <w:rPr>
              <w:rFonts w:ascii="-webkit-standard" w:eastAsiaTheme="minorEastAsia" w:hAnsi="-webkit-standard" w:cs="Times New Roman"/>
              <w:color w:val="000000"/>
              <w:sz w:val="27"/>
              <w:szCs w:val="27"/>
              <w:lang w:val="en-NG" w:eastAsia="en-GB"/>
            </w:rPr>
          </w:pPr>
          <w:r w:rsidRPr="00494C80">
            <w:rPr>
              <w:rFonts w:ascii="Times New Roman" w:eastAsiaTheme="minorEastAsia" w:hAnsi="Times New Roman" w:cs="Times New Roman"/>
              <w:color w:val="000000"/>
              <w:sz w:val="27"/>
              <w:szCs w:val="27"/>
              <w:lang w:val="en-NG" w:eastAsia="en-GB"/>
            </w:rPr>
            <w:t>A Final Year Project Report</w:t>
          </w:r>
        </w:p>
        <w:p w14:paraId="48E65C8A" w14:textId="77777777" w:rsidR="00494C80" w:rsidRPr="00494C80" w:rsidRDefault="00494C80" w:rsidP="00494C80">
          <w:pPr>
            <w:spacing w:after="0" w:line="324" w:lineRule="atLeast"/>
            <w:jc w:val="center"/>
            <w:rPr>
              <w:rFonts w:ascii="-webkit-standard" w:eastAsiaTheme="minorEastAsia" w:hAnsi="-webkit-standard" w:cs="Times New Roman"/>
              <w:color w:val="000000"/>
              <w:sz w:val="27"/>
              <w:szCs w:val="27"/>
              <w:lang w:val="en-NG" w:eastAsia="en-GB"/>
            </w:rPr>
          </w:pPr>
          <w:r w:rsidRPr="00494C80">
            <w:rPr>
              <w:rFonts w:ascii="Times New Roman" w:eastAsiaTheme="minorEastAsia" w:hAnsi="Times New Roman" w:cs="Times New Roman"/>
              <w:color w:val="000000"/>
              <w:sz w:val="27"/>
              <w:szCs w:val="27"/>
              <w:lang w:val="en-NG" w:eastAsia="en-GB"/>
            </w:rPr>
            <w:t>Submitted in Partial Fulfillment of the Requirements</w:t>
          </w:r>
        </w:p>
        <w:p w14:paraId="4879019C" w14:textId="77777777" w:rsidR="00494C80" w:rsidRPr="00494C80" w:rsidRDefault="00494C80" w:rsidP="00494C80">
          <w:pPr>
            <w:spacing w:after="0" w:line="324" w:lineRule="atLeast"/>
            <w:jc w:val="center"/>
            <w:rPr>
              <w:rFonts w:ascii="-webkit-standard" w:eastAsiaTheme="minorEastAsia" w:hAnsi="-webkit-standard" w:cs="Times New Roman"/>
              <w:color w:val="000000"/>
              <w:sz w:val="27"/>
              <w:szCs w:val="27"/>
              <w:lang w:val="en-NG" w:eastAsia="en-GB"/>
            </w:rPr>
          </w:pPr>
          <w:r w:rsidRPr="00494C80">
            <w:rPr>
              <w:rFonts w:ascii="Times New Roman" w:eastAsiaTheme="minorEastAsia" w:hAnsi="Times New Roman" w:cs="Times New Roman"/>
              <w:color w:val="000000"/>
              <w:sz w:val="27"/>
              <w:szCs w:val="27"/>
              <w:lang w:val="en-NG" w:eastAsia="en-GB"/>
            </w:rPr>
            <w:t>for the Award of</w:t>
          </w:r>
        </w:p>
        <w:p w14:paraId="653F9197" w14:textId="77777777" w:rsidR="00494C80" w:rsidRPr="00494C80" w:rsidRDefault="00494C80" w:rsidP="00494C80">
          <w:pPr>
            <w:spacing w:after="0" w:line="324" w:lineRule="atLeast"/>
            <w:jc w:val="center"/>
            <w:rPr>
              <w:rFonts w:ascii="-webkit-standard" w:eastAsiaTheme="minorEastAsia" w:hAnsi="-webkit-standard" w:cs="Times New Roman"/>
              <w:color w:val="000000"/>
              <w:sz w:val="27"/>
              <w:szCs w:val="27"/>
              <w:lang w:val="en-NG" w:eastAsia="en-GB"/>
            </w:rPr>
          </w:pPr>
          <w:r w:rsidRPr="00494C80">
            <w:rPr>
              <w:rFonts w:ascii="Times New Roman" w:eastAsiaTheme="minorEastAsia" w:hAnsi="Times New Roman" w:cs="Times New Roman"/>
              <w:color w:val="000000"/>
              <w:sz w:val="27"/>
              <w:szCs w:val="27"/>
              <w:lang w:val="en-NG" w:eastAsia="en-GB"/>
            </w:rPr>
            <w:t>Higher National Diploma (HND)</w:t>
          </w:r>
        </w:p>
        <w:p w14:paraId="52C1387A" w14:textId="77777777" w:rsidR="00494C80" w:rsidRPr="00494C80" w:rsidRDefault="00494C80" w:rsidP="00494C80">
          <w:pPr>
            <w:spacing w:after="0" w:line="324" w:lineRule="atLeast"/>
            <w:jc w:val="center"/>
            <w:rPr>
              <w:rFonts w:ascii="-webkit-standard" w:eastAsiaTheme="minorEastAsia" w:hAnsi="-webkit-standard" w:cs="Times New Roman"/>
              <w:color w:val="000000"/>
              <w:sz w:val="27"/>
              <w:szCs w:val="27"/>
              <w:lang w:val="en-NG" w:eastAsia="en-GB"/>
            </w:rPr>
          </w:pPr>
          <w:r w:rsidRPr="00494C80">
            <w:rPr>
              <w:rFonts w:ascii="Times New Roman" w:eastAsiaTheme="minorEastAsia" w:hAnsi="Times New Roman" w:cs="Times New Roman"/>
              <w:color w:val="000000"/>
              <w:sz w:val="27"/>
              <w:szCs w:val="27"/>
              <w:lang w:val="en-NG" w:eastAsia="en-GB"/>
            </w:rPr>
            <w:t>in</w:t>
          </w:r>
        </w:p>
        <w:p w14:paraId="59A08C5E" w14:textId="77777777" w:rsidR="00494C80" w:rsidRPr="00494C80" w:rsidRDefault="00494C80" w:rsidP="00494C80">
          <w:pPr>
            <w:spacing w:after="0" w:line="324" w:lineRule="atLeast"/>
            <w:jc w:val="center"/>
            <w:rPr>
              <w:rFonts w:ascii="-webkit-standard" w:eastAsiaTheme="minorEastAsia" w:hAnsi="-webkit-standard" w:cs="Times New Roman"/>
              <w:color w:val="000000"/>
              <w:sz w:val="27"/>
              <w:szCs w:val="27"/>
              <w:lang w:val="en-NG" w:eastAsia="en-GB"/>
            </w:rPr>
          </w:pPr>
          <w:r w:rsidRPr="00494C80">
            <w:rPr>
              <w:rFonts w:ascii="Times New Roman" w:eastAsiaTheme="minorEastAsia" w:hAnsi="Times New Roman" w:cs="Times New Roman"/>
              <w:color w:val="000000"/>
              <w:sz w:val="27"/>
              <w:szCs w:val="27"/>
              <w:lang w:val="en-NG" w:eastAsia="en-GB"/>
            </w:rPr>
            <w:t>Electrical and Electronics Engineering</w:t>
          </w:r>
        </w:p>
        <w:p w14:paraId="7F35C923" w14:textId="77777777" w:rsidR="00494C80" w:rsidRPr="00494C80" w:rsidRDefault="00494C80" w:rsidP="00494C80">
          <w:pPr>
            <w:spacing w:after="0" w:line="324" w:lineRule="atLeast"/>
            <w:jc w:val="center"/>
            <w:rPr>
              <w:rFonts w:ascii="-webkit-standard" w:eastAsiaTheme="minorEastAsia" w:hAnsi="-webkit-standard" w:cs="Times New Roman"/>
              <w:color w:val="000000"/>
              <w:sz w:val="27"/>
              <w:szCs w:val="27"/>
              <w:lang w:val="en-NG" w:eastAsia="en-GB"/>
            </w:rPr>
          </w:pPr>
          <w:r w:rsidRPr="00494C80">
            <w:rPr>
              <w:rFonts w:ascii="-webkit-standard" w:eastAsiaTheme="minorEastAsia" w:hAnsi="-webkit-standard" w:cs="Times New Roman"/>
              <w:color w:val="000000"/>
              <w:sz w:val="27"/>
              <w:szCs w:val="27"/>
              <w:lang w:val="en-NG" w:eastAsia="en-GB"/>
            </w:rPr>
            <w:t> </w:t>
          </w:r>
        </w:p>
        <w:p w14:paraId="4D723F7F" w14:textId="77777777" w:rsidR="00494C80" w:rsidRPr="00494C80" w:rsidRDefault="00494C80" w:rsidP="00494C80">
          <w:pPr>
            <w:spacing w:after="0" w:line="324" w:lineRule="atLeast"/>
            <w:jc w:val="center"/>
            <w:rPr>
              <w:rFonts w:ascii="-webkit-standard" w:eastAsiaTheme="minorEastAsia" w:hAnsi="-webkit-standard" w:cs="Times New Roman"/>
              <w:color w:val="000000"/>
              <w:sz w:val="27"/>
              <w:szCs w:val="27"/>
              <w:lang w:val="en-NG" w:eastAsia="en-GB"/>
            </w:rPr>
          </w:pPr>
          <w:r w:rsidRPr="00494C80">
            <w:rPr>
              <w:rFonts w:ascii="Times New Roman" w:eastAsiaTheme="minorEastAsia" w:hAnsi="Times New Roman" w:cs="Times New Roman"/>
              <w:color w:val="000000"/>
              <w:sz w:val="27"/>
              <w:szCs w:val="27"/>
              <w:lang w:val="en-NG" w:eastAsia="en-GB"/>
            </w:rPr>
            <w:t>By</w:t>
          </w:r>
        </w:p>
        <w:p w14:paraId="32FAC7AD" w14:textId="77777777" w:rsidR="00494C80" w:rsidRPr="00494C80" w:rsidRDefault="00494C80" w:rsidP="00494C80">
          <w:pPr>
            <w:spacing w:after="0" w:line="324" w:lineRule="atLeast"/>
            <w:jc w:val="center"/>
            <w:rPr>
              <w:rFonts w:ascii="-webkit-standard" w:eastAsiaTheme="minorEastAsia" w:hAnsi="-webkit-standard" w:cs="Times New Roman"/>
              <w:color w:val="000000"/>
              <w:sz w:val="27"/>
              <w:szCs w:val="27"/>
              <w:lang w:val="en-NG" w:eastAsia="en-GB"/>
            </w:rPr>
          </w:pPr>
          <w:r w:rsidRPr="00494C80">
            <w:rPr>
              <w:rFonts w:ascii="Times New Roman" w:eastAsiaTheme="minorEastAsia" w:hAnsi="Times New Roman" w:cs="Times New Roman"/>
              <w:color w:val="000000"/>
              <w:sz w:val="27"/>
              <w:szCs w:val="27"/>
              <w:lang w:val="en-NG" w:eastAsia="en-GB"/>
            </w:rPr>
            <w:t>Balogun Mubarak Oluwaseun</w:t>
          </w:r>
        </w:p>
        <w:p w14:paraId="59CAF7D6" w14:textId="77777777" w:rsidR="00494C80" w:rsidRPr="00494C80" w:rsidRDefault="00494C80" w:rsidP="00494C80">
          <w:pPr>
            <w:spacing w:after="0" w:line="324" w:lineRule="atLeast"/>
            <w:jc w:val="center"/>
            <w:rPr>
              <w:rFonts w:ascii="-webkit-standard" w:eastAsiaTheme="minorEastAsia" w:hAnsi="-webkit-standard" w:cs="Times New Roman"/>
              <w:color w:val="000000"/>
              <w:sz w:val="27"/>
              <w:szCs w:val="27"/>
              <w:lang w:val="en-NG" w:eastAsia="en-GB"/>
            </w:rPr>
          </w:pPr>
          <w:r w:rsidRPr="00494C80">
            <w:rPr>
              <w:rFonts w:ascii="Times New Roman" w:eastAsiaTheme="minorEastAsia" w:hAnsi="Times New Roman" w:cs="Times New Roman"/>
              <w:color w:val="000000"/>
              <w:sz w:val="27"/>
              <w:szCs w:val="27"/>
              <w:lang w:val="en-NG" w:eastAsia="en-GB"/>
            </w:rPr>
            <w:t>Matric No: HND/23/EEE/FT/0246</w:t>
          </w:r>
        </w:p>
        <w:p w14:paraId="5A92AB3A" w14:textId="77777777" w:rsidR="00494C80" w:rsidRPr="00494C80" w:rsidRDefault="00494C80" w:rsidP="00494C80">
          <w:pPr>
            <w:spacing w:after="0" w:line="324" w:lineRule="atLeast"/>
            <w:jc w:val="center"/>
            <w:rPr>
              <w:rFonts w:ascii="-webkit-standard" w:eastAsiaTheme="minorEastAsia" w:hAnsi="-webkit-standard" w:cs="Times New Roman"/>
              <w:color w:val="000000"/>
              <w:sz w:val="27"/>
              <w:szCs w:val="27"/>
              <w:lang w:val="en-NG" w:eastAsia="en-GB"/>
            </w:rPr>
          </w:pPr>
          <w:r w:rsidRPr="00494C80">
            <w:rPr>
              <w:rFonts w:ascii="-webkit-standard" w:eastAsiaTheme="minorEastAsia" w:hAnsi="-webkit-standard" w:cs="Times New Roman"/>
              <w:color w:val="000000"/>
              <w:sz w:val="27"/>
              <w:szCs w:val="27"/>
              <w:lang w:val="en-NG" w:eastAsia="en-GB"/>
            </w:rPr>
            <w:t> </w:t>
          </w:r>
        </w:p>
        <w:p w14:paraId="47BFABC8" w14:textId="77777777" w:rsidR="00494C80" w:rsidRPr="00494C80" w:rsidRDefault="00494C80" w:rsidP="00494C80">
          <w:pPr>
            <w:spacing w:after="0" w:line="324" w:lineRule="atLeast"/>
            <w:jc w:val="center"/>
            <w:rPr>
              <w:rFonts w:ascii="-webkit-standard" w:eastAsiaTheme="minorEastAsia" w:hAnsi="-webkit-standard" w:cs="Times New Roman"/>
              <w:color w:val="000000"/>
              <w:sz w:val="27"/>
              <w:szCs w:val="27"/>
              <w:lang w:val="en-NG" w:eastAsia="en-GB"/>
            </w:rPr>
          </w:pPr>
          <w:r w:rsidRPr="00494C80">
            <w:rPr>
              <w:rFonts w:ascii="Times New Roman" w:eastAsiaTheme="minorEastAsia" w:hAnsi="Times New Roman" w:cs="Times New Roman"/>
              <w:color w:val="000000"/>
              <w:sz w:val="27"/>
              <w:szCs w:val="27"/>
              <w:lang w:val="en-NG" w:eastAsia="en-GB"/>
            </w:rPr>
            <w:t>Supervisor:</w:t>
          </w:r>
        </w:p>
        <w:p w14:paraId="1F2DFE16" w14:textId="77777777" w:rsidR="00494C80" w:rsidRPr="00494C80" w:rsidRDefault="00494C80" w:rsidP="00494C80">
          <w:pPr>
            <w:spacing w:after="0" w:line="324" w:lineRule="atLeast"/>
            <w:jc w:val="center"/>
            <w:rPr>
              <w:rFonts w:ascii="-webkit-standard" w:eastAsiaTheme="minorEastAsia" w:hAnsi="-webkit-standard" w:cs="Times New Roman"/>
              <w:color w:val="000000"/>
              <w:sz w:val="27"/>
              <w:szCs w:val="27"/>
              <w:lang w:val="en-NG" w:eastAsia="en-GB"/>
            </w:rPr>
          </w:pPr>
          <w:r w:rsidRPr="00494C80">
            <w:rPr>
              <w:rFonts w:ascii="Times New Roman" w:eastAsiaTheme="minorEastAsia" w:hAnsi="Times New Roman" w:cs="Times New Roman"/>
              <w:color w:val="000000"/>
              <w:sz w:val="27"/>
              <w:szCs w:val="27"/>
              <w:lang w:val="en-NG" w:eastAsia="en-GB"/>
            </w:rPr>
            <w:t>Engr. (Dr.) O. A. Lawal</w:t>
          </w:r>
        </w:p>
        <w:p w14:paraId="42795115" w14:textId="77777777" w:rsidR="00494C80" w:rsidRPr="00494C80" w:rsidRDefault="00494C80" w:rsidP="00494C80">
          <w:pPr>
            <w:spacing w:after="0" w:line="324" w:lineRule="atLeast"/>
            <w:jc w:val="center"/>
            <w:rPr>
              <w:rFonts w:ascii="-webkit-standard" w:eastAsiaTheme="minorEastAsia" w:hAnsi="-webkit-standard" w:cs="Times New Roman"/>
              <w:color w:val="000000"/>
              <w:sz w:val="27"/>
              <w:szCs w:val="27"/>
              <w:lang w:val="en-NG" w:eastAsia="en-GB"/>
            </w:rPr>
          </w:pPr>
          <w:r w:rsidRPr="00494C80">
            <w:rPr>
              <w:rFonts w:ascii="-webkit-standard" w:eastAsiaTheme="minorEastAsia" w:hAnsi="-webkit-standard" w:cs="Times New Roman"/>
              <w:color w:val="000000"/>
              <w:sz w:val="27"/>
              <w:szCs w:val="27"/>
              <w:lang w:val="en-NG" w:eastAsia="en-GB"/>
            </w:rPr>
            <w:t> </w:t>
          </w:r>
        </w:p>
        <w:p w14:paraId="43286A38" w14:textId="77777777" w:rsidR="00494C80" w:rsidRPr="00494C80" w:rsidRDefault="00494C80" w:rsidP="00494C80">
          <w:pPr>
            <w:spacing w:after="0" w:line="324" w:lineRule="atLeast"/>
            <w:jc w:val="center"/>
            <w:rPr>
              <w:rFonts w:ascii="-webkit-standard" w:eastAsiaTheme="minorEastAsia" w:hAnsi="-webkit-standard" w:cs="Times New Roman"/>
              <w:color w:val="000000"/>
              <w:sz w:val="27"/>
              <w:szCs w:val="27"/>
              <w:lang w:val="en-NG" w:eastAsia="en-GB"/>
            </w:rPr>
          </w:pPr>
          <w:r w:rsidRPr="00494C80">
            <w:rPr>
              <w:rFonts w:ascii="Times New Roman" w:eastAsiaTheme="minorEastAsia" w:hAnsi="Times New Roman" w:cs="Times New Roman"/>
              <w:color w:val="000000"/>
              <w:sz w:val="27"/>
              <w:szCs w:val="27"/>
              <w:lang w:val="en-NG" w:eastAsia="en-GB"/>
            </w:rPr>
            <w:t>June, 2025</w:t>
          </w:r>
        </w:p>
        <w:p w14:paraId="371FA99E" w14:textId="007FCD26" w:rsidR="001F51BD" w:rsidRDefault="001F51BD" w:rsidP="00A45E4D">
          <w:pPr>
            <w:spacing w:before="100" w:beforeAutospacing="1" w:after="100" w:afterAutospacing="1" w:line="240" w:lineRule="auto"/>
            <w:jc w:val="center"/>
            <w:outlineLvl w:val="2"/>
            <w:rPr>
              <w:rFonts w:cs="Times New Roman"/>
              <w:b/>
              <w:szCs w:val="24"/>
            </w:rPr>
          </w:pPr>
        </w:p>
        <w:p w14:paraId="4D0329CD" w14:textId="77777777" w:rsidR="00494C80" w:rsidRDefault="00494C80" w:rsidP="00A45E4D">
          <w:pPr>
            <w:spacing w:before="100" w:beforeAutospacing="1" w:after="100" w:afterAutospacing="1" w:line="240" w:lineRule="auto"/>
            <w:jc w:val="center"/>
            <w:outlineLvl w:val="2"/>
            <w:rPr>
              <w:rFonts w:cs="Times New Roman"/>
              <w:b/>
              <w:szCs w:val="24"/>
            </w:rPr>
          </w:pPr>
        </w:p>
        <w:p w14:paraId="552DEBAC" w14:textId="77777777" w:rsidR="00494C80" w:rsidRDefault="00494C80" w:rsidP="00A45E4D">
          <w:pPr>
            <w:spacing w:before="100" w:beforeAutospacing="1" w:after="100" w:afterAutospacing="1" w:line="240" w:lineRule="auto"/>
            <w:jc w:val="center"/>
            <w:outlineLvl w:val="2"/>
            <w:rPr>
              <w:rFonts w:cs="Times New Roman"/>
              <w:b/>
              <w:szCs w:val="24"/>
            </w:rPr>
          </w:pPr>
        </w:p>
        <w:p w14:paraId="53E05D1F" w14:textId="77777777" w:rsidR="00494C80" w:rsidRDefault="00494C80" w:rsidP="00A45E4D">
          <w:pPr>
            <w:spacing w:before="100" w:beforeAutospacing="1" w:after="100" w:afterAutospacing="1" w:line="240" w:lineRule="auto"/>
            <w:jc w:val="center"/>
            <w:outlineLvl w:val="2"/>
            <w:rPr>
              <w:rFonts w:cs="Times New Roman"/>
              <w:b/>
              <w:szCs w:val="24"/>
            </w:rPr>
          </w:pPr>
        </w:p>
        <w:p w14:paraId="6C263E78" w14:textId="77777777" w:rsidR="00494C80" w:rsidRDefault="00494C80" w:rsidP="00A45E4D">
          <w:pPr>
            <w:spacing w:before="100" w:beforeAutospacing="1" w:after="100" w:afterAutospacing="1" w:line="240" w:lineRule="auto"/>
            <w:jc w:val="center"/>
            <w:outlineLvl w:val="2"/>
            <w:rPr>
              <w:rFonts w:cs="Times New Roman"/>
              <w:b/>
              <w:szCs w:val="24"/>
            </w:rPr>
          </w:pPr>
        </w:p>
        <w:p w14:paraId="7353851E" w14:textId="77777777" w:rsidR="00494C80" w:rsidRDefault="00494C80" w:rsidP="00A45E4D">
          <w:pPr>
            <w:spacing w:before="100" w:beforeAutospacing="1" w:after="100" w:afterAutospacing="1" w:line="240" w:lineRule="auto"/>
            <w:jc w:val="center"/>
            <w:outlineLvl w:val="2"/>
            <w:rPr>
              <w:rFonts w:cs="Times New Roman"/>
              <w:b/>
              <w:szCs w:val="24"/>
            </w:rPr>
          </w:pPr>
        </w:p>
        <w:p w14:paraId="7B0A1B9B" w14:textId="77777777" w:rsidR="00494C80" w:rsidRDefault="00494C80" w:rsidP="00A45E4D">
          <w:pPr>
            <w:spacing w:before="100" w:beforeAutospacing="1" w:after="100" w:afterAutospacing="1" w:line="240" w:lineRule="auto"/>
            <w:jc w:val="center"/>
            <w:outlineLvl w:val="2"/>
            <w:rPr>
              <w:rFonts w:cs="Times New Roman"/>
              <w:b/>
              <w:szCs w:val="24"/>
            </w:rPr>
          </w:pPr>
        </w:p>
        <w:p w14:paraId="0A797E28" w14:textId="77777777" w:rsidR="00494C80" w:rsidRDefault="00494C80" w:rsidP="00A45E4D">
          <w:pPr>
            <w:spacing w:before="100" w:beforeAutospacing="1" w:after="100" w:afterAutospacing="1" w:line="240" w:lineRule="auto"/>
            <w:jc w:val="center"/>
            <w:outlineLvl w:val="2"/>
            <w:rPr>
              <w:rFonts w:cs="Times New Roman"/>
              <w:b/>
              <w:szCs w:val="24"/>
            </w:rPr>
          </w:pPr>
        </w:p>
        <w:p w14:paraId="2756F7C0" w14:textId="77777777" w:rsidR="00494C80" w:rsidRDefault="00494C80" w:rsidP="00A45E4D">
          <w:pPr>
            <w:spacing w:before="100" w:beforeAutospacing="1" w:after="100" w:afterAutospacing="1" w:line="240" w:lineRule="auto"/>
            <w:jc w:val="center"/>
            <w:outlineLvl w:val="2"/>
            <w:rPr>
              <w:rFonts w:cs="Times New Roman"/>
              <w:b/>
              <w:szCs w:val="24"/>
            </w:rPr>
          </w:pPr>
        </w:p>
        <w:p w14:paraId="04CD4392" w14:textId="77777777" w:rsidR="00494C80" w:rsidRDefault="00494C80" w:rsidP="00A45E4D">
          <w:pPr>
            <w:spacing w:before="100" w:beforeAutospacing="1" w:after="100" w:afterAutospacing="1" w:line="240" w:lineRule="auto"/>
            <w:jc w:val="center"/>
            <w:outlineLvl w:val="2"/>
            <w:rPr>
              <w:rFonts w:cs="Times New Roman"/>
              <w:b/>
              <w:szCs w:val="24"/>
            </w:rPr>
          </w:pPr>
        </w:p>
        <w:p w14:paraId="63F5C7E2" w14:textId="77777777" w:rsidR="00494C80" w:rsidRDefault="00494C80" w:rsidP="00A45E4D">
          <w:pPr>
            <w:spacing w:before="100" w:beforeAutospacing="1" w:after="100" w:afterAutospacing="1" w:line="240" w:lineRule="auto"/>
            <w:jc w:val="center"/>
            <w:outlineLvl w:val="2"/>
            <w:rPr>
              <w:rFonts w:cs="Times New Roman"/>
              <w:b/>
              <w:szCs w:val="24"/>
            </w:rPr>
          </w:pPr>
        </w:p>
        <w:p w14:paraId="05811740" w14:textId="77777777" w:rsidR="00494C80" w:rsidRDefault="00494C80" w:rsidP="00A45E4D">
          <w:pPr>
            <w:spacing w:before="100" w:beforeAutospacing="1" w:after="100" w:afterAutospacing="1" w:line="240" w:lineRule="auto"/>
            <w:jc w:val="center"/>
            <w:outlineLvl w:val="2"/>
            <w:rPr>
              <w:rFonts w:cs="Times New Roman"/>
              <w:b/>
              <w:szCs w:val="24"/>
            </w:rPr>
          </w:pPr>
        </w:p>
        <w:p w14:paraId="7654BF1E" w14:textId="753CC35C" w:rsidR="0087390E" w:rsidRPr="006867BD" w:rsidRDefault="0087390E" w:rsidP="00A45E4D">
          <w:pPr>
            <w:spacing w:before="100" w:beforeAutospacing="1" w:after="100" w:afterAutospacing="1" w:line="240" w:lineRule="auto"/>
            <w:jc w:val="center"/>
            <w:outlineLvl w:val="2"/>
            <w:rPr>
              <w:rFonts w:ascii="Times New Roman" w:eastAsia="Times New Roman" w:hAnsi="Times New Roman" w:cs="Times New Roman"/>
              <w:b/>
              <w:bCs/>
              <w:sz w:val="27"/>
              <w:szCs w:val="27"/>
              <w:lang w:val="en-NG" w:eastAsia="en-GB"/>
            </w:rPr>
          </w:pPr>
          <w:r w:rsidRPr="006867BD">
            <w:rPr>
              <w:rFonts w:ascii="Times New Roman" w:eastAsia="Times New Roman" w:hAnsi="Times New Roman" w:cs="Times New Roman"/>
              <w:b/>
              <w:bCs/>
              <w:sz w:val="27"/>
              <w:szCs w:val="27"/>
              <w:lang w:val="en-NG" w:eastAsia="en-GB"/>
            </w:rPr>
            <w:lastRenderedPageBreak/>
            <w:t>CERTIFICATION</w:t>
          </w:r>
        </w:p>
        <w:p w14:paraId="2C34E600" w14:textId="77777777" w:rsidR="0087390E" w:rsidRPr="006867BD" w:rsidRDefault="0087390E" w:rsidP="00A45E4D">
          <w:pPr>
            <w:spacing w:before="100" w:beforeAutospacing="1" w:after="100" w:afterAutospacing="1" w:line="240" w:lineRule="auto"/>
            <w:jc w:val="center"/>
            <w:rPr>
              <w:rFonts w:ascii="Times New Roman" w:eastAsiaTheme="minorEastAsia" w:hAnsi="Times New Roman" w:cs="Times New Roman"/>
              <w:sz w:val="24"/>
              <w:szCs w:val="24"/>
              <w:lang w:val="en-NG" w:eastAsia="en-GB"/>
            </w:rPr>
          </w:pPr>
        </w:p>
        <w:p w14:paraId="00916E8B" w14:textId="339BC2CC" w:rsidR="00A90C99" w:rsidRPr="00A90C99" w:rsidRDefault="00A90C99" w:rsidP="00A90C99">
          <w:pPr>
            <w:spacing w:after="0" w:line="240" w:lineRule="auto"/>
            <w:divId w:val="1403942301"/>
            <w:rPr>
              <w:rFonts w:ascii="Helvetica" w:eastAsiaTheme="minorEastAsia" w:hAnsi="Helvetica" w:cs="Times New Roman"/>
              <w:sz w:val="18"/>
              <w:szCs w:val="18"/>
              <w:lang w:val="en-NG" w:eastAsia="en-GB"/>
            </w:rPr>
          </w:pPr>
          <w:r w:rsidRPr="00A90C99">
            <w:rPr>
              <w:rFonts w:ascii="Helvetica" w:eastAsiaTheme="minorEastAsia" w:hAnsi="Helvetica" w:cs="Times New Roman"/>
              <w:sz w:val="18"/>
              <w:szCs w:val="18"/>
              <w:lang w:val="en-NG" w:eastAsia="en-GB"/>
            </w:rPr>
            <w:t xml:space="preserve">This is to certify that this project report written by </w:t>
          </w:r>
          <w:r w:rsidR="00FB1824" w:rsidRPr="00F23579">
            <w:rPr>
              <w:rFonts w:ascii="Helvetica" w:eastAsiaTheme="minorEastAsia" w:hAnsi="Helvetica" w:cs="Times New Roman"/>
              <w:b/>
              <w:bCs/>
              <w:sz w:val="18"/>
              <w:szCs w:val="18"/>
              <w:lang w:val="en-NG" w:eastAsia="en-GB"/>
            </w:rPr>
            <w:t xml:space="preserve">Balogun Mubarak </w:t>
          </w:r>
          <w:r w:rsidRPr="00A90C99">
            <w:rPr>
              <w:rFonts w:ascii="Helvetica" w:eastAsiaTheme="minorEastAsia" w:hAnsi="Helvetica" w:cs="Times New Roman"/>
              <w:b/>
              <w:bCs/>
              <w:sz w:val="18"/>
              <w:szCs w:val="18"/>
              <w:lang w:val="en-NG" w:eastAsia="en-GB"/>
            </w:rPr>
            <w:t>Oluwaseun o</w:t>
          </w:r>
          <w:r w:rsidRPr="00A90C99">
            <w:rPr>
              <w:rFonts w:ascii="Helvetica" w:eastAsiaTheme="minorEastAsia" w:hAnsi="Helvetica" w:cs="Times New Roman"/>
              <w:sz w:val="18"/>
              <w:szCs w:val="18"/>
              <w:lang w:val="en-NG" w:eastAsia="en-GB"/>
            </w:rPr>
            <w:t xml:space="preserve">f matriculation number </w:t>
          </w:r>
          <w:r w:rsidRPr="00A90C99">
            <w:rPr>
              <w:rFonts w:ascii="Helvetica" w:eastAsiaTheme="minorEastAsia" w:hAnsi="Helvetica" w:cs="Times New Roman"/>
              <w:b/>
              <w:bCs/>
              <w:sz w:val="18"/>
              <w:szCs w:val="18"/>
              <w:lang w:val="en-NG" w:eastAsia="en-GB"/>
            </w:rPr>
            <w:t>ND/20/EEE/FT/</w:t>
          </w:r>
          <w:r w:rsidR="00FB1824" w:rsidRPr="00F23579">
            <w:rPr>
              <w:rFonts w:ascii="Helvetica" w:eastAsiaTheme="minorEastAsia" w:hAnsi="Helvetica" w:cs="Times New Roman"/>
              <w:b/>
              <w:bCs/>
              <w:sz w:val="18"/>
              <w:szCs w:val="18"/>
              <w:lang w:val="en-NG" w:eastAsia="en-GB"/>
            </w:rPr>
            <w:t>207</w:t>
          </w:r>
          <w:r w:rsidRPr="00A90C99">
            <w:rPr>
              <w:rFonts w:ascii="Helvetica" w:eastAsiaTheme="minorEastAsia" w:hAnsi="Helvetica" w:cs="Times New Roman"/>
              <w:sz w:val="18"/>
              <w:szCs w:val="18"/>
              <w:lang w:val="en-NG" w:eastAsia="en-GB"/>
            </w:rPr>
            <w:t xml:space="preserve">, supervised by ENGR. </w:t>
          </w:r>
          <w:r w:rsidR="002B1AC7">
            <w:rPr>
              <w:rFonts w:ascii="Helvetica" w:eastAsiaTheme="minorEastAsia" w:hAnsi="Helvetica" w:cs="Times New Roman"/>
              <w:sz w:val="18"/>
              <w:szCs w:val="18"/>
              <w:lang w:val="en-NG" w:eastAsia="en-GB"/>
            </w:rPr>
            <w:t>(Dr.)O.A Lawal</w:t>
          </w:r>
          <w:r w:rsidRPr="00A90C99">
            <w:rPr>
              <w:rFonts w:ascii="Helvetica" w:eastAsiaTheme="minorEastAsia" w:hAnsi="Helvetica" w:cs="Times New Roman"/>
              <w:sz w:val="18"/>
              <w:szCs w:val="18"/>
              <w:lang w:val="en-NG" w:eastAsia="en-GB"/>
            </w:rPr>
            <w:t>. It</w:t>
          </w:r>
        </w:p>
        <w:p w14:paraId="664A68D7" w14:textId="437E3A27" w:rsidR="00A90C99" w:rsidRPr="00A90C99" w:rsidRDefault="00A90C99" w:rsidP="00A90C99">
          <w:pPr>
            <w:spacing w:after="0" w:line="240" w:lineRule="auto"/>
            <w:divId w:val="1403942301"/>
            <w:rPr>
              <w:rFonts w:ascii="Helvetica" w:eastAsiaTheme="minorEastAsia" w:hAnsi="Helvetica" w:cs="Times New Roman"/>
              <w:sz w:val="18"/>
              <w:szCs w:val="18"/>
              <w:lang w:val="en-NG" w:eastAsia="en-GB"/>
            </w:rPr>
          </w:pPr>
          <w:r w:rsidRPr="00A90C99">
            <w:rPr>
              <w:rFonts w:ascii="Helvetica" w:eastAsiaTheme="minorEastAsia" w:hAnsi="Helvetica" w:cs="Times New Roman"/>
              <w:sz w:val="18"/>
              <w:szCs w:val="18"/>
              <w:lang w:val="en-NG" w:eastAsia="en-GB"/>
            </w:rPr>
            <w:t xml:space="preserve">has been read and approved, having met the requirement for the award of </w:t>
          </w:r>
          <w:r w:rsidR="00F336F8">
            <w:rPr>
              <w:rFonts w:ascii="Helvetica" w:eastAsiaTheme="minorEastAsia" w:hAnsi="Helvetica" w:cs="Times New Roman"/>
              <w:sz w:val="18"/>
              <w:szCs w:val="18"/>
              <w:lang w:val="en-NG" w:eastAsia="en-GB"/>
            </w:rPr>
            <w:t xml:space="preserve">HIGHER </w:t>
          </w:r>
          <w:r w:rsidRPr="00A90C99">
            <w:rPr>
              <w:rFonts w:ascii="Helvetica" w:eastAsiaTheme="minorEastAsia" w:hAnsi="Helvetica" w:cs="Times New Roman"/>
              <w:sz w:val="18"/>
              <w:szCs w:val="18"/>
              <w:lang w:val="en-NG" w:eastAsia="en-GB"/>
            </w:rPr>
            <w:t>NATIONAL DIPLOMA [</w:t>
          </w:r>
          <w:r w:rsidR="00F336F8">
            <w:rPr>
              <w:rFonts w:ascii="Helvetica" w:eastAsiaTheme="minorEastAsia" w:hAnsi="Helvetica" w:cs="Times New Roman"/>
              <w:sz w:val="18"/>
              <w:szCs w:val="18"/>
              <w:lang w:val="en-NG" w:eastAsia="en-GB"/>
            </w:rPr>
            <w:t>H</w:t>
          </w:r>
          <w:r w:rsidRPr="00A90C99">
            <w:rPr>
              <w:rFonts w:ascii="Helvetica" w:eastAsiaTheme="minorEastAsia" w:hAnsi="Helvetica" w:cs="Times New Roman"/>
              <w:sz w:val="18"/>
              <w:szCs w:val="18"/>
              <w:lang w:val="en-NG" w:eastAsia="en-GB"/>
            </w:rPr>
            <w:t>ND] in Electrical/Electronic Engineering, Institute of Technology, Kwara.</w:t>
          </w:r>
        </w:p>
        <w:p w14:paraId="4FA4EF99" w14:textId="77777777" w:rsidR="00A90C99" w:rsidRPr="00A90C99" w:rsidRDefault="00A90C99" w:rsidP="00A90C99">
          <w:pPr>
            <w:spacing w:after="0" w:line="240" w:lineRule="auto"/>
            <w:divId w:val="1403942301"/>
            <w:rPr>
              <w:rFonts w:ascii="Helvetica" w:eastAsiaTheme="minorEastAsia" w:hAnsi="Helvetica" w:cs="Times New Roman"/>
              <w:sz w:val="18"/>
              <w:szCs w:val="18"/>
              <w:lang w:val="en-NG" w:eastAsia="en-GB"/>
            </w:rPr>
          </w:pPr>
          <w:r w:rsidRPr="00A90C99">
            <w:rPr>
              <w:rFonts w:ascii="Helvetica" w:eastAsiaTheme="minorEastAsia" w:hAnsi="Helvetica" w:cs="Times New Roman"/>
              <w:sz w:val="18"/>
              <w:szCs w:val="18"/>
              <w:lang w:val="en-NG" w:eastAsia="en-GB"/>
            </w:rPr>
            <w:t>State Polytechnic, llorin.</w:t>
          </w:r>
        </w:p>
        <w:p w14:paraId="590B4143" w14:textId="6FFAB19E" w:rsidR="0087390E" w:rsidRPr="00F92C83" w:rsidRDefault="0087390E" w:rsidP="00A45E4D">
          <w:pPr>
            <w:spacing w:after="0" w:line="240" w:lineRule="auto"/>
            <w:rPr>
              <w:rFonts w:ascii="Times New Roman" w:eastAsia="Times New Roman" w:hAnsi="Times New Roman" w:cs="Times New Roman"/>
              <w:sz w:val="24"/>
              <w:szCs w:val="24"/>
              <w:lang w:val="en-NG" w:eastAsia="en-GB"/>
            </w:rPr>
          </w:pPr>
        </w:p>
        <w:p w14:paraId="27F40985" w14:textId="77777777" w:rsidR="00A71C77" w:rsidRDefault="00A71C77" w:rsidP="00A71C77">
          <w:pPr>
            <w:spacing w:before="100" w:beforeAutospacing="1" w:after="100" w:afterAutospacing="1" w:line="240" w:lineRule="auto"/>
            <w:rPr>
              <w:rFonts w:ascii="Times New Roman" w:eastAsiaTheme="minorEastAsia" w:hAnsi="Times New Roman" w:cs="Times New Roman"/>
              <w:b/>
              <w:bCs/>
              <w:sz w:val="24"/>
              <w:szCs w:val="24"/>
              <w:lang w:val="en-NG" w:eastAsia="en-GB"/>
            </w:rPr>
          </w:pPr>
        </w:p>
        <w:p w14:paraId="4AAD8797" w14:textId="535985BF" w:rsidR="00D90F4A" w:rsidRPr="00F92C83" w:rsidRDefault="0087390E" w:rsidP="00A71C77">
          <w:pPr>
            <w:spacing w:before="100" w:beforeAutospacing="1" w:after="100" w:afterAutospacing="1" w:line="240" w:lineRule="auto"/>
            <w:rPr>
              <w:rFonts w:ascii="Times New Roman" w:eastAsiaTheme="minorEastAsia" w:hAnsi="Times New Roman" w:cs="Times New Roman"/>
              <w:sz w:val="24"/>
              <w:szCs w:val="24"/>
              <w:lang w:val="en-NG" w:eastAsia="en-GB"/>
            </w:rPr>
          </w:pPr>
          <w:r w:rsidRPr="00A71C77">
            <w:rPr>
              <w:rFonts w:ascii="Times New Roman" w:eastAsiaTheme="minorEastAsia" w:hAnsi="Times New Roman" w:cs="Times New Roman"/>
              <w:b/>
              <w:bCs/>
              <w:sz w:val="24"/>
              <w:szCs w:val="24"/>
              <w:lang w:val="en-NG" w:eastAsia="en-GB"/>
            </w:rPr>
            <w:t>_________________________</w:t>
          </w:r>
          <w:r w:rsidR="00A03E85">
            <w:rPr>
              <w:rFonts w:ascii="Times New Roman" w:eastAsiaTheme="minorEastAsia" w:hAnsi="Times New Roman" w:cs="Times New Roman"/>
              <w:b/>
              <w:bCs/>
              <w:sz w:val="24"/>
              <w:szCs w:val="24"/>
              <w:lang w:val="en-NG" w:eastAsia="en-GB"/>
            </w:rPr>
            <w:t xml:space="preserve">          </w:t>
          </w:r>
          <w:r w:rsidR="00F04C64">
            <w:rPr>
              <w:rFonts w:ascii="Times New Roman" w:eastAsiaTheme="minorEastAsia" w:hAnsi="Times New Roman" w:cs="Times New Roman"/>
              <w:sz w:val="24"/>
              <w:szCs w:val="24"/>
              <w:lang w:val="en-NG" w:eastAsia="en-GB"/>
            </w:rPr>
            <w:t xml:space="preserve"> </w:t>
          </w:r>
          <w:r w:rsidR="00A71C77">
            <w:rPr>
              <w:rFonts w:ascii="Times New Roman" w:eastAsiaTheme="minorEastAsia" w:hAnsi="Times New Roman" w:cs="Times New Roman"/>
              <w:sz w:val="24"/>
              <w:szCs w:val="24"/>
              <w:lang w:val="en-NG" w:eastAsia="en-GB"/>
            </w:rPr>
            <w:t xml:space="preserve">                                                   </w:t>
          </w:r>
          <w:r w:rsidR="002E063A" w:rsidRPr="00F92C83">
            <w:rPr>
              <w:rFonts w:ascii="Times New Roman" w:eastAsiaTheme="minorEastAsia" w:hAnsi="Times New Roman" w:cs="Times New Roman"/>
              <w:b/>
              <w:bCs/>
              <w:sz w:val="24"/>
              <w:szCs w:val="24"/>
              <w:lang w:val="en-NG" w:eastAsia="en-GB"/>
            </w:rPr>
            <w:t>_______________</w:t>
          </w:r>
        </w:p>
        <w:p w14:paraId="0EF30030" w14:textId="79CDBA26" w:rsidR="0087390E" w:rsidRPr="00F92C83" w:rsidRDefault="0087390E" w:rsidP="00194BF3">
          <w:pPr>
            <w:spacing w:before="100" w:beforeAutospacing="1" w:after="100" w:afterAutospacing="1" w:line="240" w:lineRule="auto"/>
            <w:rPr>
              <w:rFonts w:ascii="Times New Roman" w:eastAsiaTheme="minorEastAsia" w:hAnsi="Times New Roman" w:cs="Times New Roman"/>
              <w:b/>
              <w:bCs/>
              <w:sz w:val="24"/>
              <w:szCs w:val="24"/>
              <w:lang w:val="en-NG" w:eastAsia="en-GB"/>
            </w:rPr>
          </w:pPr>
          <w:r w:rsidRPr="00F92C83">
            <w:rPr>
              <w:rFonts w:ascii="Times New Roman" w:eastAsiaTheme="minorEastAsia" w:hAnsi="Times New Roman" w:cs="Times New Roman"/>
              <w:b/>
              <w:bCs/>
              <w:sz w:val="24"/>
              <w:szCs w:val="24"/>
              <w:lang w:val="en-NG" w:eastAsia="en-GB"/>
            </w:rPr>
            <w:t>E</w:t>
          </w:r>
          <w:r w:rsidR="001D5CBA">
            <w:rPr>
              <w:rFonts w:ascii="Times New Roman" w:eastAsiaTheme="minorEastAsia" w:hAnsi="Times New Roman" w:cs="Times New Roman"/>
              <w:b/>
              <w:bCs/>
              <w:sz w:val="24"/>
              <w:szCs w:val="24"/>
              <w:lang w:val="en-NG" w:eastAsia="en-GB"/>
            </w:rPr>
            <w:t>NGR</w:t>
          </w:r>
          <w:r w:rsidRPr="00F92C83">
            <w:rPr>
              <w:rFonts w:ascii="Times New Roman" w:eastAsiaTheme="minorEastAsia" w:hAnsi="Times New Roman" w:cs="Times New Roman"/>
              <w:b/>
              <w:bCs/>
              <w:sz w:val="24"/>
              <w:szCs w:val="24"/>
              <w:lang w:val="en-NG" w:eastAsia="en-GB"/>
            </w:rPr>
            <w:t>. (D</w:t>
          </w:r>
          <w:r w:rsidR="001D5CBA">
            <w:rPr>
              <w:rFonts w:ascii="Times New Roman" w:eastAsiaTheme="minorEastAsia" w:hAnsi="Times New Roman" w:cs="Times New Roman"/>
              <w:b/>
              <w:bCs/>
              <w:sz w:val="24"/>
              <w:szCs w:val="24"/>
              <w:lang w:val="en-NG" w:eastAsia="en-GB"/>
            </w:rPr>
            <w:t>R</w:t>
          </w:r>
          <w:r w:rsidRPr="00F92C83">
            <w:rPr>
              <w:rFonts w:ascii="Times New Roman" w:eastAsiaTheme="minorEastAsia" w:hAnsi="Times New Roman" w:cs="Times New Roman"/>
              <w:b/>
              <w:bCs/>
              <w:sz w:val="24"/>
              <w:szCs w:val="24"/>
              <w:lang w:val="en-NG" w:eastAsia="en-GB"/>
            </w:rPr>
            <w:t>.) O.A. L</w:t>
          </w:r>
          <w:r w:rsidR="001D5CBA">
            <w:rPr>
              <w:rFonts w:ascii="Times New Roman" w:eastAsiaTheme="minorEastAsia" w:hAnsi="Times New Roman" w:cs="Times New Roman"/>
              <w:b/>
              <w:bCs/>
              <w:sz w:val="24"/>
              <w:szCs w:val="24"/>
              <w:lang w:val="en-NG" w:eastAsia="en-GB"/>
            </w:rPr>
            <w:t>AWAL</w:t>
          </w:r>
          <w:r w:rsidR="006F0508">
            <w:rPr>
              <w:rFonts w:ascii="Times New Roman" w:eastAsiaTheme="minorEastAsia" w:hAnsi="Times New Roman" w:cs="Times New Roman"/>
              <w:b/>
              <w:bCs/>
              <w:sz w:val="24"/>
              <w:szCs w:val="24"/>
              <w:lang w:val="en-NG" w:eastAsia="en-GB"/>
            </w:rPr>
            <w:t xml:space="preserve">       </w:t>
          </w:r>
          <w:r w:rsidR="00194BF3">
            <w:rPr>
              <w:rFonts w:ascii="Times New Roman" w:eastAsiaTheme="minorEastAsia" w:hAnsi="Times New Roman" w:cs="Times New Roman"/>
              <w:b/>
              <w:bCs/>
              <w:sz w:val="24"/>
              <w:szCs w:val="24"/>
              <w:lang w:val="en-NG" w:eastAsia="en-GB"/>
            </w:rPr>
            <w:t xml:space="preserve"> </w:t>
          </w:r>
          <w:r w:rsidR="00D65C5E">
            <w:rPr>
              <w:rFonts w:ascii="Times New Roman" w:eastAsiaTheme="minorEastAsia" w:hAnsi="Times New Roman" w:cs="Times New Roman"/>
              <w:b/>
              <w:bCs/>
              <w:sz w:val="24"/>
              <w:szCs w:val="24"/>
              <w:lang w:val="en-NG" w:eastAsia="en-GB"/>
            </w:rPr>
            <w:t xml:space="preserve">                                                                 </w:t>
          </w:r>
          <w:r w:rsidR="00194BF3">
            <w:rPr>
              <w:rFonts w:ascii="Times New Roman" w:eastAsiaTheme="minorEastAsia" w:hAnsi="Times New Roman" w:cs="Times New Roman"/>
              <w:b/>
              <w:bCs/>
              <w:sz w:val="24"/>
              <w:szCs w:val="24"/>
              <w:lang w:val="en-NG" w:eastAsia="en-GB"/>
            </w:rPr>
            <w:t>D</w:t>
          </w:r>
          <w:r w:rsidR="00A03E85">
            <w:rPr>
              <w:rFonts w:ascii="Times New Roman" w:eastAsiaTheme="minorEastAsia" w:hAnsi="Times New Roman" w:cs="Times New Roman"/>
              <w:b/>
              <w:bCs/>
              <w:sz w:val="24"/>
              <w:szCs w:val="24"/>
              <w:lang w:val="en-NG" w:eastAsia="en-GB"/>
            </w:rPr>
            <w:t>ATE</w:t>
          </w:r>
        </w:p>
        <w:p w14:paraId="0CA1AD6E" w14:textId="6F1E057E" w:rsidR="0087390E" w:rsidRDefault="00C87AAD" w:rsidP="00A45E4D">
          <w:pPr>
            <w:spacing w:before="100" w:beforeAutospacing="1" w:after="100" w:afterAutospacing="1" w:line="240" w:lineRule="auto"/>
            <w:rPr>
              <w:rFonts w:ascii="Times New Roman" w:eastAsiaTheme="minorEastAsia" w:hAnsi="Times New Roman" w:cs="Times New Roman"/>
              <w:sz w:val="24"/>
              <w:szCs w:val="24"/>
              <w:lang w:val="en-NG" w:eastAsia="en-GB"/>
            </w:rPr>
          </w:pPr>
          <w:r>
            <w:rPr>
              <w:rFonts w:ascii="Times New Roman" w:eastAsiaTheme="minorEastAsia" w:hAnsi="Times New Roman" w:cs="Times New Roman"/>
              <w:sz w:val="24"/>
              <w:szCs w:val="24"/>
              <w:lang w:val="en-NG" w:eastAsia="en-GB"/>
            </w:rPr>
            <w:t xml:space="preserve">PROJECT SUPERVISOR </w:t>
          </w:r>
        </w:p>
        <w:p w14:paraId="32FEB1E0" w14:textId="77777777" w:rsidR="00B56937" w:rsidRPr="00F92C83" w:rsidRDefault="00B56937" w:rsidP="00A45E4D">
          <w:pPr>
            <w:spacing w:before="100" w:beforeAutospacing="1" w:after="100" w:afterAutospacing="1" w:line="240" w:lineRule="auto"/>
            <w:rPr>
              <w:rFonts w:ascii="Times New Roman" w:eastAsiaTheme="minorEastAsia" w:hAnsi="Times New Roman" w:cs="Times New Roman"/>
              <w:sz w:val="24"/>
              <w:szCs w:val="24"/>
              <w:lang w:val="en-NG" w:eastAsia="en-GB"/>
            </w:rPr>
          </w:pPr>
        </w:p>
        <w:p w14:paraId="3186FDB9" w14:textId="3A51088E" w:rsidR="0087390E" w:rsidRDefault="0087390E" w:rsidP="00A45E4D">
          <w:pPr>
            <w:spacing w:after="0" w:line="240" w:lineRule="auto"/>
            <w:rPr>
              <w:rFonts w:ascii="Times New Roman" w:eastAsia="Times New Roman" w:hAnsi="Times New Roman" w:cs="Times New Roman"/>
              <w:noProof/>
              <w:sz w:val="24"/>
              <w:szCs w:val="24"/>
              <w:lang w:val="en-NG" w:eastAsia="en-GB"/>
            </w:rPr>
          </w:pPr>
        </w:p>
        <w:p w14:paraId="202A5DB3" w14:textId="77777777" w:rsidR="00A0230E" w:rsidRDefault="00A0230E" w:rsidP="00A45E4D">
          <w:pPr>
            <w:spacing w:after="0" w:line="240" w:lineRule="auto"/>
            <w:rPr>
              <w:rFonts w:ascii="Times New Roman" w:eastAsia="Times New Roman" w:hAnsi="Times New Roman" w:cs="Times New Roman"/>
              <w:noProof/>
              <w:sz w:val="24"/>
              <w:szCs w:val="24"/>
              <w:lang w:val="en-NG" w:eastAsia="en-GB"/>
            </w:rPr>
          </w:pPr>
        </w:p>
        <w:p w14:paraId="1A3C5859" w14:textId="3C269A09" w:rsidR="00A0230E" w:rsidRDefault="00A0230E" w:rsidP="00A03E85">
          <w:pPr>
            <w:spacing w:before="100" w:beforeAutospacing="1" w:after="100" w:afterAutospacing="1" w:line="240" w:lineRule="auto"/>
            <w:rPr>
              <w:rFonts w:ascii="Times New Roman" w:eastAsiaTheme="minorEastAsia" w:hAnsi="Times New Roman" w:cs="Times New Roman"/>
              <w:b/>
              <w:bCs/>
              <w:sz w:val="24"/>
              <w:szCs w:val="24"/>
              <w:lang w:val="en-NG" w:eastAsia="en-GB"/>
            </w:rPr>
          </w:pPr>
          <w:r w:rsidRPr="006F0508">
            <w:rPr>
              <w:rFonts w:ascii="Times New Roman" w:eastAsiaTheme="minorEastAsia" w:hAnsi="Times New Roman" w:cs="Times New Roman"/>
              <w:b/>
              <w:bCs/>
              <w:sz w:val="24"/>
              <w:szCs w:val="24"/>
              <w:lang w:val="en-NG" w:eastAsia="en-GB"/>
            </w:rPr>
            <w:t>_________________________</w:t>
          </w:r>
          <w:r w:rsidR="00A03E85">
            <w:rPr>
              <w:rFonts w:ascii="Times New Roman" w:eastAsiaTheme="minorEastAsia" w:hAnsi="Times New Roman" w:cs="Times New Roman"/>
              <w:b/>
              <w:bCs/>
              <w:sz w:val="24"/>
              <w:szCs w:val="24"/>
              <w:lang w:val="en-NG" w:eastAsia="en-GB"/>
            </w:rPr>
            <w:t xml:space="preserve">                                           </w:t>
          </w:r>
          <w:r w:rsidR="007F0878">
            <w:rPr>
              <w:rFonts w:ascii="Times New Roman" w:eastAsiaTheme="minorEastAsia" w:hAnsi="Times New Roman" w:cs="Times New Roman"/>
              <w:b/>
              <w:bCs/>
              <w:sz w:val="24"/>
              <w:szCs w:val="24"/>
              <w:lang w:val="en-NG" w:eastAsia="en-GB"/>
            </w:rPr>
            <w:t xml:space="preserve">  </w:t>
          </w:r>
          <w:r w:rsidR="00A03E85">
            <w:rPr>
              <w:rFonts w:ascii="Times New Roman" w:eastAsiaTheme="minorEastAsia" w:hAnsi="Times New Roman" w:cs="Times New Roman"/>
              <w:b/>
              <w:bCs/>
              <w:sz w:val="24"/>
              <w:szCs w:val="24"/>
              <w:lang w:val="en-NG" w:eastAsia="en-GB"/>
            </w:rPr>
            <w:t xml:space="preserve">                  </w:t>
          </w:r>
          <w:r w:rsidR="00A03E85" w:rsidRPr="00F92C83">
            <w:rPr>
              <w:rFonts w:ascii="Times New Roman" w:eastAsiaTheme="minorEastAsia" w:hAnsi="Times New Roman" w:cs="Times New Roman"/>
              <w:b/>
              <w:bCs/>
              <w:sz w:val="24"/>
              <w:szCs w:val="24"/>
              <w:lang w:val="en-NG" w:eastAsia="en-GB"/>
            </w:rPr>
            <w:t>_______________</w:t>
          </w:r>
        </w:p>
        <w:p w14:paraId="7D8A2F0F" w14:textId="6A1B32FD" w:rsidR="00104304" w:rsidRPr="00510FDF" w:rsidRDefault="00510FDF" w:rsidP="007F0878">
          <w:pPr>
            <w:spacing w:before="100" w:beforeAutospacing="1" w:after="100" w:afterAutospacing="1" w:line="240" w:lineRule="auto"/>
            <w:jc w:val="both"/>
            <w:rPr>
              <w:rFonts w:ascii="Times New Roman" w:eastAsiaTheme="minorEastAsia" w:hAnsi="Times New Roman" w:cs="Times New Roman"/>
              <w:b/>
              <w:bCs/>
              <w:sz w:val="24"/>
              <w:szCs w:val="24"/>
              <w:lang w:val="en-NG" w:eastAsia="en-GB"/>
            </w:rPr>
          </w:pPr>
          <w:r>
            <w:rPr>
              <w:rFonts w:ascii="Times New Roman" w:eastAsiaTheme="minorEastAsia" w:hAnsi="Times New Roman" w:cs="Times New Roman"/>
              <w:b/>
              <w:bCs/>
              <w:sz w:val="24"/>
              <w:szCs w:val="24"/>
              <w:lang w:val="en-NG" w:eastAsia="en-GB"/>
            </w:rPr>
            <w:t>ENGR. Z. A. ABDUL</w:t>
          </w:r>
          <w:r w:rsidR="007F0878">
            <w:rPr>
              <w:rFonts w:ascii="Times New Roman" w:eastAsiaTheme="minorEastAsia" w:hAnsi="Times New Roman" w:cs="Times New Roman"/>
              <w:b/>
              <w:bCs/>
              <w:sz w:val="24"/>
              <w:szCs w:val="24"/>
              <w:lang w:val="en-NG" w:eastAsia="en-GB"/>
            </w:rPr>
            <w:t>KADIR</w:t>
          </w:r>
          <w:r w:rsidR="00A03E85">
            <w:rPr>
              <w:rFonts w:ascii="Times New Roman" w:eastAsiaTheme="minorEastAsia" w:hAnsi="Times New Roman" w:cs="Times New Roman"/>
              <w:b/>
              <w:bCs/>
              <w:sz w:val="24"/>
              <w:szCs w:val="24"/>
              <w:lang w:val="en-NG" w:eastAsia="en-GB"/>
            </w:rPr>
            <w:t xml:space="preserve">                                                                       DATE</w:t>
          </w:r>
        </w:p>
        <w:p w14:paraId="528A2F10" w14:textId="6658C2EF" w:rsidR="00A0230E" w:rsidRDefault="00A0230E" w:rsidP="007F0878">
          <w:pPr>
            <w:spacing w:after="0" w:line="240" w:lineRule="auto"/>
            <w:jc w:val="both"/>
            <w:rPr>
              <w:rFonts w:ascii="Times New Roman" w:eastAsia="Times New Roman" w:hAnsi="Times New Roman" w:cs="Times New Roman"/>
              <w:noProof/>
              <w:sz w:val="24"/>
              <w:szCs w:val="24"/>
              <w:lang w:val="en-NG" w:eastAsia="en-GB"/>
            </w:rPr>
          </w:pPr>
          <w:r>
            <w:rPr>
              <w:rFonts w:ascii="Times New Roman" w:eastAsia="Times New Roman" w:hAnsi="Times New Roman" w:cs="Times New Roman"/>
              <w:noProof/>
              <w:sz w:val="24"/>
              <w:szCs w:val="24"/>
              <w:lang w:val="en-NG" w:eastAsia="en-GB"/>
            </w:rPr>
            <w:t>PROJECT CO-ORDINATOR</w:t>
          </w:r>
        </w:p>
        <w:p w14:paraId="56D2CC08" w14:textId="77777777" w:rsidR="00B56937" w:rsidRDefault="00B56937" w:rsidP="007F0878">
          <w:pPr>
            <w:spacing w:after="0" w:line="240" w:lineRule="auto"/>
            <w:jc w:val="both"/>
            <w:rPr>
              <w:rFonts w:ascii="Times New Roman" w:eastAsia="Times New Roman" w:hAnsi="Times New Roman" w:cs="Times New Roman"/>
              <w:noProof/>
              <w:sz w:val="24"/>
              <w:szCs w:val="24"/>
              <w:lang w:val="en-NG" w:eastAsia="en-GB"/>
            </w:rPr>
          </w:pPr>
        </w:p>
        <w:p w14:paraId="071582F3" w14:textId="77777777" w:rsidR="00B56937" w:rsidRDefault="00B56937" w:rsidP="007F0878">
          <w:pPr>
            <w:spacing w:after="0" w:line="240" w:lineRule="auto"/>
            <w:jc w:val="both"/>
            <w:rPr>
              <w:rFonts w:ascii="Times New Roman" w:eastAsia="Times New Roman" w:hAnsi="Times New Roman" w:cs="Times New Roman"/>
              <w:noProof/>
              <w:sz w:val="24"/>
              <w:szCs w:val="24"/>
              <w:lang w:val="en-NG" w:eastAsia="en-GB"/>
            </w:rPr>
          </w:pPr>
        </w:p>
        <w:p w14:paraId="73CA0220" w14:textId="77777777" w:rsidR="00A0230E" w:rsidRDefault="00A0230E" w:rsidP="007F0878">
          <w:pPr>
            <w:spacing w:after="0" w:line="240" w:lineRule="auto"/>
            <w:jc w:val="both"/>
            <w:rPr>
              <w:rFonts w:ascii="Times New Roman" w:eastAsia="Times New Roman" w:hAnsi="Times New Roman" w:cs="Times New Roman"/>
              <w:noProof/>
              <w:sz w:val="24"/>
              <w:szCs w:val="24"/>
              <w:lang w:val="en-NG" w:eastAsia="en-GB"/>
            </w:rPr>
          </w:pPr>
        </w:p>
        <w:p w14:paraId="45688FB0" w14:textId="77777777" w:rsidR="00A0230E" w:rsidRPr="00F92C83" w:rsidRDefault="00A0230E" w:rsidP="007F0878">
          <w:pPr>
            <w:spacing w:after="0" w:line="240" w:lineRule="auto"/>
            <w:jc w:val="both"/>
            <w:rPr>
              <w:rFonts w:ascii="Times New Roman" w:eastAsia="Times New Roman" w:hAnsi="Times New Roman" w:cs="Times New Roman"/>
              <w:sz w:val="24"/>
              <w:szCs w:val="24"/>
              <w:lang w:val="en-NG" w:eastAsia="en-GB"/>
            </w:rPr>
          </w:pPr>
        </w:p>
        <w:p w14:paraId="22C074DB" w14:textId="0C9DD782" w:rsidR="0087390E" w:rsidRDefault="0087390E" w:rsidP="00A45E4D">
          <w:pPr>
            <w:spacing w:before="100" w:beforeAutospacing="1" w:after="100" w:afterAutospacing="1" w:line="240" w:lineRule="auto"/>
            <w:rPr>
              <w:rFonts w:ascii="Times New Roman" w:eastAsiaTheme="minorEastAsia" w:hAnsi="Times New Roman" w:cs="Times New Roman"/>
              <w:b/>
              <w:bCs/>
              <w:sz w:val="24"/>
              <w:szCs w:val="24"/>
              <w:lang w:val="en-NG" w:eastAsia="en-GB"/>
            </w:rPr>
          </w:pPr>
          <w:r w:rsidRPr="006F0508">
            <w:rPr>
              <w:rFonts w:ascii="Times New Roman" w:eastAsiaTheme="minorEastAsia" w:hAnsi="Times New Roman" w:cs="Times New Roman"/>
              <w:b/>
              <w:bCs/>
              <w:sz w:val="24"/>
              <w:szCs w:val="24"/>
              <w:lang w:val="en-NG" w:eastAsia="en-GB"/>
            </w:rPr>
            <w:t>_________________________</w:t>
          </w:r>
          <w:r w:rsidR="006F0508">
            <w:rPr>
              <w:rFonts w:ascii="Times New Roman" w:eastAsiaTheme="minorEastAsia" w:hAnsi="Times New Roman" w:cs="Times New Roman"/>
              <w:b/>
              <w:bCs/>
              <w:sz w:val="24"/>
              <w:szCs w:val="24"/>
              <w:lang w:val="en-NG" w:eastAsia="en-GB"/>
            </w:rPr>
            <w:t xml:space="preserve">                                                                </w:t>
          </w:r>
          <w:r w:rsidR="006F0508" w:rsidRPr="00F92C83">
            <w:rPr>
              <w:rFonts w:ascii="Times New Roman" w:eastAsiaTheme="minorEastAsia" w:hAnsi="Times New Roman" w:cs="Times New Roman"/>
              <w:b/>
              <w:bCs/>
              <w:sz w:val="24"/>
              <w:szCs w:val="24"/>
              <w:lang w:val="en-NG" w:eastAsia="en-GB"/>
            </w:rPr>
            <w:t>_______________</w:t>
          </w:r>
        </w:p>
        <w:p w14:paraId="178E7675" w14:textId="7F6F960E" w:rsidR="007122CE" w:rsidRPr="007122CE" w:rsidRDefault="007122CE" w:rsidP="00A45E4D">
          <w:pPr>
            <w:spacing w:before="100" w:beforeAutospacing="1" w:after="100" w:afterAutospacing="1" w:line="240" w:lineRule="auto"/>
            <w:rPr>
              <w:rFonts w:ascii="Times New Roman" w:eastAsiaTheme="minorEastAsia" w:hAnsi="Times New Roman" w:cs="Times New Roman"/>
              <w:b/>
              <w:bCs/>
              <w:sz w:val="24"/>
              <w:szCs w:val="24"/>
              <w:lang w:val="en-NG" w:eastAsia="en-GB"/>
            </w:rPr>
          </w:pPr>
          <w:r w:rsidRPr="00F92C83">
            <w:rPr>
              <w:rFonts w:ascii="Times New Roman" w:eastAsiaTheme="minorEastAsia" w:hAnsi="Times New Roman" w:cs="Times New Roman"/>
              <w:b/>
              <w:bCs/>
              <w:sz w:val="24"/>
              <w:szCs w:val="24"/>
              <w:lang w:val="en-NG" w:eastAsia="en-GB"/>
            </w:rPr>
            <w:t>E</w:t>
          </w:r>
          <w:r>
            <w:rPr>
              <w:rFonts w:ascii="Times New Roman" w:eastAsiaTheme="minorEastAsia" w:hAnsi="Times New Roman" w:cs="Times New Roman"/>
              <w:b/>
              <w:bCs/>
              <w:sz w:val="24"/>
              <w:szCs w:val="24"/>
              <w:lang w:val="en-NG" w:eastAsia="en-GB"/>
            </w:rPr>
            <w:t>NGR</w:t>
          </w:r>
          <w:r w:rsidRPr="00F92C83">
            <w:rPr>
              <w:rFonts w:ascii="Times New Roman" w:eastAsiaTheme="minorEastAsia" w:hAnsi="Times New Roman" w:cs="Times New Roman"/>
              <w:b/>
              <w:bCs/>
              <w:sz w:val="24"/>
              <w:szCs w:val="24"/>
              <w:lang w:val="en-NG" w:eastAsia="en-GB"/>
            </w:rPr>
            <w:t>. (D</w:t>
          </w:r>
          <w:r>
            <w:rPr>
              <w:rFonts w:ascii="Times New Roman" w:eastAsiaTheme="minorEastAsia" w:hAnsi="Times New Roman" w:cs="Times New Roman"/>
              <w:b/>
              <w:bCs/>
              <w:sz w:val="24"/>
              <w:szCs w:val="24"/>
              <w:lang w:val="en-NG" w:eastAsia="en-GB"/>
            </w:rPr>
            <w:t>R</w:t>
          </w:r>
          <w:r w:rsidRPr="00F92C83">
            <w:rPr>
              <w:rFonts w:ascii="Times New Roman" w:eastAsiaTheme="minorEastAsia" w:hAnsi="Times New Roman" w:cs="Times New Roman"/>
              <w:b/>
              <w:bCs/>
              <w:sz w:val="24"/>
              <w:szCs w:val="24"/>
              <w:lang w:val="en-NG" w:eastAsia="en-GB"/>
            </w:rPr>
            <w:t>.) O.A. L</w:t>
          </w:r>
          <w:r>
            <w:rPr>
              <w:rFonts w:ascii="Times New Roman" w:eastAsiaTheme="minorEastAsia" w:hAnsi="Times New Roman" w:cs="Times New Roman"/>
              <w:b/>
              <w:bCs/>
              <w:sz w:val="24"/>
              <w:szCs w:val="24"/>
              <w:lang w:val="en-NG" w:eastAsia="en-GB"/>
            </w:rPr>
            <w:t>AWAL</w:t>
          </w:r>
          <w:r w:rsidR="00C34A8A">
            <w:rPr>
              <w:rFonts w:ascii="Times New Roman" w:eastAsiaTheme="minorEastAsia" w:hAnsi="Times New Roman" w:cs="Times New Roman"/>
              <w:b/>
              <w:bCs/>
              <w:sz w:val="24"/>
              <w:szCs w:val="24"/>
              <w:lang w:val="en-NG" w:eastAsia="en-GB"/>
            </w:rPr>
            <w:t xml:space="preserve">                                                                          DATE</w:t>
          </w:r>
        </w:p>
        <w:p w14:paraId="291718CB" w14:textId="76C2CA96" w:rsidR="0087390E" w:rsidRDefault="007122CE" w:rsidP="00A45E4D">
          <w:pPr>
            <w:spacing w:before="100" w:beforeAutospacing="1" w:after="100" w:afterAutospacing="1" w:line="240" w:lineRule="auto"/>
            <w:rPr>
              <w:rFonts w:ascii="Times New Roman" w:eastAsiaTheme="minorEastAsia" w:hAnsi="Times New Roman" w:cs="Times New Roman"/>
              <w:b/>
              <w:bCs/>
              <w:sz w:val="24"/>
              <w:szCs w:val="24"/>
              <w:lang w:val="en-NG" w:eastAsia="en-GB"/>
            </w:rPr>
          </w:pPr>
          <w:r>
            <w:rPr>
              <w:rFonts w:ascii="Times New Roman" w:eastAsiaTheme="minorEastAsia" w:hAnsi="Times New Roman" w:cs="Times New Roman"/>
              <w:b/>
              <w:bCs/>
              <w:sz w:val="24"/>
              <w:szCs w:val="24"/>
              <w:lang w:val="en-NG" w:eastAsia="en-GB"/>
            </w:rPr>
            <w:t>HEAD OF DEPARTMENT</w:t>
          </w:r>
        </w:p>
        <w:p w14:paraId="603F8969" w14:textId="77777777" w:rsidR="00B56937" w:rsidRDefault="00B56937" w:rsidP="00A45E4D">
          <w:pPr>
            <w:spacing w:before="100" w:beforeAutospacing="1" w:after="100" w:afterAutospacing="1" w:line="240" w:lineRule="auto"/>
            <w:rPr>
              <w:rFonts w:ascii="Times New Roman" w:eastAsiaTheme="minorEastAsia" w:hAnsi="Times New Roman" w:cs="Times New Roman"/>
              <w:b/>
              <w:bCs/>
              <w:sz w:val="24"/>
              <w:szCs w:val="24"/>
              <w:lang w:val="en-NG" w:eastAsia="en-GB"/>
            </w:rPr>
          </w:pPr>
        </w:p>
        <w:p w14:paraId="6729DFA5" w14:textId="77777777" w:rsidR="00B56937" w:rsidRPr="00C34A8A" w:rsidRDefault="00B56937" w:rsidP="00A45E4D">
          <w:pPr>
            <w:spacing w:before="100" w:beforeAutospacing="1" w:after="100" w:afterAutospacing="1" w:line="240" w:lineRule="auto"/>
            <w:rPr>
              <w:rFonts w:ascii="Times New Roman" w:eastAsiaTheme="minorEastAsia" w:hAnsi="Times New Roman" w:cs="Times New Roman"/>
              <w:b/>
              <w:bCs/>
              <w:sz w:val="24"/>
              <w:szCs w:val="24"/>
              <w:lang w:val="en-NG" w:eastAsia="en-GB"/>
            </w:rPr>
          </w:pPr>
        </w:p>
        <w:p w14:paraId="761EF45E" w14:textId="29E2D833" w:rsidR="0087390E" w:rsidRPr="00F92C83" w:rsidRDefault="0087390E" w:rsidP="00A45E4D">
          <w:pPr>
            <w:spacing w:after="0" w:line="240" w:lineRule="auto"/>
            <w:rPr>
              <w:rFonts w:ascii="Times New Roman" w:eastAsia="Times New Roman" w:hAnsi="Times New Roman" w:cs="Times New Roman"/>
              <w:sz w:val="24"/>
              <w:szCs w:val="24"/>
              <w:lang w:val="en-NG" w:eastAsia="en-GB"/>
            </w:rPr>
          </w:pPr>
        </w:p>
        <w:p w14:paraId="1C91A513" w14:textId="40C98DB8" w:rsidR="0087390E" w:rsidRPr="005C3AA3" w:rsidRDefault="0087390E" w:rsidP="00A45E4D">
          <w:pPr>
            <w:spacing w:before="100" w:beforeAutospacing="1" w:after="100" w:afterAutospacing="1" w:line="240" w:lineRule="auto"/>
            <w:rPr>
              <w:rFonts w:ascii="Times New Roman" w:eastAsiaTheme="minorEastAsia" w:hAnsi="Times New Roman" w:cs="Times New Roman"/>
              <w:b/>
              <w:bCs/>
              <w:sz w:val="24"/>
              <w:szCs w:val="24"/>
              <w:lang w:val="en-NG" w:eastAsia="en-GB"/>
            </w:rPr>
          </w:pPr>
          <w:r w:rsidRPr="005C3AA3">
            <w:rPr>
              <w:rFonts w:ascii="Times New Roman" w:eastAsiaTheme="minorEastAsia" w:hAnsi="Times New Roman" w:cs="Times New Roman"/>
              <w:b/>
              <w:bCs/>
              <w:sz w:val="24"/>
              <w:szCs w:val="24"/>
              <w:lang w:val="en-NG" w:eastAsia="en-GB"/>
            </w:rPr>
            <w:t>_________________________</w:t>
          </w:r>
          <w:r w:rsidR="005C3AA3">
            <w:rPr>
              <w:rFonts w:ascii="Times New Roman" w:eastAsiaTheme="minorEastAsia" w:hAnsi="Times New Roman" w:cs="Times New Roman"/>
              <w:b/>
              <w:bCs/>
              <w:sz w:val="24"/>
              <w:szCs w:val="24"/>
              <w:lang w:val="en-NG" w:eastAsia="en-GB"/>
            </w:rPr>
            <w:t xml:space="preserve">                                                                 </w:t>
          </w:r>
          <w:r w:rsidR="005C3AA3" w:rsidRPr="005C3AA3">
            <w:rPr>
              <w:rFonts w:ascii="Times New Roman" w:eastAsiaTheme="minorEastAsia" w:hAnsi="Times New Roman" w:cs="Times New Roman"/>
              <w:b/>
              <w:bCs/>
              <w:sz w:val="24"/>
              <w:szCs w:val="24"/>
              <w:lang w:val="en-NG" w:eastAsia="en-GB"/>
            </w:rPr>
            <w:t>_______________</w:t>
          </w:r>
        </w:p>
        <w:p w14:paraId="4FDFB676" w14:textId="052BD937" w:rsidR="0087390E" w:rsidRPr="00B56937" w:rsidRDefault="0087390E" w:rsidP="00A45E4D">
          <w:pPr>
            <w:spacing w:before="100" w:beforeAutospacing="1" w:after="100" w:afterAutospacing="1" w:line="240" w:lineRule="auto"/>
            <w:rPr>
              <w:rFonts w:ascii="Times New Roman" w:eastAsiaTheme="minorEastAsia" w:hAnsi="Times New Roman" w:cs="Times New Roman"/>
              <w:b/>
              <w:bCs/>
              <w:sz w:val="24"/>
              <w:szCs w:val="24"/>
              <w:lang w:val="en-NG" w:eastAsia="en-GB"/>
            </w:rPr>
          </w:pPr>
          <w:r w:rsidRPr="00F92C83">
            <w:rPr>
              <w:rFonts w:ascii="Times New Roman" w:eastAsiaTheme="minorEastAsia" w:hAnsi="Times New Roman" w:cs="Times New Roman"/>
              <w:b/>
              <w:bCs/>
              <w:sz w:val="24"/>
              <w:szCs w:val="24"/>
              <w:lang w:val="en-NG" w:eastAsia="en-GB"/>
            </w:rPr>
            <w:t>External Supervisor</w:t>
          </w:r>
          <w:r w:rsidR="00B56937">
            <w:rPr>
              <w:rFonts w:ascii="Times New Roman" w:eastAsiaTheme="minorEastAsia" w:hAnsi="Times New Roman" w:cs="Times New Roman"/>
              <w:b/>
              <w:bCs/>
              <w:sz w:val="24"/>
              <w:szCs w:val="24"/>
              <w:lang w:val="en-NG" w:eastAsia="en-GB"/>
            </w:rPr>
            <w:t xml:space="preserve">                                                                                        DATE</w:t>
          </w:r>
        </w:p>
        <w:p w14:paraId="54679FA9" w14:textId="6E2FA48D" w:rsidR="0087390E" w:rsidRDefault="0087390E" w:rsidP="00A45E4D">
          <w:pPr>
            <w:spacing w:before="100" w:beforeAutospacing="1" w:after="100" w:afterAutospacing="1" w:line="240" w:lineRule="auto"/>
            <w:jc w:val="center"/>
            <w:rPr>
              <w:rFonts w:ascii="Times New Roman" w:eastAsiaTheme="minorEastAsia" w:hAnsi="Times New Roman" w:cs="Times New Roman"/>
              <w:sz w:val="24"/>
              <w:szCs w:val="24"/>
              <w:lang w:val="en-NG" w:eastAsia="en-GB"/>
            </w:rPr>
          </w:pPr>
        </w:p>
        <w:p w14:paraId="139E46BE" w14:textId="77777777" w:rsidR="00BE1E6E" w:rsidRDefault="00BE1E6E" w:rsidP="00A45E4D">
          <w:pPr>
            <w:spacing w:before="100" w:beforeAutospacing="1" w:after="100" w:afterAutospacing="1" w:line="240" w:lineRule="auto"/>
            <w:jc w:val="center"/>
            <w:rPr>
              <w:rFonts w:ascii="Times New Roman" w:eastAsiaTheme="minorEastAsia" w:hAnsi="Times New Roman" w:cs="Times New Roman"/>
              <w:sz w:val="24"/>
              <w:szCs w:val="24"/>
              <w:lang w:val="en-NG" w:eastAsia="en-GB"/>
            </w:rPr>
          </w:pPr>
        </w:p>
        <w:p w14:paraId="13D8B72F" w14:textId="77777777" w:rsidR="002A12ED" w:rsidRPr="0086095F" w:rsidRDefault="002A12ED" w:rsidP="00A45E4D">
          <w:pPr>
            <w:spacing w:before="100" w:beforeAutospacing="1" w:after="100" w:afterAutospacing="1" w:line="240" w:lineRule="auto"/>
            <w:jc w:val="center"/>
            <w:outlineLvl w:val="2"/>
            <w:rPr>
              <w:rFonts w:ascii="Times New Roman" w:eastAsia="Times New Roman" w:hAnsi="Times New Roman" w:cs="Times New Roman"/>
              <w:b/>
              <w:bCs/>
              <w:sz w:val="27"/>
              <w:szCs w:val="27"/>
              <w:lang w:val="en-NG" w:eastAsia="en-GB"/>
            </w:rPr>
          </w:pPr>
          <w:r w:rsidRPr="0086095F">
            <w:rPr>
              <w:rFonts w:ascii="Times New Roman" w:eastAsia="Times New Roman" w:hAnsi="Times New Roman" w:cs="Times New Roman"/>
              <w:b/>
              <w:bCs/>
              <w:sz w:val="27"/>
              <w:szCs w:val="27"/>
              <w:lang w:val="en-NG" w:eastAsia="en-GB"/>
            </w:rPr>
            <w:t>DEDICATION</w:t>
          </w:r>
        </w:p>
        <w:p w14:paraId="7BF837E6" w14:textId="77777777" w:rsidR="002A12ED" w:rsidRPr="0086095F" w:rsidRDefault="002A12ED" w:rsidP="00A45E4D">
          <w:pPr>
            <w:spacing w:before="100" w:beforeAutospacing="1" w:after="100" w:afterAutospacing="1" w:line="240" w:lineRule="auto"/>
            <w:jc w:val="center"/>
            <w:rPr>
              <w:rFonts w:ascii="Times New Roman" w:eastAsiaTheme="minorEastAsia" w:hAnsi="Times New Roman" w:cs="Times New Roman"/>
              <w:sz w:val="24"/>
              <w:szCs w:val="24"/>
              <w:lang w:val="en-NG" w:eastAsia="en-GB"/>
            </w:rPr>
          </w:pPr>
        </w:p>
        <w:p w14:paraId="0CBF727E" w14:textId="6FA6C2A5" w:rsidR="002A12ED" w:rsidRPr="0086095F" w:rsidRDefault="002A12ED" w:rsidP="00726F0B">
          <w:pPr>
            <w:spacing w:before="100" w:beforeAutospacing="1" w:after="100" w:afterAutospacing="1" w:line="240" w:lineRule="auto"/>
            <w:jc w:val="center"/>
            <w:rPr>
              <w:rFonts w:ascii="Times New Roman" w:eastAsiaTheme="minorEastAsia" w:hAnsi="Times New Roman" w:cs="Times New Roman"/>
              <w:sz w:val="24"/>
              <w:szCs w:val="24"/>
              <w:lang w:val="en-NG" w:eastAsia="en-GB"/>
            </w:rPr>
          </w:pPr>
          <w:r w:rsidRPr="0086095F">
            <w:rPr>
              <w:rFonts w:ascii="Times New Roman" w:eastAsiaTheme="minorEastAsia" w:hAnsi="Times New Roman" w:cs="Times New Roman"/>
              <w:sz w:val="24"/>
              <w:szCs w:val="24"/>
              <w:lang w:val="en-NG" w:eastAsia="en-GB"/>
            </w:rPr>
            <w:t>This work is dedicated to the Almighty Allah, the source of my strength, wisdom, and inspiration.I also dedicate it to my beloved parents, Mr. &amp; Mrs. Balogun, for their unconditional love, prayers, and support.Finally, this project is dedicated to my siblings—Balogun Abdul-Hameed (Albushro), Balogun Usman Adebowale, and Balogun Barakat Kikelomo</w:t>
          </w:r>
          <w:r w:rsidR="0027239C">
            <w:rPr>
              <w:rFonts w:ascii="Times New Roman" w:eastAsiaTheme="minorEastAsia" w:hAnsi="Times New Roman" w:cs="Times New Roman"/>
              <w:sz w:val="24"/>
              <w:szCs w:val="24"/>
              <w:lang w:val="en-NG" w:eastAsia="en-GB"/>
            </w:rPr>
            <w:t xml:space="preserve">, </w:t>
          </w:r>
          <w:r w:rsidRPr="0086095F">
            <w:rPr>
              <w:rFonts w:ascii="Times New Roman" w:eastAsiaTheme="minorEastAsia" w:hAnsi="Times New Roman" w:cs="Times New Roman"/>
              <w:sz w:val="24"/>
              <w:szCs w:val="24"/>
              <w:lang w:val="en-NG" w:eastAsia="en-GB"/>
            </w:rPr>
            <w:t>for their constant encouragement and belief in me.</w:t>
          </w:r>
        </w:p>
        <w:p w14:paraId="6694D24D" w14:textId="26650B96" w:rsidR="0087390E" w:rsidRDefault="0087390E" w:rsidP="00B85571">
          <w:pPr>
            <w:pStyle w:val="Heading1"/>
            <w:spacing w:line="480" w:lineRule="auto"/>
            <w:ind w:left="432"/>
            <w:jc w:val="center"/>
            <w:rPr>
              <w:rFonts w:asciiTheme="minorHAnsi" w:eastAsiaTheme="minorHAnsi" w:hAnsiTheme="minorHAnsi" w:cs="Times New Roman"/>
              <w:b w:val="0"/>
              <w:color w:val="auto"/>
              <w:sz w:val="22"/>
              <w:szCs w:val="24"/>
            </w:rPr>
          </w:pPr>
        </w:p>
        <w:p w14:paraId="4FCE4EFB" w14:textId="77777777" w:rsidR="007D69F3" w:rsidRDefault="007D69F3" w:rsidP="007D69F3"/>
        <w:p w14:paraId="16630300" w14:textId="77777777" w:rsidR="0027239C" w:rsidRDefault="0027239C" w:rsidP="007D69F3"/>
        <w:p w14:paraId="3F250F3F" w14:textId="77777777" w:rsidR="0027239C" w:rsidRDefault="0027239C" w:rsidP="007D69F3"/>
        <w:p w14:paraId="6160E623" w14:textId="77777777" w:rsidR="0027239C" w:rsidRDefault="0027239C" w:rsidP="007D69F3"/>
        <w:p w14:paraId="244514DD" w14:textId="77777777" w:rsidR="007D69F3" w:rsidRDefault="007D69F3" w:rsidP="007D69F3"/>
        <w:p w14:paraId="2FAA366F" w14:textId="77777777" w:rsidR="007D69F3" w:rsidRDefault="007D69F3" w:rsidP="007D69F3"/>
        <w:p w14:paraId="32B41176" w14:textId="77777777" w:rsidR="007D69F3" w:rsidRDefault="007D69F3" w:rsidP="007D69F3"/>
        <w:p w14:paraId="6A77E848" w14:textId="77777777" w:rsidR="007D69F3" w:rsidRDefault="007D69F3" w:rsidP="007D69F3"/>
        <w:p w14:paraId="2C3A3DDF" w14:textId="77777777" w:rsidR="007D69F3" w:rsidRDefault="007D69F3" w:rsidP="007D69F3"/>
        <w:p w14:paraId="0FEEEE63" w14:textId="77777777" w:rsidR="007D69F3" w:rsidRDefault="007D69F3" w:rsidP="007D69F3"/>
        <w:p w14:paraId="045EC841" w14:textId="77777777" w:rsidR="007D69F3" w:rsidRDefault="007D69F3" w:rsidP="007D69F3"/>
        <w:p w14:paraId="659D89B5" w14:textId="77777777" w:rsidR="007D69F3" w:rsidRDefault="007D69F3" w:rsidP="007D69F3"/>
        <w:p w14:paraId="3A5146E5" w14:textId="77777777" w:rsidR="007D69F3" w:rsidRDefault="007D69F3" w:rsidP="007D69F3"/>
        <w:p w14:paraId="7D0B5C5D" w14:textId="77777777" w:rsidR="007D69F3" w:rsidRDefault="007D69F3" w:rsidP="007D69F3"/>
        <w:p w14:paraId="27A33237" w14:textId="77777777" w:rsidR="007D69F3" w:rsidRDefault="007D69F3" w:rsidP="007D69F3"/>
        <w:p w14:paraId="786C3393" w14:textId="77777777" w:rsidR="007D69F3" w:rsidRDefault="007D69F3" w:rsidP="007D69F3"/>
        <w:p w14:paraId="25CA7EC0" w14:textId="77777777" w:rsidR="007D69F3" w:rsidRDefault="007D69F3" w:rsidP="007D69F3"/>
        <w:p w14:paraId="4FDCF1B2" w14:textId="77777777" w:rsidR="007D69F3" w:rsidRDefault="007D69F3" w:rsidP="007D69F3"/>
        <w:p w14:paraId="79B75729" w14:textId="77777777" w:rsidR="007D69F3" w:rsidRDefault="007D69F3" w:rsidP="007D69F3"/>
        <w:p w14:paraId="478DA5AD" w14:textId="77777777" w:rsidR="00BC278D" w:rsidRDefault="00BC278D" w:rsidP="007D69F3"/>
        <w:p w14:paraId="1A449833" w14:textId="77777777" w:rsidR="007D69F3" w:rsidRDefault="007D69F3" w:rsidP="007D69F3"/>
        <w:p w14:paraId="2019C720" w14:textId="77777777" w:rsidR="00BC278D" w:rsidRDefault="00BC278D" w:rsidP="00A45E4D">
          <w:pPr>
            <w:spacing w:before="100" w:beforeAutospacing="1" w:after="100" w:afterAutospacing="1" w:line="240" w:lineRule="auto"/>
            <w:jc w:val="center"/>
            <w:rPr>
              <w:rFonts w:ascii="Times New Roman" w:eastAsiaTheme="minorEastAsia" w:hAnsi="Times New Roman" w:cs="Times New Roman"/>
              <w:b/>
              <w:bCs/>
              <w:sz w:val="30"/>
              <w:szCs w:val="30"/>
              <w:lang w:val="en-NG" w:eastAsia="en-GB"/>
            </w:rPr>
          </w:pPr>
          <w:r w:rsidRPr="00485B91">
            <w:rPr>
              <w:rFonts w:ascii="Times New Roman" w:eastAsiaTheme="minorEastAsia" w:hAnsi="Times New Roman" w:cs="Times New Roman"/>
              <w:b/>
              <w:bCs/>
              <w:sz w:val="30"/>
              <w:szCs w:val="30"/>
              <w:lang w:val="en-NG" w:eastAsia="en-GB"/>
            </w:rPr>
            <w:lastRenderedPageBreak/>
            <w:t>ACKNOWLEDGEMENT</w:t>
          </w:r>
        </w:p>
        <w:p w14:paraId="3F9BEB8A" w14:textId="5D72181A" w:rsidR="00BC278D" w:rsidRPr="00173797" w:rsidRDefault="00BC278D" w:rsidP="00FA4F04">
          <w:pPr>
            <w:pStyle w:val="p1"/>
          </w:pPr>
          <w:r w:rsidRPr="00173797">
            <w:rPr>
              <w:rStyle w:val="s1"/>
            </w:rPr>
            <w:t xml:space="preserve">I sincerely appreciate my beloved parents, </w:t>
          </w:r>
          <w:r w:rsidRPr="00173797">
            <w:rPr>
              <w:rStyle w:val="s2"/>
            </w:rPr>
            <w:t>Mr. Abdul-Hakeem Adekunle Balogun</w:t>
          </w:r>
          <w:r w:rsidRPr="00173797">
            <w:rPr>
              <w:rStyle w:val="s1"/>
            </w:rPr>
            <w:t xml:space="preserve"> and </w:t>
          </w:r>
          <w:r w:rsidRPr="00173797">
            <w:rPr>
              <w:rStyle w:val="s2"/>
            </w:rPr>
            <w:t>Mrs. Kudirat Oloruntoyin Balogun</w:t>
          </w:r>
          <w:r w:rsidRPr="00173797">
            <w:rPr>
              <w:rStyle w:val="s1"/>
            </w:rPr>
            <w:t xml:space="preserve">, for their love, sacrifices, support, and prayers. May Almighty Allah grant them long life in good health. </w:t>
          </w:r>
          <w:r w:rsidRPr="00173797">
            <w:rPr>
              <w:rStyle w:val="s3"/>
            </w:rPr>
            <w:t>Amin.</w:t>
          </w:r>
        </w:p>
        <w:p w14:paraId="51A86366" w14:textId="29AC98E3" w:rsidR="00BC278D" w:rsidRPr="00173797" w:rsidRDefault="00BC278D" w:rsidP="00FA4F04">
          <w:pPr>
            <w:pStyle w:val="p1"/>
          </w:pPr>
          <w:r w:rsidRPr="00173797">
            <w:rPr>
              <w:rStyle w:val="s1"/>
            </w:rPr>
            <w:t xml:space="preserve">I am also grateful to my siblings, </w:t>
          </w:r>
          <w:r w:rsidRPr="00173797">
            <w:rPr>
              <w:rStyle w:val="s2"/>
            </w:rPr>
            <w:t>Balogun Abdul-Hameed Al-Bushro</w:t>
          </w:r>
          <w:r w:rsidRPr="00173797">
            <w:rPr>
              <w:rStyle w:val="s1"/>
            </w:rPr>
            <w:t xml:space="preserve">, </w:t>
          </w:r>
          <w:r w:rsidRPr="00173797">
            <w:rPr>
              <w:rStyle w:val="s2"/>
            </w:rPr>
            <w:t>Balogun Usman Adebowale</w:t>
          </w:r>
          <w:r w:rsidRPr="00173797">
            <w:rPr>
              <w:rStyle w:val="s1"/>
            </w:rPr>
            <w:t xml:space="preserve">, and </w:t>
          </w:r>
          <w:r w:rsidRPr="00173797">
            <w:rPr>
              <w:rStyle w:val="s2"/>
            </w:rPr>
            <w:t>Balogun Barakat Kikelomo</w:t>
          </w:r>
          <w:r w:rsidRPr="00173797">
            <w:rPr>
              <w:rStyle w:val="s1"/>
            </w:rPr>
            <w:t xml:space="preserve">, and to my uncle, </w:t>
          </w:r>
          <w:r w:rsidRPr="00173797">
            <w:rPr>
              <w:rStyle w:val="s2"/>
            </w:rPr>
            <w:t>Ajibade Sunday Olamilekan</w:t>
          </w:r>
          <w:r w:rsidRPr="00173797">
            <w:rPr>
              <w:rStyle w:val="s1"/>
            </w:rPr>
            <w:t>, for their love and unwavering support. May Almighty Allah reward you all.</w:t>
          </w:r>
        </w:p>
        <w:p w14:paraId="6CB79840" w14:textId="79255EA3" w:rsidR="00BC278D" w:rsidRPr="00173797" w:rsidRDefault="00BC278D" w:rsidP="00FA4F04">
          <w:pPr>
            <w:pStyle w:val="p1"/>
          </w:pPr>
          <w:r w:rsidRPr="00173797">
            <w:rPr>
              <w:rStyle w:val="s1"/>
            </w:rPr>
            <w:t xml:space="preserve">I deeply thank my supervisor and Head of Department, </w:t>
          </w:r>
          <w:r w:rsidRPr="00173797">
            <w:rPr>
              <w:rStyle w:val="s2"/>
            </w:rPr>
            <w:t>Engr. (Dr.) A.O. Lawal</w:t>
          </w:r>
          <w:r w:rsidRPr="00173797">
            <w:rPr>
              <w:rStyle w:val="s1"/>
            </w:rPr>
            <w:t xml:space="preserve">, for his guidance and commitment. I also appreciate my level adviser, </w:t>
          </w:r>
          <w:r w:rsidRPr="00173797">
            <w:rPr>
              <w:rStyle w:val="s2"/>
            </w:rPr>
            <w:t>Engr. A.J. Adeoti</w:t>
          </w:r>
          <w:r w:rsidRPr="00173797">
            <w:rPr>
              <w:rStyle w:val="s1"/>
            </w:rPr>
            <w:t>. My gratitude extends to all my lecturers, from the first year to the final year, for their impactful contributions.</w:t>
          </w:r>
        </w:p>
        <w:p w14:paraId="0E6003EE" w14:textId="1AF4EF8B" w:rsidR="00001351" w:rsidRDefault="00BC278D" w:rsidP="00A45E4D">
          <w:pPr>
            <w:pStyle w:val="p1"/>
            <w:rPr>
              <w:rStyle w:val="s1"/>
            </w:rPr>
          </w:pPr>
          <w:r w:rsidRPr="00173797">
            <w:rPr>
              <w:rStyle w:val="s1"/>
            </w:rPr>
            <w:t>To all my friends and course mates</w:t>
          </w:r>
          <w:r w:rsidR="00275E7B">
            <w:rPr>
              <w:rStyle w:val="s1"/>
            </w:rPr>
            <w:t xml:space="preserve">, </w:t>
          </w:r>
          <w:r w:rsidRPr="00173797">
            <w:rPr>
              <w:rStyle w:val="s1"/>
            </w:rPr>
            <w:t xml:space="preserve">including </w:t>
          </w:r>
          <w:r w:rsidRPr="00173797">
            <w:rPr>
              <w:rStyle w:val="s2"/>
            </w:rPr>
            <w:t>Adewale Shola Victor</w:t>
          </w:r>
          <w:r w:rsidRPr="00173797">
            <w:rPr>
              <w:rStyle w:val="s1"/>
            </w:rPr>
            <w:t xml:space="preserve">, </w:t>
          </w:r>
          <w:r w:rsidRPr="00173797">
            <w:rPr>
              <w:rStyle w:val="s2"/>
            </w:rPr>
            <w:t>Akinola Afeez Olamilekan</w:t>
          </w:r>
          <w:r w:rsidRPr="00173797">
            <w:rPr>
              <w:rStyle w:val="s1"/>
            </w:rPr>
            <w:t xml:space="preserve">, </w:t>
          </w:r>
          <w:r w:rsidRPr="00173797">
            <w:rPr>
              <w:rStyle w:val="s2"/>
            </w:rPr>
            <w:t>Adua Jamiu Olamide</w:t>
          </w:r>
          <w:r w:rsidRPr="00173797">
            <w:rPr>
              <w:rStyle w:val="s1"/>
            </w:rPr>
            <w:t xml:space="preserve">, </w:t>
          </w:r>
          <w:r w:rsidRPr="00173797">
            <w:rPr>
              <w:rStyle w:val="s2"/>
            </w:rPr>
            <w:t>Durotoye Eniola Oluwaseun</w:t>
          </w:r>
          <w:r w:rsidRPr="00173797">
            <w:rPr>
              <w:rStyle w:val="s1"/>
            </w:rPr>
            <w:t xml:space="preserve">, </w:t>
          </w:r>
          <w:r w:rsidRPr="00173797">
            <w:rPr>
              <w:rStyle w:val="s2"/>
            </w:rPr>
            <w:t>Oloyede Daniel Olorunt</w:t>
          </w:r>
          <w:r>
            <w:rPr>
              <w:rStyle w:val="s2"/>
            </w:rPr>
            <w:t>oba</w:t>
          </w:r>
          <w:r>
            <w:rPr>
              <w:rStyle w:val="s1"/>
            </w:rPr>
            <w:t>, and many others I appreciate your support and friendship.</w:t>
          </w:r>
        </w:p>
        <w:p w14:paraId="1774024A" w14:textId="4D85CA82" w:rsidR="006D5DC2" w:rsidRDefault="006D5DC2" w:rsidP="006D5DC2">
          <w:pPr>
            <w:pStyle w:val="p1"/>
            <w:divId w:val="1047342620"/>
          </w:pPr>
          <w:r>
            <w:rPr>
              <w:rStyle w:val="s1"/>
            </w:rPr>
            <w:t xml:space="preserve">I sincerely appreciate everyone who supported me throughout my academic journey. Special thanks to </w:t>
          </w:r>
          <w:r>
            <w:rPr>
              <w:rStyle w:val="s2"/>
            </w:rPr>
            <w:t>Emir</w:t>
          </w:r>
          <w:r>
            <w:rPr>
              <w:rStyle w:val="s1"/>
            </w:rPr>
            <w:t xml:space="preserve">, </w:t>
          </w:r>
          <w:r>
            <w:rPr>
              <w:rStyle w:val="s2"/>
            </w:rPr>
            <w:t>Attekbeery</w:t>
          </w:r>
          <w:r>
            <w:rPr>
              <w:rStyle w:val="s1"/>
            </w:rPr>
            <w:t>, and all my brothers’ friends who stood by me. Whether through financial help, physical assistance, or emotional encouragement, your support made a lasting impact. Thank you for being part of my success story.</w:t>
          </w:r>
        </w:p>
        <w:p w14:paraId="1824B478" w14:textId="671A5B17" w:rsidR="00BC278D" w:rsidRDefault="00BC278D" w:rsidP="00A45E4D">
          <w:pPr>
            <w:pStyle w:val="p1"/>
          </w:pPr>
          <w:r>
            <w:rPr>
              <w:rStyle w:val="s1"/>
            </w:rPr>
            <w:t>Last but not least, I want to thank me, I want to thank me for believing in me, I want to thank me for doing all these hard work, I want to thank me for having no days off, I want to thank me for never quitting, I want to thank me for always being a giver and try to give more than I receive</w:t>
          </w:r>
          <w:r w:rsidR="00C9207B">
            <w:rPr>
              <w:rStyle w:val="s1"/>
            </w:rPr>
            <w:t xml:space="preserve">, </w:t>
          </w:r>
          <w:r w:rsidR="00C164D2">
            <w:rPr>
              <w:rStyle w:val="s1"/>
            </w:rPr>
            <w:t xml:space="preserve">I want to thank me for </w:t>
          </w:r>
          <w:r w:rsidR="00A33523">
            <w:rPr>
              <w:rStyle w:val="s1"/>
            </w:rPr>
            <w:t xml:space="preserve">trying to do </w:t>
          </w:r>
          <w:r w:rsidR="00C164D2">
            <w:rPr>
              <w:rStyle w:val="s1"/>
            </w:rPr>
            <w:t>more right that wrong</w:t>
          </w:r>
          <w:r w:rsidR="00A33523">
            <w:rPr>
              <w:rStyle w:val="s1"/>
            </w:rPr>
            <w:t>,</w:t>
          </w:r>
          <w:r w:rsidR="00AC7E79">
            <w:rPr>
              <w:rStyle w:val="s1"/>
            </w:rPr>
            <w:t xml:space="preserve"> I want to thank me for</w:t>
          </w:r>
          <w:r w:rsidR="00FA4F04">
            <w:rPr>
              <w:rStyle w:val="s1"/>
            </w:rPr>
            <w:t xml:space="preserve"> me at all times.</w:t>
          </w:r>
        </w:p>
        <w:p w14:paraId="532C0F8C" w14:textId="77777777" w:rsidR="00BC278D" w:rsidRDefault="00BC278D" w:rsidP="00A45E4D">
          <w:pPr>
            <w:spacing w:before="100" w:beforeAutospacing="1" w:after="100" w:afterAutospacing="1" w:line="240" w:lineRule="auto"/>
            <w:jc w:val="center"/>
            <w:rPr>
              <w:rFonts w:ascii="Times New Roman" w:eastAsiaTheme="minorEastAsia" w:hAnsi="Times New Roman" w:cs="Times New Roman"/>
              <w:sz w:val="30"/>
              <w:szCs w:val="30"/>
              <w:lang w:val="en-NG" w:eastAsia="en-GB"/>
            </w:rPr>
          </w:pPr>
        </w:p>
        <w:p w14:paraId="5C5D514A" w14:textId="77777777" w:rsidR="00BC278D" w:rsidRDefault="00BC278D" w:rsidP="00A45E4D">
          <w:pPr>
            <w:pStyle w:val="p1"/>
            <w:rPr>
              <w:rStyle w:val="s1"/>
            </w:rPr>
          </w:pPr>
          <w:r>
            <w:rPr>
              <w:rStyle w:val="s1"/>
            </w:rPr>
            <w:t>I love you all.</w:t>
          </w:r>
        </w:p>
        <w:p w14:paraId="76B388AE" w14:textId="77777777" w:rsidR="00BC278D" w:rsidRDefault="00BC278D" w:rsidP="00A45E4D">
          <w:pPr>
            <w:pStyle w:val="p1"/>
            <w:rPr>
              <w:rStyle w:val="s1"/>
            </w:rPr>
          </w:pPr>
        </w:p>
        <w:p w14:paraId="77AD0F39" w14:textId="77777777" w:rsidR="00BC278D" w:rsidRDefault="00BC278D" w:rsidP="00A45E4D">
          <w:pPr>
            <w:pStyle w:val="p1"/>
            <w:rPr>
              <w:rStyle w:val="s1"/>
            </w:rPr>
          </w:pPr>
        </w:p>
        <w:p w14:paraId="0EAF59A0" w14:textId="77777777" w:rsidR="00BC278D" w:rsidRDefault="00BC278D" w:rsidP="00A45E4D">
          <w:pPr>
            <w:pStyle w:val="p1"/>
            <w:rPr>
              <w:rStyle w:val="s1"/>
            </w:rPr>
          </w:pPr>
        </w:p>
        <w:p w14:paraId="4BAF0951" w14:textId="77777777" w:rsidR="00BC278D" w:rsidRDefault="00BC278D" w:rsidP="00A45E4D">
          <w:pPr>
            <w:pStyle w:val="p1"/>
            <w:rPr>
              <w:rStyle w:val="s1"/>
            </w:rPr>
          </w:pPr>
        </w:p>
        <w:p w14:paraId="36E7E0E4" w14:textId="77777777" w:rsidR="002334D2" w:rsidRDefault="002334D2" w:rsidP="00A45E4D">
          <w:pPr>
            <w:pStyle w:val="p1"/>
            <w:rPr>
              <w:rStyle w:val="s1"/>
            </w:rPr>
          </w:pPr>
        </w:p>
        <w:p w14:paraId="0610F946" w14:textId="77777777" w:rsidR="00BC278D" w:rsidRDefault="00BC278D" w:rsidP="00A45E4D">
          <w:pPr>
            <w:pStyle w:val="p1"/>
            <w:rPr>
              <w:rStyle w:val="s1"/>
            </w:rPr>
          </w:pPr>
        </w:p>
        <w:p w14:paraId="78402BCB" w14:textId="77777777" w:rsidR="00BC278D" w:rsidRDefault="00BC278D" w:rsidP="00A45E4D">
          <w:pPr>
            <w:pStyle w:val="p1"/>
          </w:pPr>
        </w:p>
        <w:p w14:paraId="03045F26" w14:textId="77777777" w:rsidR="00BC278D" w:rsidRPr="00485B91" w:rsidRDefault="00BC278D" w:rsidP="00A45E4D">
          <w:pPr>
            <w:spacing w:before="100" w:beforeAutospacing="1" w:after="100" w:afterAutospacing="1" w:line="240" w:lineRule="auto"/>
            <w:jc w:val="center"/>
            <w:rPr>
              <w:rFonts w:ascii="Times New Roman" w:eastAsiaTheme="minorEastAsia" w:hAnsi="Times New Roman" w:cs="Times New Roman"/>
              <w:sz w:val="30"/>
              <w:szCs w:val="30"/>
              <w:lang w:val="en-NG" w:eastAsia="en-GB"/>
            </w:rPr>
          </w:pPr>
        </w:p>
        <w:p w14:paraId="18C78209" w14:textId="0008A454" w:rsidR="00B85571" w:rsidRPr="00BF5D1C" w:rsidRDefault="00B85571" w:rsidP="00B85571">
          <w:pPr>
            <w:pStyle w:val="Heading1"/>
            <w:spacing w:line="480" w:lineRule="auto"/>
            <w:ind w:left="432"/>
            <w:jc w:val="center"/>
            <w:rPr>
              <w:rFonts w:cs="Times New Roman"/>
              <w:szCs w:val="24"/>
            </w:rPr>
          </w:pPr>
          <w:r w:rsidRPr="00BF5D1C">
            <w:rPr>
              <w:rFonts w:cs="Times New Roman"/>
              <w:szCs w:val="24"/>
            </w:rPr>
            <w:t>TABLE OF CONTENTS</w:t>
          </w:r>
          <w:bookmarkEnd w:id="0"/>
        </w:p>
        <w:p w14:paraId="38D45B21" w14:textId="77777777" w:rsidR="00B85571" w:rsidRDefault="00B85571" w:rsidP="00B85571">
          <w:pPr>
            <w:pStyle w:val="TOC1"/>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hyperlink w:anchor="_Toc202254827" w:history="1">
            <w:r w:rsidRPr="001F5C22">
              <w:rPr>
                <w:rStyle w:val="Hyperlink"/>
                <w:rFonts w:ascii="Times New Roman" w:hAnsi="Times New Roman" w:cs="Times New Roman"/>
                <w:noProof/>
              </w:rPr>
              <w:t>TITLE PAGE</w:t>
            </w:r>
            <w:r>
              <w:rPr>
                <w:noProof/>
                <w:webHidden/>
              </w:rPr>
              <w:tab/>
            </w:r>
            <w:r>
              <w:rPr>
                <w:noProof/>
                <w:webHidden/>
              </w:rPr>
              <w:fldChar w:fldCharType="begin"/>
            </w:r>
            <w:r>
              <w:rPr>
                <w:noProof/>
                <w:webHidden/>
              </w:rPr>
              <w:instrText xml:space="preserve"> PAGEREF _Toc202254827 \h </w:instrText>
            </w:r>
            <w:r>
              <w:rPr>
                <w:noProof/>
                <w:webHidden/>
              </w:rPr>
            </w:r>
            <w:r>
              <w:rPr>
                <w:noProof/>
                <w:webHidden/>
              </w:rPr>
              <w:fldChar w:fldCharType="separate"/>
            </w:r>
            <w:r>
              <w:rPr>
                <w:noProof/>
                <w:webHidden/>
              </w:rPr>
              <w:t>i</w:t>
            </w:r>
            <w:r>
              <w:rPr>
                <w:noProof/>
                <w:webHidden/>
              </w:rPr>
              <w:fldChar w:fldCharType="end"/>
            </w:r>
          </w:hyperlink>
        </w:p>
        <w:p w14:paraId="45B8D2E3" w14:textId="77777777" w:rsidR="00B85571" w:rsidRDefault="00B85571" w:rsidP="00B85571">
          <w:pPr>
            <w:pStyle w:val="TOC1"/>
            <w:rPr>
              <w:rFonts w:eastAsiaTheme="minorEastAsia"/>
              <w:noProof/>
            </w:rPr>
          </w:pPr>
          <w:hyperlink w:anchor="_Toc202254828" w:history="1">
            <w:r w:rsidRPr="001F5C22">
              <w:rPr>
                <w:rStyle w:val="Hyperlink"/>
                <w:rFonts w:ascii="Times New Roman" w:hAnsi="Times New Roman" w:cs="Times New Roman"/>
                <w:noProof/>
              </w:rPr>
              <w:t>CERTIFICATION</w:t>
            </w:r>
            <w:r>
              <w:rPr>
                <w:noProof/>
                <w:webHidden/>
              </w:rPr>
              <w:tab/>
            </w:r>
            <w:r>
              <w:rPr>
                <w:noProof/>
                <w:webHidden/>
              </w:rPr>
              <w:fldChar w:fldCharType="begin"/>
            </w:r>
            <w:r>
              <w:rPr>
                <w:noProof/>
                <w:webHidden/>
              </w:rPr>
              <w:instrText xml:space="preserve"> PAGEREF _Toc202254828 \h </w:instrText>
            </w:r>
            <w:r>
              <w:rPr>
                <w:noProof/>
                <w:webHidden/>
              </w:rPr>
            </w:r>
            <w:r>
              <w:rPr>
                <w:noProof/>
                <w:webHidden/>
              </w:rPr>
              <w:fldChar w:fldCharType="separate"/>
            </w:r>
            <w:r>
              <w:rPr>
                <w:noProof/>
                <w:webHidden/>
              </w:rPr>
              <w:t>ii</w:t>
            </w:r>
            <w:r>
              <w:rPr>
                <w:noProof/>
                <w:webHidden/>
              </w:rPr>
              <w:fldChar w:fldCharType="end"/>
            </w:r>
          </w:hyperlink>
        </w:p>
        <w:p w14:paraId="5E7F1665" w14:textId="77777777" w:rsidR="00B85571" w:rsidRDefault="00B85571" w:rsidP="00B85571">
          <w:pPr>
            <w:pStyle w:val="TOC1"/>
            <w:rPr>
              <w:rFonts w:eastAsiaTheme="minorEastAsia"/>
              <w:noProof/>
            </w:rPr>
          </w:pPr>
          <w:hyperlink w:anchor="_Toc202254829" w:history="1">
            <w:r w:rsidRPr="001F5C22">
              <w:rPr>
                <w:rStyle w:val="Hyperlink"/>
                <w:rFonts w:ascii="Times New Roman" w:hAnsi="Times New Roman" w:cs="Times New Roman"/>
                <w:noProof/>
              </w:rPr>
              <w:t>DEDICATION</w:t>
            </w:r>
            <w:r>
              <w:rPr>
                <w:noProof/>
                <w:webHidden/>
              </w:rPr>
              <w:tab/>
            </w:r>
            <w:r>
              <w:rPr>
                <w:noProof/>
                <w:webHidden/>
              </w:rPr>
              <w:fldChar w:fldCharType="begin"/>
            </w:r>
            <w:r>
              <w:rPr>
                <w:noProof/>
                <w:webHidden/>
              </w:rPr>
              <w:instrText xml:space="preserve"> PAGEREF _Toc202254829 \h </w:instrText>
            </w:r>
            <w:r>
              <w:rPr>
                <w:noProof/>
                <w:webHidden/>
              </w:rPr>
            </w:r>
            <w:r>
              <w:rPr>
                <w:noProof/>
                <w:webHidden/>
              </w:rPr>
              <w:fldChar w:fldCharType="separate"/>
            </w:r>
            <w:r>
              <w:rPr>
                <w:noProof/>
                <w:webHidden/>
              </w:rPr>
              <w:t>iii</w:t>
            </w:r>
            <w:r>
              <w:rPr>
                <w:noProof/>
                <w:webHidden/>
              </w:rPr>
              <w:fldChar w:fldCharType="end"/>
            </w:r>
          </w:hyperlink>
        </w:p>
        <w:p w14:paraId="4C8B08EB" w14:textId="77777777" w:rsidR="00B85571" w:rsidRDefault="00B85571" w:rsidP="00B85571">
          <w:pPr>
            <w:pStyle w:val="TOC1"/>
            <w:rPr>
              <w:rFonts w:eastAsiaTheme="minorEastAsia"/>
              <w:noProof/>
            </w:rPr>
          </w:pPr>
          <w:hyperlink w:anchor="_Toc202254830" w:history="1">
            <w:r w:rsidRPr="001F5C22">
              <w:rPr>
                <w:rStyle w:val="Hyperlink"/>
                <w:rFonts w:ascii="Times New Roman" w:hAnsi="Times New Roman" w:cs="Times New Roman"/>
                <w:noProof/>
              </w:rPr>
              <w:t>ACKNOWLEDGEMENT</w:t>
            </w:r>
            <w:r>
              <w:rPr>
                <w:noProof/>
                <w:webHidden/>
              </w:rPr>
              <w:tab/>
            </w:r>
            <w:r>
              <w:rPr>
                <w:noProof/>
                <w:webHidden/>
              </w:rPr>
              <w:fldChar w:fldCharType="begin"/>
            </w:r>
            <w:r>
              <w:rPr>
                <w:noProof/>
                <w:webHidden/>
              </w:rPr>
              <w:instrText xml:space="preserve"> PAGEREF _Toc202254830 \h </w:instrText>
            </w:r>
            <w:r>
              <w:rPr>
                <w:noProof/>
                <w:webHidden/>
              </w:rPr>
            </w:r>
            <w:r>
              <w:rPr>
                <w:noProof/>
                <w:webHidden/>
              </w:rPr>
              <w:fldChar w:fldCharType="separate"/>
            </w:r>
            <w:r>
              <w:rPr>
                <w:noProof/>
                <w:webHidden/>
              </w:rPr>
              <w:t>iv</w:t>
            </w:r>
            <w:r>
              <w:rPr>
                <w:noProof/>
                <w:webHidden/>
              </w:rPr>
              <w:fldChar w:fldCharType="end"/>
            </w:r>
          </w:hyperlink>
        </w:p>
        <w:p w14:paraId="0CE1EC40" w14:textId="77777777" w:rsidR="00B85571" w:rsidRDefault="00B85571" w:rsidP="00B85571">
          <w:pPr>
            <w:pStyle w:val="TOC1"/>
            <w:rPr>
              <w:rFonts w:eastAsiaTheme="minorEastAsia"/>
              <w:noProof/>
            </w:rPr>
          </w:pPr>
          <w:hyperlink w:anchor="_Toc202254831" w:history="1">
            <w:r w:rsidRPr="001F5C22">
              <w:rPr>
                <w:rStyle w:val="Hyperlink"/>
                <w:rFonts w:ascii="Times New Roman" w:hAnsi="Times New Roman" w:cs="Times New Roman"/>
                <w:noProof/>
              </w:rPr>
              <w:t>TABLE OF CONTENTS</w:t>
            </w:r>
            <w:r>
              <w:rPr>
                <w:noProof/>
                <w:webHidden/>
              </w:rPr>
              <w:tab/>
            </w:r>
            <w:r>
              <w:rPr>
                <w:noProof/>
                <w:webHidden/>
              </w:rPr>
              <w:fldChar w:fldCharType="begin"/>
            </w:r>
            <w:r>
              <w:rPr>
                <w:noProof/>
                <w:webHidden/>
              </w:rPr>
              <w:instrText xml:space="preserve"> PAGEREF _Toc202254831 \h </w:instrText>
            </w:r>
            <w:r>
              <w:rPr>
                <w:noProof/>
                <w:webHidden/>
              </w:rPr>
            </w:r>
            <w:r>
              <w:rPr>
                <w:noProof/>
                <w:webHidden/>
              </w:rPr>
              <w:fldChar w:fldCharType="separate"/>
            </w:r>
            <w:r>
              <w:rPr>
                <w:noProof/>
                <w:webHidden/>
              </w:rPr>
              <w:t>v</w:t>
            </w:r>
            <w:r>
              <w:rPr>
                <w:noProof/>
                <w:webHidden/>
              </w:rPr>
              <w:fldChar w:fldCharType="end"/>
            </w:r>
          </w:hyperlink>
        </w:p>
        <w:p w14:paraId="523114A9" w14:textId="77777777" w:rsidR="00B85571" w:rsidRDefault="00B85571" w:rsidP="00B85571">
          <w:pPr>
            <w:pStyle w:val="TOC1"/>
            <w:rPr>
              <w:rFonts w:eastAsiaTheme="minorEastAsia"/>
              <w:noProof/>
            </w:rPr>
          </w:pPr>
          <w:hyperlink w:anchor="_Toc202254832" w:history="1">
            <w:r w:rsidRPr="001F5C22">
              <w:rPr>
                <w:rStyle w:val="Hyperlink"/>
                <w:rFonts w:ascii="Times New Roman" w:hAnsi="Times New Roman" w:cs="Times New Roman"/>
                <w:noProof/>
              </w:rPr>
              <w:t>LIST OF FIGURES</w:t>
            </w:r>
            <w:r>
              <w:rPr>
                <w:noProof/>
                <w:webHidden/>
              </w:rPr>
              <w:tab/>
            </w:r>
            <w:r>
              <w:rPr>
                <w:noProof/>
                <w:webHidden/>
              </w:rPr>
              <w:fldChar w:fldCharType="begin"/>
            </w:r>
            <w:r>
              <w:rPr>
                <w:noProof/>
                <w:webHidden/>
              </w:rPr>
              <w:instrText xml:space="preserve"> PAGEREF _Toc202254832 \h </w:instrText>
            </w:r>
            <w:r>
              <w:rPr>
                <w:noProof/>
                <w:webHidden/>
              </w:rPr>
            </w:r>
            <w:r>
              <w:rPr>
                <w:noProof/>
                <w:webHidden/>
              </w:rPr>
              <w:fldChar w:fldCharType="separate"/>
            </w:r>
            <w:r>
              <w:rPr>
                <w:noProof/>
                <w:webHidden/>
              </w:rPr>
              <w:t>vii</w:t>
            </w:r>
            <w:r>
              <w:rPr>
                <w:noProof/>
                <w:webHidden/>
              </w:rPr>
              <w:fldChar w:fldCharType="end"/>
            </w:r>
          </w:hyperlink>
        </w:p>
        <w:p w14:paraId="3FF28730" w14:textId="77777777" w:rsidR="00B85571" w:rsidRDefault="00B85571" w:rsidP="00B85571">
          <w:pPr>
            <w:pStyle w:val="TOC1"/>
            <w:rPr>
              <w:rFonts w:eastAsiaTheme="minorEastAsia"/>
              <w:noProof/>
            </w:rPr>
          </w:pPr>
          <w:hyperlink w:anchor="_Toc202254833" w:history="1">
            <w:r w:rsidRPr="001F5C22">
              <w:rPr>
                <w:rStyle w:val="Hyperlink"/>
                <w:rFonts w:ascii="Times New Roman" w:hAnsi="Times New Roman" w:cs="Times New Roman"/>
                <w:noProof/>
              </w:rPr>
              <w:t>LIST OF TABLES</w:t>
            </w:r>
            <w:r>
              <w:rPr>
                <w:noProof/>
                <w:webHidden/>
              </w:rPr>
              <w:tab/>
            </w:r>
            <w:r>
              <w:rPr>
                <w:noProof/>
                <w:webHidden/>
              </w:rPr>
              <w:fldChar w:fldCharType="begin"/>
            </w:r>
            <w:r>
              <w:rPr>
                <w:noProof/>
                <w:webHidden/>
              </w:rPr>
              <w:instrText xml:space="preserve"> PAGEREF _Toc202254833 \h </w:instrText>
            </w:r>
            <w:r>
              <w:rPr>
                <w:noProof/>
                <w:webHidden/>
              </w:rPr>
            </w:r>
            <w:r>
              <w:rPr>
                <w:noProof/>
                <w:webHidden/>
              </w:rPr>
              <w:fldChar w:fldCharType="separate"/>
            </w:r>
            <w:r>
              <w:rPr>
                <w:noProof/>
                <w:webHidden/>
              </w:rPr>
              <w:t>viii</w:t>
            </w:r>
            <w:r>
              <w:rPr>
                <w:noProof/>
                <w:webHidden/>
              </w:rPr>
              <w:fldChar w:fldCharType="end"/>
            </w:r>
          </w:hyperlink>
        </w:p>
        <w:p w14:paraId="56391693" w14:textId="77777777" w:rsidR="00B85571" w:rsidRDefault="00B85571" w:rsidP="00B85571">
          <w:pPr>
            <w:pStyle w:val="TOC1"/>
            <w:rPr>
              <w:rFonts w:eastAsiaTheme="minorEastAsia"/>
              <w:noProof/>
            </w:rPr>
          </w:pPr>
          <w:hyperlink w:anchor="_Toc202254834" w:history="1">
            <w:r w:rsidRPr="00D67821">
              <w:rPr>
                <w:rStyle w:val="Hyperlink"/>
                <w:rFonts w:ascii="Times New Roman" w:hAnsi="Times New Roman" w:cs="Times New Roman"/>
                <w:bCs/>
                <w:noProof/>
                <w:u w:val="none"/>
              </w:rPr>
              <w:t>ABSTRACT</w:t>
            </w:r>
            <w:r>
              <w:rPr>
                <w:noProof/>
                <w:webHidden/>
              </w:rPr>
              <w:tab/>
            </w:r>
            <w:r>
              <w:rPr>
                <w:noProof/>
                <w:webHidden/>
              </w:rPr>
              <w:fldChar w:fldCharType="begin"/>
            </w:r>
            <w:r>
              <w:rPr>
                <w:noProof/>
                <w:webHidden/>
              </w:rPr>
              <w:instrText xml:space="preserve"> PAGEREF _Toc202254834 \h </w:instrText>
            </w:r>
            <w:r>
              <w:rPr>
                <w:noProof/>
                <w:webHidden/>
              </w:rPr>
            </w:r>
            <w:r>
              <w:rPr>
                <w:noProof/>
                <w:webHidden/>
              </w:rPr>
              <w:fldChar w:fldCharType="separate"/>
            </w:r>
            <w:r>
              <w:rPr>
                <w:noProof/>
                <w:webHidden/>
              </w:rPr>
              <w:t>x</w:t>
            </w:r>
            <w:r>
              <w:rPr>
                <w:noProof/>
                <w:webHidden/>
              </w:rPr>
              <w:fldChar w:fldCharType="end"/>
            </w:r>
          </w:hyperlink>
        </w:p>
        <w:p w14:paraId="6723F2F2" w14:textId="77777777" w:rsidR="00B85571" w:rsidRDefault="00B85571" w:rsidP="00B85571">
          <w:pPr>
            <w:pStyle w:val="TOC1"/>
            <w:rPr>
              <w:rFonts w:eastAsiaTheme="minorEastAsia"/>
              <w:noProof/>
            </w:rPr>
          </w:pPr>
          <w:hyperlink w:anchor="_Toc202254835" w:history="1">
            <w:r w:rsidRPr="001F5C22">
              <w:rPr>
                <w:rStyle w:val="Hyperlink"/>
                <w:rFonts w:ascii="Times New Roman" w:hAnsi="Times New Roman" w:cs="Times New Roman"/>
                <w:noProof/>
                <w14:textOutline w14:w="0" w14:cap="flat" w14:cmpd="sng" w14:algn="ctr">
                  <w14:noFill/>
                  <w14:prstDash w14:val="solid"/>
                  <w14:round/>
                </w14:textOutline>
              </w:rPr>
              <w:t>CHAPTER ONE</w:t>
            </w:r>
            <w:r>
              <w:rPr>
                <w:noProof/>
                <w:webHidden/>
              </w:rPr>
              <w:tab/>
            </w:r>
            <w:r>
              <w:rPr>
                <w:noProof/>
                <w:webHidden/>
              </w:rPr>
              <w:fldChar w:fldCharType="begin"/>
            </w:r>
            <w:r>
              <w:rPr>
                <w:noProof/>
                <w:webHidden/>
              </w:rPr>
              <w:instrText xml:space="preserve"> PAGEREF _Toc202254835 \h </w:instrText>
            </w:r>
            <w:r>
              <w:rPr>
                <w:noProof/>
                <w:webHidden/>
              </w:rPr>
            </w:r>
            <w:r>
              <w:rPr>
                <w:noProof/>
                <w:webHidden/>
              </w:rPr>
              <w:fldChar w:fldCharType="separate"/>
            </w:r>
            <w:r>
              <w:rPr>
                <w:noProof/>
                <w:webHidden/>
              </w:rPr>
              <w:t>1</w:t>
            </w:r>
            <w:r>
              <w:rPr>
                <w:noProof/>
                <w:webHidden/>
              </w:rPr>
              <w:fldChar w:fldCharType="end"/>
            </w:r>
          </w:hyperlink>
        </w:p>
        <w:p w14:paraId="692C1D2E"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36" w:history="1">
            <w:r w:rsidRPr="001F5C22">
              <w:rPr>
                <w:rStyle w:val="Hyperlink"/>
                <w:rFonts w:ascii="Times New Roman" w:hAnsi="Times New Roman" w:cs="Times New Roman"/>
                <w:noProof/>
              </w:rPr>
              <w:t>1.0</w:t>
            </w:r>
            <w:r>
              <w:rPr>
                <w:rFonts w:eastAsiaTheme="minorEastAsia"/>
                <w:noProof/>
              </w:rPr>
              <w:tab/>
            </w:r>
            <w:r w:rsidRPr="001F5C22">
              <w:rPr>
                <w:rStyle w:val="Hyperlink"/>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202254836 \h </w:instrText>
            </w:r>
            <w:r>
              <w:rPr>
                <w:noProof/>
                <w:webHidden/>
              </w:rPr>
            </w:r>
            <w:r>
              <w:rPr>
                <w:noProof/>
                <w:webHidden/>
              </w:rPr>
              <w:fldChar w:fldCharType="separate"/>
            </w:r>
            <w:r>
              <w:rPr>
                <w:noProof/>
                <w:webHidden/>
              </w:rPr>
              <w:t>1</w:t>
            </w:r>
            <w:r>
              <w:rPr>
                <w:noProof/>
                <w:webHidden/>
              </w:rPr>
              <w:fldChar w:fldCharType="end"/>
            </w:r>
          </w:hyperlink>
        </w:p>
        <w:p w14:paraId="5C6863CC"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37" w:history="1">
            <w:r w:rsidRPr="001F5C22">
              <w:rPr>
                <w:rStyle w:val="Hyperlink"/>
                <w:rFonts w:ascii="Times New Roman" w:hAnsi="Times New Roman" w:cs="Times New Roman"/>
                <w:noProof/>
                <w14:textOutline w14:w="0" w14:cap="flat" w14:cmpd="sng" w14:algn="ctr">
                  <w14:noFill/>
                  <w14:prstDash w14:val="solid"/>
                  <w14:round/>
                </w14:textOutline>
              </w:rPr>
              <w:t>1.1</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AIM</w:t>
            </w:r>
            <w:r>
              <w:rPr>
                <w:noProof/>
                <w:webHidden/>
              </w:rPr>
              <w:tab/>
            </w:r>
            <w:r>
              <w:rPr>
                <w:noProof/>
                <w:webHidden/>
              </w:rPr>
              <w:fldChar w:fldCharType="begin"/>
            </w:r>
            <w:r>
              <w:rPr>
                <w:noProof/>
                <w:webHidden/>
              </w:rPr>
              <w:instrText xml:space="preserve"> PAGEREF _Toc202254837 \h </w:instrText>
            </w:r>
            <w:r>
              <w:rPr>
                <w:noProof/>
                <w:webHidden/>
              </w:rPr>
            </w:r>
            <w:r>
              <w:rPr>
                <w:noProof/>
                <w:webHidden/>
              </w:rPr>
              <w:fldChar w:fldCharType="separate"/>
            </w:r>
            <w:r>
              <w:rPr>
                <w:noProof/>
                <w:webHidden/>
              </w:rPr>
              <w:t>4</w:t>
            </w:r>
            <w:r>
              <w:rPr>
                <w:noProof/>
                <w:webHidden/>
              </w:rPr>
              <w:fldChar w:fldCharType="end"/>
            </w:r>
          </w:hyperlink>
        </w:p>
        <w:p w14:paraId="2BC96D24"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38" w:history="1">
            <w:r w:rsidRPr="001F5C22">
              <w:rPr>
                <w:rStyle w:val="Hyperlink"/>
                <w:rFonts w:ascii="Times New Roman" w:hAnsi="Times New Roman" w:cs="Times New Roman"/>
                <w:noProof/>
                <w14:textOutline w14:w="0" w14:cap="flat" w14:cmpd="sng" w14:algn="ctr">
                  <w14:noFill/>
                  <w14:prstDash w14:val="solid"/>
                  <w14:round/>
                </w14:textOutline>
              </w:rPr>
              <w:t>1.2</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OBJECTIVES</w:t>
            </w:r>
            <w:r>
              <w:rPr>
                <w:noProof/>
                <w:webHidden/>
              </w:rPr>
              <w:tab/>
            </w:r>
            <w:r>
              <w:rPr>
                <w:noProof/>
                <w:webHidden/>
              </w:rPr>
              <w:fldChar w:fldCharType="begin"/>
            </w:r>
            <w:r>
              <w:rPr>
                <w:noProof/>
                <w:webHidden/>
              </w:rPr>
              <w:instrText xml:space="preserve"> PAGEREF _Toc202254838 \h </w:instrText>
            </w:r>
            <w:r>
              <w:rPr>
                <w:noProof/>
                <w:webHidden/>
              </w:rPr>
            </w:r>
            <w:r>
              <w:rPr>
                <w:noProof/>
                <w:webHidden/>
              </w:rPr>
              <w:fldChar w:fldCharType="separate"/>
            </w:r>
            <w:r>
              <w:rPr>
                <w:noProof/>
                <w:webHidden/>
              </w:rPr>
              <w:t>4</w:t>
            </w:r>
            <w:r>
              <w:rPr>
                <w:noProof/>
                <w:webHidden/>
              </w:rPr>
              <w:fldChar w:fldCharType="end"/>
            </w:r>
          </w:hyperlink>
        </w:p>
        <w:p w14:paraId="696CC45C"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39" w:history="1">
            <w:r w:rsidRPr="001F5C22">
              <w:rPr>
                <w:rStyle w:val="Hyperlink"/>
                <w:rFonts w:ascii="Times New Roman" w:hAnsi="Times New Roman" w:cs="Times New Roman"/>
                <w:noProof/>
                <w14:textOutline w14:w="0" w14:cap="flat" w14:cmpd="sng" w14:algn="ctr">
                  <w14:noFill/>
                  <w14:prstDash w14:val="solid"/>
                  <w14:round/>
                </w14:textOutline>
              </w:rPr>
              <w:t>1.3</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PROBLEM STATEMENT</w:t>
            </w:r>
            <w:r>
              <w:rPr>
                <w:noProof/>
                <w:webHidden/>
              </w:rPr>
              <w:tab/>
            </w:r>
            <w:r>
              <w:rPr>
                <w:noProof/>
                <w:webHidden/>
              </w:rPr>
              <w:fldChar w:fldCharType="begin"/>
            </w:r>
            <w:r>
              <w:rPr>
                <w:noProof/>
                <w:webHidden/>
              </w:rPr>
              <w:instrText xml:space="preserve"> PAGEREF _Toc202254839 \h </w:instrText>
            </w:r>
            <w:r>
              <w:rPr>
                <w:noProof/>
                <w:webHidden/>
              </w:rPr>
            </w:r>
            <w:r>
              <w:rPr>
                <w:noProof/>
                <w:webHidden/>
              </w:rPr>
              <w:fldChar w:fldCharType="separate"/>
            </w:r>
            <w:r>
              <w:rPr>
                <w:noProof/>
                <w:webHidden/>
              </w:rPr>
              <w:t>4</w:t>
            </w:r>
            <w:r>
              <w:rPr>
                <w:noProof/>
                <w:webHidden/>
              </w:rPr>
              <w:fldChar w:fldCharType="end"/>
            </w:r>
          </w:hyperlink>
        </w:p>
        <w:p w14:paraId="0CB5E5CD"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40" w:history="1">
            <w:r w:rsidRPr="001F5C22">
              <w:rPr>
                <w:rStyle w:val="Hyperlink"/>
                <w:rFonts w:ascii="Times New Roman" w:hAnsi="Times New Roman" w:cs="Times New Roman"/>
                <w:noProof/>
                <w14:textOutline w14:w="0" w14:cap="flat" w14:cmpd="sng" w14:algn="ctr">
                  <w14:noFill/>
                  <w14:prstDash w14:val="solid"/>
                  <w14:round/>
                </w14:textOutline>
              </w:rPr>
              <w:t>1.4</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SCOPE OF THE PROJECT</w:t>
            </w:r>
            <w:r>
              <w:rPr>
                <w:noProof/>
                <w:webHidden/>
              </w:rPr>
              <w:tab/>
            </w:r>
            <w:r>
              <w:rPr>
                <w:noProof/>
                <w:webHidden/>
              </w:rPr>
              <w:fldChar w:fldCharType="begin"/>
            </w:r>
            <w:r>
              <w:rPr>
                <w:noProof/>
                <w:webHidden/>
              </w:rPr>
              <w:instrText xml:space="preserve"> PAGEREF _Toc202254840 \h </w:instrText>
            </w:r>
            <w:r>
              <w:rPr>
                <w:noProof/>
                <w:webHidden/>
              </w:rPr>
            </w:r>
            <w:r>
              <w:rPr>
                <w:noProof/>
                <w:webHidden/>
              </w:rPr>
              <w:fldChar w:fldCharType="separate"/>
            </w:r>
            <w:r>
              <w:rPr>
                <w:noProof/>
                <w:webHidden/>
              </w:rPr>
              <w:t>4</w:t>
            </w:r>
            <w:r>
              <w:rPr>
                <w:noProof/>
                <w:webHidden/>
              </w:rPr>
              <w:fldChar w:fldCharType="end"/>
            </w:r>
          </w:hyperlink>
        </w:p>
        <w:p w14:paraId="393D9DEC"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41" w:history="1">
            <w:r w:rsidRPr="001F5C22">
              <w:rPr>
                <w:rStyle w:val="Hyperlink"/>
                <w:rFonts w:ascii="Times New Roman" w:hAnsi="Times New Roman" w:cs="Times New Roman"/>
                <w:noProof/>
                <w14:textOutline w14:w="0" w14:cap="flat" w14:cmpd="sng" w14:algn="ctr">
                  <w14:noFill/>
                  <w14:prstDash w14:val="solid"/>
                  <w14:round/>
                </w14:textOutline>
              </w:rPr>
              <w:t>1.5</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CONTRIBUTION</w:t>
            </w:r>
            <w:r>
              <w:rPr>
                <w:noProof/>
                <w:webHidden/>
              </w:rPr>
              <w:tab/>
            </w:r>
            <w:r>
              <w:rPr>
                <w:noProof/>
                <w:webHidden/>
              </w:rPr>
              <w:fldChar w:fldCharType="begin"/>
            </w:r>
            <w:r>
              <w:rPr>
                <w:noProof/>
                <w:webHidden/>
              </w:rPr>
              <w:instrText xml:space="preserve"> PAGEREF _Toc202254841 \h </w:instrText>
            </w:r>
            <w:r>
              <w:rPr>
                <w:noProof/>
                <w:webHidden/>
              </w:rPr>
            </w:r>
            <w:r>
              <w:rPr>
                <w:noProof/>
                <w:webHidden/>
              </w:rPr>
              <w:fldChar w:fldCharType="separate"/>
            </w:r>
            <w:r>
              <w:rPr>
                <w:noProof/>
                <w:webHidden/>
              </w:rPr>
              <w:t>5</w:t>
            </w:r>
            <w:r>
              <w:rPr>
                <w:noProof/>
                <w:webHidden/>
              </w:rPr>
              <w:fldChar w:fldCharType="end"/>
            </w:r>
          </w:hyperlink>
        </w:p>
        <w:p w14:paraId="0BE04645"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42" w:history="1">
            <w:r w:rsidRPr="001F5C22">
              <w:rPr>
                <w:rStyle w:val="Hyperlink"/>
                <w:rFonts w:ascii="Times New Roman" w:hAnsi="Times New Roman" w:cs="Times New Roman"/>
                <w:noProof/>
                <w14:textOutline w14:w="0" w14:cap="flat" w14:cmpd="sng" w14:algn="ctr">
                  <w14:noFill/>
                  <w14:prstDash w14:val="solid"/>
                  <w14:round/>
                </w14:textOutline>
              </w:rPr>
              <w:t>1.6</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SUMMARY</w:t>
            </w:r>
            <w:r>
              <w:rPr>
                <w:noProof/>
                <w:webHidden/>
              </w:rPr>
              <w:tab/>
            </w:r>
            <w:r>
              <w:rPr>
                <w:noProof/>
                <w:webHidden/>
              </w:rPr>
              <w:fldChar w:fldCharType="begin"/>
            </w:r>
            <w:r>
              <w:rPr>
                <w:noProof/>
                <w:webHidden/>
              </w:rPr>
              <w:instrText xml:space="preserve"> PAGEREF _Toc202254842 \h </w:instrText>
            </w:r>
            <w:r>
              <w:rPr>
                <w:noProof/>
                <w:webHidden/>
              </w:rPr>
            </w:r>
            <w:r>
              <w:rPr>
                <w:noProof/>
                <w:webHidden/>
              </w:rPr>
              <w:fldChar w:fldCharType="separate"/>
            </w:r>
            <w:r>
              <w:rPr>
                <w:noProof/>
                <w:webHidden/>
              </w:rPr>
              <w:t>5</w:t>
            </w:r>
            <w:r>
              <w:rPr>
                <w:noProof/>
                <w:webHidden/>
              </w:rPr>
              <w:fldChar w:fldCharType="end"/>
            </w:r>
          </w:hyperlink>
        </w:p>
        <w:p w14:paraId="35F48F3F" w14:textId="77777777" w:rsidR="00B85571" w:rsidRDefault="00B85571" w:rsidP="00B85571">
          <w:pPr>
            <w:pStyle w:val="TOC2"/>
            <w:tabs>
              <w:tab w:val="right" w:leader="dot" w:pos="9016"/>
            </w:tabs>
            <w:spacing w:line="480" w:lineRule="auto"/>
            <w:rPr>
              <w:rFonts w:eastAsiaTheme="minorEastAsia"/>
              <w:noProof/>
            </w:rPr>
          </w:pPr>
          <w:hyperlink w:anchor="_Toc202254843" w:history="1">
            <w:r w:rsidRPr="001F5C22">
              <w:rPr>
                <w:rStyle w:val="Hyperlink"/>
                <w:rFonts w:ascii="Times New Roman" w:hAnsi="Times New Roman" w:cs="Times New Roman"/>
                <w:noProof/>
                <w14:textOutline w14:w="0" w14:cap="flat" w14:cmpd="sng" w14:algn="ctr">
                  <w14:noFill/>
                  <w14:prstDash w14:val="solid"/>
                  <w14:round/>
                </w14:textOutline>
              </w:rPr>
              <w:t>CHAPTER TWO</w:t>
            </w:r>
            <w:r>
              <w:rPr>
                <w:noProof/>
                <w:webHidden/>
              </w:rPr>
              <w:tab/>
            </w:r>
            <w:r>
              <w:rPr>
                <w:noProof/>
                <w:webHidden/>
              </w:rPr>
              <w:fldChar w:fldCharType="begin"/>
            </w:r>
            <w:r>
              <w:rPr>
                <w:noProof/>
                <w:webHidden/>
              </w:rPr>
              <w:instrText xml:space="preserve"> PAGEREF _Toc202254843 \h </w:instrText>
            </w:r>
            <w:r>
              <w:rPr>
                <w:noProof/>
                <w:webHidden/>
              </w:rPr>
            </w:r>
            <w:r>
              <w:rPr>
                <w:noProof/>
                <w:webHidden/>
              </w:rPr>
              <w:fldChar w:fldCharType="separate"/>
            </w:r>
            <w:r>
              <w:rPr>
                <w:noProof/>
                <w:webHidden/>
              </w:rPr>
              <w:t>6</w:t>
            </w:r>
            <w:r>
              <w:rPr>
                <w:noProof/>
                <w:webHidden/>
              </w:rPr>
              <w:fldChar w:fldCharType="end"/>
            </w:r>
          </w:hyperlink>
        </w:p>
        <w:p w14:paraId="022836FC"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44" w:history="1">
            <w:r w:rsidRPr="001F5C22">
              <w:rPr>
                <w:rStyle w:val="Hyperlink"/>
                <w:rFonts w:ascii="Times New Roman" w:hAnsi="Times New Roman" w:cs="Times New Roman"/>
                <w:noProof/>
                <w14:textOutline w14:w="0" w14:cap="flat" w14:cmpd="sng" w14:algn="ctr">
                  <w14:noFill/>
                  <w14:prstDash w14:val="solid"/>
                  <w14:round/>
                </w14:textOutline>
              </w:rPr>
              <w:t>2.0</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LITERATURE REVIEW</w:t>
            </w:r>
            <w:r>
              <w:rPr>
                <w:noProof/>
                <w:webHidden/>
              </w:rPr>
              <w:tab/>
            </w:r>
            <w:r>
              <w:rPr>
                <w:noProof/>
                <w:webHidden/>
              </w:rPr>
              <w:fldChar w:fldCharType="begin"/>
            </w:r>
            <w:r>
              <w:rPr>
                <w:noProof/>
                <w:webHidden/>
              </w:rPr>
              <w:instrText xml:space="preserve"> PAGEREF _Toc202254844 \h </w:instrText>
            </w:r>
            <w:r>
              <w:rPr>
                <w:noProof/>
                <w:webHidden/>
              </w:rPr>
            </w:r>
            <w:r>
              <w:rPr>
                <w:noProof/>
                <w:webHidden/>
              </w:rPr>
              <w:fldChar w:fldCharType="separate"/>
            </w:r>
            <w:r>
              <w:rPr>
                <w:noProof/>
                <w:webHidden/>
              </w:rPr>
              <w:t>6</w:t>
            </w:r>
            <w:r>
              <w:rPr>
                <w:noProof/>
                <w:webHidden/>
              </w:rPr>
              <w:fldChar w:fldCharType="end"/>
            </w:r>
          </w:hyperlink>
        </w:p>
        <w:p w14:paraId="5BD225E1" w14:textId="77777777" w:rsidR="00B85571" w:rsidRDefault="00B85571" w:rsidP="00B85571">
          <w:pPr>
            <w:pStyle w:val="TOC1"/>
            <w:tabs>
              <w:tab w:val="left" w:pos="660"/>
            </w:tabs>
            <w:rPr>
              <w:rFonts w:eastAsiaTheme="minorEastAsia"/>
              <w:noProof/>
            </w:rPr>
          </w:pPr>
          <w:hyperlink w:anchor="_Toc202254845" w:history="1">
            <w:r w:rsidRPr="001F5C22">
              <w:rPr>
                <w:rStyle w:val="Hyperlink"/>
                <w:rFonts w:ascii="Times New Roman" w:hAnsi="Times New Roman" w:cs="Times New Roman"/>
                <w:noProof/>
              </w:rPr>
              <w:t>2.1</w:t>
            </w:r>
            <w:r>
              <w:rPr>
                <w:rFonts w:eastAsiaTheme="minorEastAsia"/>
                <w:noProof/>
              </w:rPr>
              <w:tab/>
            </w:r>
            <w:r w:rsidRPr="001F5C22">
              <w:rPr>
                <w:rStyle w:val="Hyperlink"/>
                <w:rFonts w:ascii="Times New Roman" w:hAnsi="Times New Roman" w:cs="Times New Roman"/>
                <w:noProof/>
              </w:rPr>
              <w:t>PULSE WIDTH MODULATION (PWM)</w:t>
            </w:r>
            <w:r>
              <w:rPr>
                <w:noProof/>
                <w:webHidden/>
              </w:rPr>
              <w:tab/>
            </w:r>
            <w:r>
              <w:rPr>
                <w:noProof/>
                <w:webHidden/>
              </w:rPr>
              <w:fldChar w:fldCharType="begin"/>
            </w:r>
            <w:r>
              <w:rPr>
                <w:noProof/>
                <w:webHidden/>
              </w:rPr>
              <w:instrText xml:space="preserve"> PAGEREF _Toc202254845 \h </w:instrText>
            </w:r>
            <w:r>
              <w:rPr>
                <w:noProof/>
                <w:webHidden/>
              </w:rPr>
            </w:r>
            <w:r>
              <w:rPr>
                <w:noProof/>
                <w:webHidden/>
              </w:rPr>
              <w:fldChar w:fldCharType="separate"/>
            </w:r>
            <w:r>
              <w:rPr>
                <w:noProof/>
                <w:webHidden/>
              </w:rPr>
              <w:t>10</w:t>
            </w:r>
            <w:r>
              <w:rPr>
                <w:noProof/>
                <w:webHidden/>
              </w:rPr>
              <w:fldChar w:fldCharType="end"/>
            </w:r>
          </w:hyperlink>
        </w:p>
        <w:p w14:paraId="28041BC2"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46" w:history="1">
            <w:r w:rsidRPr="001F5C22">
              <w:rPr>
                <w:rStyle w:val="Hyperlink"/>
                <w:rFonts w:ascii="Times New Roman" w:eastAsia="Times New Roman" w:hAnsi="Times New Roman" w:cs="Times New Roman"/>
                <w:noProof/>
                <w14:textOutline w14:w="0" w14:cap="flat" w14:cmpd="sng" w14:algn="ctr">
                  <w14:noFill/>
                  <w14:prstDash w14:val="solid"/>
                  <w14:round/>
                </w14:textOutline>
              </w:rPr>
              <w:t>2.1.1</w:t>
            </w:r>
            <w:r>
              <w:rPr>
                <w:rFonts w:eastAsiaTheme="minorEastAsia"/>
                <w:noProof/>
              </w:rPr>
              <w:tab/>
            </w:r>
            <w:r w:rsidRPr="001F5C22">
              <w:rPr>
                <w:rStyle w:val="Hyperlink"/>
                <w:rFonts w:ascii="Times New Roman" w:eastAsia="Times New Roman" w:hAnsi="Times New Roman" w:cs="Times New Roman"/>
                <w:noProof/>
                <w14:textOutline w14:w="0" w14:cap="flat" w14:cmpd="sng" w14:algn="ctr">
                  <w14:noFill/>
                  <w14:prstDash w14:val="solid"/>
                  <w14:round/>
                </w14:textOutline>
              </w:rPr>
              <w:t>ABILITY TO RECOVER LOST BATTERY CAPACITY</w:t>
            </w:r>
            <w:r>
              <w:rPr>
                <w:noProof/>
                <w:webHidden/>
              </w:rPr>
              <w:tab/>
            </w:r>
            <w:r>
              <w:rPr>
                <w:noProof/>
                <w:webHidden/>
              </w:rPr>
              <w:fldChar w:fldCharType="begin"/>
            </w:r>
            <w:r>
              <w:rPr>
                <w:noProof/>
                <w:webHidden/>
              </w:rPr>
              <w:instrText xml:space="preserve"> PAGEREF _Toc202254846 \h </w:instrText>
            </w:r>
            <w:r>
              <w:rPr>
                <w:noProof/>
                <w:webHidden/>
              </w:rPr>
            </w:r>
            <w:r>
              <w:rPr>
                <w:noProof/>
                <w:webHidden/>
              </w:rPr>
              <w:fldChar w:fldCharType="separate"/>
            </w:r>
            <w:r>
              <w:rPr>
                <w:noProof/>
                <w:webHidden/>
              </w:rPr>
              <w:t>12</w:t>
            </w:r>
            <w:r>
              <w:rPr>
                <w:noProof/>
                <w:webHidden/>
              </w:rPr>
              <w:fldChar w:fldCharType="end"/>
            </w:r>
          </w:hyperlink>
        </w:p>
        <w:p w14:paraId="40A9A4FD"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47" w:history="1">
            <w:r w:rsidRPr="001F5C22">
              <w:rPr>
                <w:rStyle w:val="Hyperlink"/>
                <w:rFonts w:ascii="Times New Roman" w:eastAsia="Times New Roman" w:hAnsi="Times New Roman" w:cs="Times New Roman"/>
                <w:noProof/>
                <w14:textOutline w14:w="0" w14:cap="flat" w14:cmpd="sng" w14:algn="ctr">
                  <w14:noFill/>
                  <w14:prstDash w14:val="solid"/>
                  <w14:round/>
                </w14:textOutline>
              </w:rPr>
              <w:t>2.1.2</w:t>
            </w:r>
            <w:r>
              <w:rPr>
                <w:rFonts w:eastAsiaTheme="minorEastAsia"/>
                <w:noProof/>
              </w:rPr>
              <w:tab/>
            </w:r>
            <w:r w:rsidRPr="001F5C22">
              <w:rPr>
                <w:rStyle w:val="Hyperlink"/>
                <w:rFonts w:ascii="Times New Roman" w:eastAsia="Times New Roman" w:hAnsi="Times New Roman" w:cs="Times New Roman"/>
                <w:noProof/>
                <w14:textOutline w14:w="0" w14:cap="flat" w14:cmpd="sng" w14:algn="ctr">
                  <w14:noFill/>
                  <w14:prstDash w14:val="solid"/>
                  <w14:round/>
                </w14:textOutline>
              </w:rPr>
              <w:t>INCREASE BATTERY CHARGE ACCEPTANCE</w:t>
            </w:r>
            <w:r>
              <w:rPr>
                <w:noProof/>
                <w:webHidden/>
              </w:rPr>
              <w:tab/>
            </w:r>
            <w:r>
              <w:rPr>
                <w:noProof/>
                <w:webHidden/>
              </w:rPr>
              <w:fldChar w:fldCharType="begin"/>
            </w:r>
            <w:r>
              <w:rPr>
                <w:noProof/>
                <w:webHidden/>
              </w:rPr>
              <w:instrText xml:space="preserve"> PAGEREF _Toc202254847 \h </w:instrText>
            </w:r>
            <w:r>
              <w:rPr>
                <w:noProof/>
                <w:webHidden/>
              </w:rPr>
            </w:r>
            <w:r>
              <w:rPr>
                <w:noProof/>
                <w:webHidden/>
              </w:rPr>
              <w:fldChar w:fldCharType="separate"/>
            </w:r>
            <w:r>
              <w:rPr>
                <w:noProof/>
                <w:webHidden/>
              </w:rPr>
              <w:t>12</w:t>
            </w:r>
            <w:r>
              <w:rPr>
                <w:noProof/>
                <w:webHidden/>
              </w:rPr>
              <w:fldChar w:fldCharType="end"/>
            </w:r>
          </w:hyperlink>
        </w:p>
        <w:p w14:paraId="472B4AA3"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48" w:history="1">
            <w:r w:rsidRPr="001F5C22">
              <w:rPr>
                <w:rStyle w:val="Hyperlink"/>
                <w:rFonts w:ascii="Times New Roman" w:eastAsia="Times New Roman" w:hAnsi="Times New Roman" w:cs="Times New Roman"/>
                <w:noProof/>
                <w14:textOutline w14:w="0" w14:cap="flat" w14:cmpd="sng" w14:algn="ctr">
                  <w14:noFill/>
                  <w14:prstDash w14:val="solid"/>
                  <w14:round/>
                </w14:textOutline>
              </w:rPr>
              <w:t>2.1.3</w:t>
            </w:r>
            <w:r>
              <w:rPr>
                <w:rFonts w:eastAsiaTheme="minorEastAsia"/>
                <w:noProof/>
              </w:rPr>
              <w:tab/>
            </w:r>
            <w:r w:rsidRPr="001F5C22">
              <w:rPr>
                <w:rStyle w:val="Hyperlink"/>
                <w:rFonts w:ascii="Times New Roman" w:eastAsia="Times New Roman" w:hAnsi="Times New Roman" w:cs="Times New Roman"/>
                <w:noProof/>
                <w14:textOutline w14:w="0" w14:cap="flat" w14:cmpd="sng" w14:algn="ctr">
                  <w14:noFill/>
                  <w14:prstDash w14:val="solid"/>
                  <w14:round/>
                </w14:textOutline>
              </w:rPr>
              <w:t>MAINTAIN HIGH AVERAGE BATTERY CAPACITIES</w:t>
            </w:r>
            <w:r>
              <w:rPr>
                <w:noProof/>
                <w:webHidden/>
              </w:rPr>
              <w:tab/>
            </w:r>
            <w:r>
              <w:rPr>
                <w:noProof/>
                <w:webHidden/>
              </w:rPr>
              <w:fldChar w:fldCharType="begin"/>
            </w:r>
            <w:r>
              <w:rPr>
                <w:noProof/>
                <w:webHidden/>
              </w:rPr>
              <w:instrText xml:space="preserve"> PAGEREF _Toc202254848 \h </w:instrText>
            </w:r>
            <w:r>
              <w:rPr>
                <w:noProof/>
                <w:webHidden/>
              </w:rPr>
            </w:r>
            <w:r>
              <w:rPr>
                <w:noProof/>
                <w:webHidden/>
              </w:rPr>
              <w:fldChar w:fldCharType="separate"/>
            </w:r>
            <w:r>
              <w:rPr>
                <w:noProof/>
                <w:webHidden/>
              </w:rPr>
              <w:t>13</w:t>
            </w:r>
            <w:r>
              <w:rPr>
                <w:noProof/>
                <w:webHidden/>
              </w:rPr>
              <w:fldChar w:fldCharType="end"/>
            </w:r>
          </w:hyperlink>
        </w:p>
        <w:p w14:paraId="62DB290D"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49" w:history="1">
            <w:r w:rsidRPr="001F5C22">
              <w:rPr>
                <w:rStyle w:val="Hyperlink"/>
                <w:rFonts w:ascii="Times New Roman" w:eastAsia="Times New Roman" w:hAnsi="Times New Roman" w:cs="Times New Roman"/>
                <w:noProof/>
                <w14:textOutline w14:w="0" w14:cap="flat" w14:cmpd="sng" w14:algn="ctr">
                  <w14:noFill/>
                  <w14:prstDash w14:val="solid"/>
                  <w14:round/>
                </w14:textOutline>
              </w:rPr>
              <w:t>2.1.4</w:t>
            </w:r>
            <w:r>
              <w:rPr>
                <w:rFonts w:eastAsiaTheme="minorEastAsia"/>
                <w:noProof/>
              </w:rPr>
              <w:tab/>
            </w:r>
            <w:r w:rsidRPr="001F5C22">
              <w:rPr>
                <w:rStyle w:val="Hyperlink"/>
                <w:rFonts w:ascii="Times New Roman" w:eastAsia="Times New Roman" w:hAnsi="Times New Roman" w:cs="Times New Roman"/>
                <w:noProof/>
                <w14:textOutline w14:w="0" w14:cap="flat" w14:cmpd="sng" w14:algn="ctr">
                  <w14:noFill/>
                  <w14:prstDash w14:val="solid"/>
                  <w14:round/>
                </w14:textOutline>
              </w:rPr>
              <w:t>EQUALIZE DRIFTING BATTERY CELLS</w:t>
            </w:r>
            <w:r>
              <w:rPr>
                <w:noProof/>
                <w:webHidden/>
              </w:rPr>
              <w:tab/>
            </w:r>
            <w:r>
              <w:rPr>
                <w:noProof/>
                <w:webHidden/>
              </w:rPr>
              <w:fldChar w:fldCharType="begin"/>
            </w:r>
            <w:r>
              <w:rPr>
                <w:noProof/>
                <w:webHidden/>
              </w:rPr>
              <w:instrText xml:space="preserve"> PAGEREF _Toc202254849 \h </w:instrText>
            </w:r>
            <w:r>
              <w:rPr>
                <w:noProof/>
                <w:webHidden/>
              </w:rPr>
            </w:r>
            <w:r>
              <w:rPr>
                <w:noProof/>
                <w:webHidden/>
              </w:rPr>
              <w:fldChar w:fldCharType="separate"/>
            </w:r>
            <w:r>
              <w:rPr>
                <w:noProof/>
                <w:webHidden/>
              </w:rPr>
              <w:t>14</w:t>
            </w:r>
            <w:r>
              <w:rPr>
                <w:noProof/>
                <w:webHidden/>
              </w:rPr>
              <w:fldChar w:fldCharType="end"/>
            </w:r>
          </w:hyperlink>
        </w:p>
        <w:p w14:paraId="0CC2CFC3"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50" w:history="1">
            <w:r w:rsidRPr="001F5C22">
              <w:rPr>
                <w:rStyle w:val="Hyperlink"/>
                <w:rFonts w:ascii="Times New Roman" w:eastAsia="Times New Roman" w:hAnsi="Times New Roman" w:cs="Times New Roman"/>
                <w:noProof/>
                <w14:textOutline w14:w="0" w14:cap="flat" w14:cmpd="sng" w14:algn="ctr">
                  <w14:noFill/>
                  <w14:prstDash w14:val="solid"/>
                  <w14:round/>
                </w14:textOutline>
              </w:rPr>
              <w:t>2.1.5</w:t>
            </w:r>
            <w:r>
              <w:rPr>
                <w:rFonts w:eastAsiaTheme="minorEastAsia"/>
                <w:noProof/>
              </w:rPr>
              <w:tab/>
            </w:r>
            <w:r w:rsidRPr="001F5C22">
              <w:rPr>
                <w:rStyle w:val="Hyperlink"/>
                <w:rFonts w:ascii="Times New Roman" w:eastAsia="Times New Roman" w:hAnsi="Times New Roman" w:cs="Times New Roman"/>
                <w:noProof/>
                <w14:textOutline w14:w="0" w14:cap="flat" w14:cmpd="sng" w14:algn="ctr">
                  <w14:noFill/>
                  <w14:prstDash w14:val="solid"/>
                  <w14:round/>
                </w14:textOutline>
              </w:rPr>
              <w:t>REDUCE BATTERY HEATING AND GASSING</w:t>
            </w:r>
            <w:r>
              <w:rPr>
                <w:noProof/>
                <w:webHidden/>
              </w:rPr>
              <w:tab/>
            </w:r>
            <w:r>
              <w:rPr>
                <w:noProof/>
                <w:webHidden/>
              </w:rPr>
              <w:fldChar w:fldCharType="begin"/>
            </w:r>
            <w:r>
              <w:rPr>
                <w:noProof/>
                <w:webHidden/>
              </w:rPr>
              <w:instrText xml:space="preserve"> PAGEREF _Toc202254850 \h </w:instrText>
            </w:r>
            <w:r>
              <w:rPr>
                <w:noProof/>
                <w:webHidden/>
              </w:rPr>
            </w:r>
            <w:r>
              <w:rPr>
                <w:noProof/>
                <w:webHidden/>
              </w:rPr>
              <w:fldChar w:fldCharType="separate"/>
            </w:r>
            <w:r>
              <w:rPr>
                <w:noProof/>
                <w:webHidden/>
              </w:rPr>
              <w:t>14</w:t>
            </w:r>
            <w:r>
              <w:rPr>
                <w:noProof/>
                <w:webHidden/>
              </w:rPr>
              <w:fldChar w:fldCharType="end"/>
            </w:r>
          </w:hyperlink>
        </w:p>
        <w:p w14:paraId="28A91EDE"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51" w:history="1">
            <w:r w:rsidRPr="001F5C22">
              <w:rPr>
                <w:rStyle w:val="Hyperlink"/>
                <w:rFonts w:ascii="Times New Roman" w:eastAsia="Times New Roman" w:hAnsi="Times New Roman" w:cs="Times New Roman"/>
                <w:noProof/>
                <w14:textOutline w14:w="0" w14:cap="flat" w14:cmpd="sng" w14:algn="ctr">
                  <w14:noFill/>
                  <w14:prstDash w14:val="solid"/>
                  <w14:round/>
                </w14:textOutline>
              </w:rPr>
              <w:t>2.1.6</w:t>
            </w:r>
            <w:r>
              <w:rPr>
                <w:rFonts w:eastAsiaTheme="minorEastAsia"/>
                <w:noProof/>
              </w:rPr>
              <w:tab/>
            </w:r>
            <w:r w:rsidRPr="001F5C22">
              <w:rPr>
                <w:rStyle w:val="Hyperlink"/>
                <w:rFonts w:ascii="Times New Roman" w:eastAsia="Times New Roman" w:hAnsi="Times New Roman" w:cs="Times New Roman"/>
                <w:noProof/>
                <w14:textOutline w14:w="0" w14:cap="flat" w14:cmpd="sng" w14:algn="ctr">
                  <w14:noFill/>
                  <w14:prstDash w14:val="solid"/>
                  <w14:round/>
                </w14:textOutline>
              </w:rPr>
              <w:t>AUTOMATICALLY ADJUST FOR BATTERY AGING</w:t>
            </w:r>
            <w:r>
              <w:rPr>
                <w:noProof/>
                <w:webHidden/>
              </w:rPr>
              <w:tab/>
            </w:r>
            <w:r>
              <w:rPr>
                <w:noProof/>
                <w:webHidden/>
              </w:rPr>
              <w:fldChar w:fldCharType="begin"/>
            </w:r>
            <w:r>
              <w:rPr>
                <w:noProof/>
                <w:webHidden/>
              </w:rPr>
              <w:instrText xml:space="preserve"> PAGEREF _Toc202254851 \h </w:instrText>
            </w:r>
            <w:r>
              <w:rPr>
                <w:noProof/>
                <w:webHidden/>
              </w:rPr>
            </w:r>
            <w:r>
              <w:rPr>
                <w:noProof/>
                <w:webHidden/>
              </w:rPr>
              <w:fldChar w:fldCharType="separate"/>
            </w:r>
            <w:r>
              <w:rPr>
                <w:noProof/>
                <w:webHidden/>
              </w:rPr>
              <w:t>15</w:t>
            </w:r>
            <w:r>
              <w:rPr>
                <w:noProof/>
                <w:webHidden/>
              </w:rPr>
              <w:fldChar w:fldCharType="end"/>
            </w:r>
          </w:hyperlink>
        </w:p>
        <w:p w14:paraId="7B11F8DF"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52" w:history="1">
            <w:r w:rsidRPr="001F5C22">
              <w:rPr>
                <w:rStyle w:val="Hyperlink"/>
                <w:rFonts w:ascii="Times New Roman" w:eastAsia="Times New Roman" w:hAnsi="Times New Roman" w:cs="Times New Roman"/>
                <w:noProof/>
                <w14:textOutline w14:w="0" w14:cap="flat" w14:cmpd="sng" w14:algn="ctr">
                  <w14:noFill/>
                  <w14:prstDash w14:val="solid"/>
                  <w14:round/>
                </w14:textOutline>
              </w:rPr>
              <w:t>2.1.7</w:t>
            </w:r>
            <w:r>
              <w:rPr>
                <w:rFonts w:eastAsiaTheme="minorEastAsia"/>
                <w:noProof/>
              </w:rPr>
              <w:tab/>
            </w:r>
            <w:r w:rsidRPr="001F5C22">
              <w:rPr>
                <w:rStyle w:val="Hyperlink"/>
                <w:rFonts w:ascii="Times New Roman" w:eastAsia="Times New Roman" w:hAnsi="Times New Roman" w:cs="Times New Roman"/>
                <w:noProof/>
                <w14:textOutline w14:w="0" w14:cap="flat" w14:cmpd="sng" w14:algn="ctr">
                  <w14:noFill/>
                  <w14:prstDash w14:val="solid"/>
                  <w14:round/>
                </w14:textOutline>
              </w:rPr>
              <w:t>SELF-REGULATE FOR VOLTAGE DROPS AND TEMPERATURE EFFECTS</w:t>
            </w:r>
            <w:r>
              <w:rPr>
                <w:noProof/>
                <w:webHidden/>
              </w:rPr>
              <w:tab/>
            </w:r>
            <w:r>
              <w:rPr>
                <w:noProof/>
                <w:webHidden/>
              </w:rPr>
              <w:fldChar w:fldCharType="begin"/>
            </w:r>
            <w:r>
              <w:rPr>
                <w:noProof/>
                <w:webHidden/>
              </w:rPr>
              <w:instrText xml:space="preserve"> PAGEREF _Toc202254852 \h </w:instrText>
            </w:r>
            <w:r>
              <w:rPr>
                <w:noProof/>
                <w:webHidden/>
              </w:rPr>
            </w:r>
            <w:r>
              <w:rPr>
                <w:noProof/>
                <w:webHidden/>
              </w:rPr>
              <w:fldChar w:fldCharType="separate"/>
            </w:r>
            <w:r>
              <w:rPr>
                <w:noProof/>
                <w:webHidden/>
              </w:rPr>
              <w:t>15</w:t>
            </w:r>
            <w:r>
              <w:rPr>
                <w:noProof/>
                <w:webHidden/>
              </w:rPr>
              <w:fldChar w:fldCharType="end"/>
            </w:r>
          </w:hyperlink>
        </w:p>
        <w:p w14:paraId="7B857520"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53" w:history="1">
            <w:r w:rsidRPr="001F5C22">
              <w:rPr>
                <w:rStyle w:val="Hyperlink"/>
                <w:rFonts w:ascii="Times New Roman" w:hAnsi="Times New Roman" w:cs="Times New Roman"/>
                <w:noProof/>
                <w14:textOutline w14:w="0" w14:cap="flat" w14:cmpd="sng" w14:algn="ctr">
                  <w14:noFill/>
                  <w14:prstDash w14:val="solid"/>
                  <w14:round/>
                </w14:textOutline>
              </w:rPr>
              <w:t>2.2</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MAXIMUM POWER POINT TRACKER</w:t>
            </w:r>
            <w:r>
              <w:rPr>
                <w:noProof/>
                <w:webHidden/>
              </w:rPr>
              <w:tab/>
            </w:r>
            <w:r>
              <w:rPr>
                <w:noProof/>
                <w:webHidden/>
              </w:rPr>
              <w:fldChar w:fldCharType="begin"/>
            </w:r>
            <w:r>
              <w:rPr>
                <w:noProof/>
                <w:webHidden/>
              </w:rPr>
              <w:instrText xml:space="preserve"> PAGEREF _Toc202254853 \h </w:instrText>
            </w:r>
            <w:r>
              <w:rPr>
                <w:noProof/>
                <w:webHidden/>
              </w:rPr>
            </w:r>
            <w:r>
              <w:rPr>
                <w:noProof/>
                <w:webHidden/>
              </w:rPr>
              <w:fldChar w:fldCharType="separate"/>
            </w:r>
            <w:r>
              <w:rPr>
                <w:noProof/>
                <w:webHidden/>
              </w:rPr>
              <w:t>16</w:t>
            </w:r>
            <w:r>
              <w:rPr>
                <w:noProof/>
                <w:webHidden/>
              </w:rPr>
              <w:fldChar w:fldCharType="end"/>
            </w:r>
          </w:hyperlink>
        </w:p>
        <w:p w14:paraId="49EB3F0A"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54" w:history="1">
            <w:r w:rsidRPr="001F5C22">
              <w:rPr>
                <w:rStyle w:val="Hyperlink"/>
                <w:rFonts w:ascii="Times New Roman" w:hAnsi="Times New Roman" w:cs="Times New Roman"/>
                <w:noProof/>
                <w14:textOutline w14:w="0" w14:cap="flat" w14:cmpd="sng" w14:algn="ctr">
                  <w14:noFill/>
                  <w14:prstDash w14:val="solid"/>
                  <w14:round/>
                </w14:textOutline>
              </w:rPr>
              <w:t>2.2.1</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CLASSIFICATION BASED ON CONVERTER</w:t>
            </w:r>
            <w:r>
              <w:rPr>
                <w:noProof/>
                <w:webHidden/>
              </w:rPr>
              <w:tab/>
            </w:r>
            <w:r>
              <w:rPr>
                <w:noProof/>
                <w:webHidden/>
              </w:rPr>
              <w:fldChar w:fldCharType="begin"/>
            </w:r>
            <w:r>
              <w:rPr>
                <w:noProof/>
                <w:webHidden/>
              </w:rPr>
              <w:instrText xml:space="preserve"> PAGEREF _Toc202254854 \h </w:instrText>
            </w:r>
            <w:r>
              <w:rPr>
                <w:noProof/>
                <w:webHidden/>
              </w:rPr>
            </w:r>
            <w:r>
              <w:rPr>
                <w:noProof/>
                <w:webHidden/>
              </w:rPr>
              <w:fldChar w:fldCharType="separate"/>
            </w:r>
            <w:r>
              <w:rPr>
                <w:noProof/>
                <w:webHidden/>
              </w:rPr>
              <w:t>20</w:t>
            </w:r>
            <w:r>
              <w:rPr>
                <w:noProof/>
                <w:webHidden/>
              </w:rPr>
              <w:fldChar w:fldCharType="end"/>
            </w:r>
          </w:hyperlink>
        </w:p>
        <w:p w14:paraId="60DE4A8F"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55" w:history="1">
            <w:r w:rsidRPr="001F5C22">
              <w:rPr>
                <w:rStyle w:val="Hyperlink"/>
                <w:rFonts w:ascii="Times New Roman" w:hAnsi="Times New Roman" w:cs="Times New Roman"/>
                <w:noProof/>
                <w14:textOutline w14:w="0" w14:cap="flat" w14:cmpd="sng" w14:algn="ctr">
                  <w14:noFill/>
                  <w14:prstDash w14:val="solid"/>
                  <w14:round/>
                </w14:textOutline>
              </w:rPr>
              <w:t>2.2.2</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CLASSIFICATION BASED ON APPLICATION</w:t>
            </w:r>
            <w:r>
              <w:rPr>
                <w:noProof/>
                <w:webHidden/>
              </w:rPr>
              <w:tab/>
            </w:r>
            <w:r>
              <w:rPr>
                <w:noProof/>
                <w:webHidden/>
              </w:rPr>
              <w:fldChar w:fldCharType="begin"/>
            </w:r>
            <w:r>
              <w:rPr>
                <w:noProof/>
                <w:webHidden/>
              </w:rPr>
              <w:instrText xml:space="preserve"> PAGEREF _Toc202254855 \h </w:instrText>
            </w:r>
            <w:r>
              <w:rPr>
                <w:noProof/>
                <w:webHidden/>
              </w:rPr>
            </w:r>
            <w:r>
              <w:rPr>
                <w:noProof/>
                <w:webHidden/>
              </w:rPr>
              <w:fldChar w:fldCharType="separate"/>
            </w:r>
            <w:r>
              <w:rPr>
                <w:noProof/>
                <w:webHidden/>
              </w:rPr>
              <w:t>24</w:t>
            </w:r>
            <w:r>
              <w:rPr>
                <w:noProof/>
                <w:webHidden/>
              </w:rPr>
              <w:fldChar w:fldCharType="end"/>
            </w:r>
          </w:hyperlink>
        </w:p>
        <w:p w14:paraId="4ADF2751"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56" w:history="1">
            <w:r w:rsidRPr="001F5C22">
              <w:rPr>
                <w:rStyle w:val="Hyperlink"/>
                <w:rFonts w:ascii="Times New Roman" w:hAnsi="Times New Roman" w:cs="Times New Roman"/>
                <w:noProof/>
                <w14:textOutline w14:w="0" w14:cap="flat" w14:cmpd="sng" w14:algn="ctr">
                  <w14:noFill/>
                  <w14:prstDash w14:val="solid"/>
                  <w14:round/>
                </w14:textOutline>
              </w:rPr>
              <w:t>2.2.3</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APPLICATION</w:t>
            </w:r>
            <w:r>
              <w:rPr>
                <w:noProof/>
                <w:webHidden/>
              </w:rPr>
              <w:tab/>
            </w:r>
            <w:r>
              <w:rPr>
                <w:noProof/>
                <w:webHidden/>
              </w:rPr>
              <w:fldChar w:fldCharType="begin"/>
            </w:r>
            <w:r>
              <w:rPr>
                <w:noProof/>
                <w:webHidden/>
              </w:rPr>
              <w:instrText xml:space="preserve"> PAGEREF _Toc202254856 \h </w:instrText>
            </w:r>
            <w:r>
              <w:rPr>
                <w:noProof/>
                <w:webHidden/>
              </w:rPr>
            </w:r>
            <w:r>
              <w:rPr>
                <w:noProof/>
                <w:webHidden/>
              </w:rPr>
              <w:fldChar w:fldCharType="separate"/>
            </w:r>
            <w:r>
              <w:rPr>
                <w:noProof/>
                <w:webHidden/>
              </w:rPr>
              <w:t>24</w:t>
            </w:r>
            <w:r>
              <w:rPr>
                <w:noProof/>
                <w:webHidden/>
              </w:rPr>
              <w:fldChar w:fldCharType="end"/>
            </w:r>
          </w:hyperlink>
        </w:p>
        <w:p w14:paraId="6DF42052"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57" w:history="1">
            <w:r w:rsidRPr="001F5C22">
              <w:rPr>
                <w:rStyle w:val="Hyperlink"/>
                <w:rFonts w:ascii="Times New Roman" w:hAnsi="Times New Roman" w:cs="Times New Roman"/>
                <w:noProof/>
                <w14:textOutline w14:w="0" w14:cap="flat" w14:cmpd="sng" w14:algn="ctr">
                  <w14:noFill/>
                  <w14:prstDash w14:val="solid"/>
                  <w14:round/>
                </w14:textOutline>
              </w:rPr>
              <w:t>2.3</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GENERAL REVIEW</w:t>
            </w:r>
            <w:r>
              <w:rPr>
                <w:noProof/>
                <w:webHidden/>
              </w:rPr>
              <w:tab/>
            </w:r>
            <w:r>
              <w:rPr>
                <w:noProof/>
                <w:webHidden/>
              </w:rPr>
              <w:fldChar w:fldCharType="begin"/>
            </w:r>
            <w:r>
              <w:rPr>
                <w:noProof/>
                <w:webHidden/>
              </w:rPr>
              <w:instrText xml:space="preserve"> PAGEREF _Toc202254857 \h </w:instrText>
            </w:r>
            <w:r>
              <w:rPr>
                <w:noProof/>
                <w:webHidden/>
              </w:rPr>
            </w:r>
            <w:r>
              <w:rPr>
                <w:noProof/>
                <w:webHidden/>
              </w:rPr>
              <w:fldChar w:fldCharType="separate"/>
            </w:r>
            <w:r>
              <w:rPr>
                <w:noProof/>
                <w:webHidden/>
              </w:rPr>
              <w:t>25</w:t>
            </w:r>
            <w:r>
              <w:rPr>
                <w:noProof/>
                <w:webHidden/>
              </w:rPr>
              <w:fldChar w:fldCharType="end"/>
            </w:r>
          </w:hyperlink>
        </w:p>
        <w:p w14:paraId="4988D815"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58" w:history="1">
            <w:r w:rsidRPr="001F5C22">
              <w:rPr>
                <w:rStyle w:val="Hyperlink"/>
                <w:rFonts w:ascii="Times New Roman" w:hAnsi="Times New Roman" w:cs="Times New Roman"/>
                <w:noProof/>
                <w14:textOutline w14:w="0" w14:cap="flat" w14:cmpd="sng" w14:algn="ctr">
                  <w14:noFill/>
                  <w14:prstDash w14:val="solid"/>
                  <w14:round/>
                </w14:textOutline>
              </w:rPr>
              <w:t>2.3.1</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EARLY STAGES (1970S–1980S):</w:t>
            </w:r>
            <w:r>
              <w:rPr>
                <w:noProof/>
                <w:webHidden/>
              </w:rPr>
              <w:tab/>
            </w:r>
            <w:r>
              <w:rPr>
                <w:noProof/>
                <w:webHidden/>
              </w:rPr>
              <w:fldChar w:fldCharType="begin"/>
            </w:r>
            <w:r>
              <w:rPr>
                <w:noProof/>
                <w:webHidden/>
              </w:rPr>
              <w:instrText xml:space="preserve"> PAGEREF _Toc202254858 \h </w:instrText>
            </w:r>
            <w:r>
              <w:rPr>
                <w:noProof/>
                <w:webHidden/>
              </w:rPr>
            </w:r>
            <w:r>
              <w:rPr>
                <w:noProof/>
                <w:webHidden/>
              </w:rPr>
              <w:fldChar w:fldCharType="separate"/>
            </w:r>
            <w:r>
              <w:rPr>
                <w:noProof/>
                <w:webHidden/>
              </w:rPr>
              <w:t>25</w:t>
            </w:r>
            <w:r>
              <w:rPr>
                <w:noProof/>
                <w:webHidden/>
              </w:rPr>
              <w:fldChar w:fldCharType="end"/>
            </w:r>
          </w:hyperlink>
        </w:p>
        <w:p w14:paraId="21D685DB"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59" w:history="1">
            <w:r w:rsidRPr="001F5C22">
              <w:rPr>
                <w:rStyle w:val="Hyperlink"/>
                <w:rFonts w:ascii="Times New Roman" w:hAnsi="Times New Roman" w:cs="Times New Roman"/>
                <w:noProof/>
                <w14:textOutline w14:w="0" w14:cap="flat" w14:cmpd="sng" w14:algn="ctr">
                  <w14:noFill/>
                  <w14:prstDash w14:val="solid"/>
                  <w14:round/>
                </w14:textOutline>
              </w:rPr>
              <w:t>2.3.2</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DEVELOPMENT OF PWM CONTROLLERS (1990s):</w:t>
            </w:r>
            <w:r>
              <w:rPr>
                <w:noProof/>
                <w:webHidden/>
              </w:rPr>
              <w:tab/>
            </w:r>
            <w:r>
              <w:rPr>
                <w:noProof/>
                <w:webHidden/>
              </w:rPr>
              <w:fldChar w:fldCharType="begin"/>
            </w:r>
            <w:r>
              <w:rPr>
                <w:noProof/>
                <w:webHidden/>
              </w:rPr>
              <w:instrText xml:space="preserve"> PAGEREF _Toc202254859 \h </w:instrText>
            </w:r>
            <w:r>
              <w:rPr>
                <w:noProof/>
                <w:webHidden/>
              </w:rPr>
            </w:r>
            <w:r>
              <w:rPr>
                <w:noProof/>
                <w:webHidden/>
              </w:rPr>
              <w:fldChar w:fldCharType="separate"/>
            </w:r>
            <w:r>
              <w:rPr>
                <w:noProof/>
                <w:webHidden/>
              </w:rPr>
              <w:t>26</w:t>
            </w:r>
            <w:r>
              <w:rPr>
                <w:noProof/>
                <w:webHidden/>
              </w:rPr>
              <w:fldChar w:fldCharType="end"/>
            </w:r>
          </w:hyperlink>
        </w:p>
        <w:p w14:paraId="3DD9EF6F"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60" w:history="1">
            <w:r w:rsidRPr="001F5C22">
              <w:rPr>
                <w:rStyle w:val="Hyperlink"/>
                <w:rFonts w:ascii="Times New Roman" w:hAnsi="Times New Roman" w:cs="Times New Roman"/>
                <w:noProof/>
                <w14:textOutline w14:w="0" w14:cap="flat" w14:cmpd="sng" w14:algn="ctr">
                  <w14:noFill/>
                  <w14:prstDash w14:val="solid"/>
                  <w14:round/>
                </w14:textOutline>
              </w:rPr>
              <w:t>2.3.3</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INTRODUCTION OF MPPT CONTROLLERS (EARLY 2000s):</w:t>
            </w:r>
            <w:r>
              <w:rPr>
                <w:noProof/>
                <w:webHidden/>
              </w:rPr>
              <w:tab/>
            </w:r>
            <w:r>
              <w:rPr>
                <w:noProof/>
                <w:webHidden/>
              </w:rPr>
              <w:fldChar w:fldCharType="begin"/>
            </w:r>
            <w:r>
              <w:rPr>
                <w:noProof/>
                <w:webHidden/>
              </w:rPr>
              <w:instrText xml:space="preserve"> PAGEREF _Toc202254860 \h </w:instrText>
            </w:r>
            <w:r>
              <w:rPr>
                <w:noProof/>
                <w:webHidden/>
              </w:rPr>
            </w:r>
            <w:r>
              <w:rPr>
                <w:noProof/>
                <w:webHidden/>
              </w:rPr>
              <w:fldChar w:fldCharType="separate"/>
            </w:r>
            <w:r>
              <w:rPr>
                <w:noProof/>
                <w:webHidden/>
              </w:rPr>
              <w:t>26</w:t>
            </w:r>
            <w:r>
              <w:rPr>
                <w:noProof/>
                <w:webHidden/>
              </w:rPr>
              <w:fldChar w:fldCharType="end"/>
            </w:r>
          </w:hyperlink>
        </w:p>
        <w:p w14:paraId="6CC35D19"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61" w:history="1">
            <w:r w:rsidRPr="001F5C22">
              <w:rPr>
                <w:rStyle w:val="Hyperlink"/>
                <w:rFonts w:ascii="Times New Roman" w:hAnsi="Times New Roman" w:cs="Times New Roman"/>
                <w:noProof/>
                <w14:textOutline w14:w="0" w14:cap="flat" w14:cmpd="sng" w14:algn="ctr">
                  <w14:noFill/>
                  <w14:prstDash w14:val="solid"/>
                  <w14:round/>
                </w14:textOutline>
              </w:rPr>
              <w:t>2.3.4</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TECHNOLOGICAL ADVANCES AND INTEGRATION (2010s):</w:t>
            </w:r>
            <w:r>
              <w:rPr>
                <w:noProof/>
                <w:webHidden/>
              </w:rPr>
              <w:tab/>
            </w:r>
            <w:r>
              <w:rPr>
                <w:noProof/>
                <w:webHidden/>
              </w:rPr>
              <w:fldChar w:fldCharType="begin"/>
            </w:r>
            <w:r>
              <w:rPr>
                <w:noProof/>
                <w:webHidden/>
              </w:rPr>
              <w:instrText xml:space="preserve"> PAGEREF _Toc202254861 \h </w:instrText>
            </w:r>
            <w:r>
              <w:rPr>
                <w:noProof/>
                <w:webHidden/>
              </w:rPr>
            </w:r>
            <w:r>
              <w:rPr>
                <w:noProof/>
                <w:webHidden/>
              </w:rPr>
              <w:fldChar w:fldCharType="separate"/>
            </w:r>
            <w:r>
              <w:rPr>
                <w:noProof/>
                <w:webHidden/>
              </w:rPr>
              <w:t>27</w:t>
            </w:r>
            <w:r>
              <w:rPr>
                <w:noProof/>
                <w:webHidden/>
              </w:rPr>
              <w:fldChar w:fldCharType="end"/>
            </w:r>
          </w:hyperlink>
        </w:p>
        <w:p w14:paraId="1DD777E1"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62" w:history="1">
            <w:r w:rsidRPr="001F5C22">
              <w:rPr>
                <w:rStyle w:val="Hyperlink"/>
                <w:rFonts w:ascii="Times New Roman" w:hAnsi="Times New Roman" w:cs="Times New Roman"/>
                <w:noProof/>
                <w14:textOutline w14:w="0" w14:cap="flat" w14:cmpd="sng" w14:algn="ctr">
                  <w14:noFill/>
                  <w14:prstDash w14:val="solid"/>
                  <w14:round/>
                </w14:textOutline>
              </w:rPr>
              <w:t>2.3.5</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RECENT TRENDS (2020s AND BEYOND):</w:t>
            </w:r>
            <w:r>
              <w:rPr>
                <w:noProof/>
                <w:webHidden/>
              </w:rPr>
              <w:tab/>
            </w:r>
            <w:r>
              <w:rPr>
                <w:noProof/>
                <w:webHidden/>
              </w:rPr>
              <w:fldChar w:fldCharType="begin"/>
            </w:r>
            <w:r>
              <w:rPr>
                <w:noProof/>
                <w:webHidden/>
              </w:rPr>
              <w:instrText xml:space="preserve"> PAGEREF _Toc202254862 \h </w:instrText>
            </w:r>
            <w:r>
              <w:rPr>
                <w:noProof/>
                <w:webHidden/>
              </w:rPr>
            </w:r>
            <w:r>
              <w:rPr>
                <w:noProof/>
                <w:webHidden/>
              </w:rPr>
              <w:fldChar w:fldCharType="separate"/>
            </w:r>
            <w:r>
              <w:rPr>
                <w:noProof/>
                <w:webHidden/>
              </w:rPr>
              <w:t>27</w:t>
            </w:r>
            <w:r>
              <w:rPr>
                <w:noProof/>
                <w:webHidden/>
              </w:rPr>
              <w:fldChar w:fldCharType="end"/>
            </w:r>
          </w:hyperlink>
        </w:p>
        <w:p w14:paraId="6E1EA683"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63" w:history="1">
            <w:r w:rsidRPr="001F5C22">
              <w:rPr>
                <w:rStyle w:val="Hyperlink"/>
                <w:rFonts w:ascii="Times New Roman" w:hAnsi="Times New Roman" w:cs="Times New Roman"/>
                <w:noProof/>
                <w14:textOutline w14:w="0" w14:cap="flat" w14:cmpd="sng" w14:algn="ctr">
                  <w14:noFill/>
                  <w14:prstDash w14:val="solid"/>
                  <w14:round/>
                </w14:textOutline>
              </w:rPr>
              <w:t>2.3.6</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Comparative Analysis of Cost: PWM vs. MPPT</w:t>
            </w:r>
            <w:r>
              <w:rPr>
                <w:noProof/>
                <w:webHidden/>
              </w:rPr>
              <w:tab/>
            </w:r>
            <w:r>
              <w:rPr>
                <w:noProof/>
                <w:webHidden/>
              </w:rPr>
              <w:fldChar w:fldCharType="begin"/>
            </w:r>
            <w:r>
              <w:rPr>
                <w:noProof/>
                <w:webHidden/>
              </w:rPr>
              <w:instrText xml:space="preserve"> PAGEREF _Toc202254863 \h </w:instrText>
            </w:r>
            <w:r>
              <w:rPr>
                <w:noProof/>
                <w:webHidden/>
              </w:rPr>
            </w:r>
            <w:r>
              <w:rPr>
                <w:noProof/>
                <w:webHidden/>
              </w:rPr>
              <w:fldChar w:fldCharType="separate"/>
            </w:r>
            <w:r>
              <w:rPr>
                <w:noProof/>
                <w:webHidden/>
              </w:rPr>
              <w:t>29</w:t>
            </w:r>
            <w:r>
              <w:rPr>
                <w:noProof/>
                <w:webHidden/>
              </w:rPr>
              <w:fldChar w:fldCharType="end"/>
            </w:r>
          </w:hyperlink>
        </w:p>
        <w:p w14:paraId="28E6DD23" w14:textId="77777777" w:rsidR="00B85571" w:rsidRDefault="00B85571" w:rsidP="00B85571">
          <w:pPr>
            <w:pStyle w:val="TOC1"/>
            <w:rPr>
              <w:rFonts w:eastAsiaTheme="minorEastAsia"/>
              <w:noProof/>
            </w:rPr>
          </w:pPr>
          <w:hyperlink w:anchor="_Toc202254864" w:history="1">
            <w:r w:rsidRPr="001F5C22">
              <w:rPr>
                <w:rStyle w:val="Hyperlink"/>
                <w:rFonts w:ascii="Times New Roman" w:hAnsi="Times New Roman" w:cs="Times New Roman"/>
                <w:noProof/>
              </w:rPr>
              <w:t>CHAPTER THREE</w:t>
            </w:r>
            <w:r>
              <w:rPr>
                <w:noProof/>
                <w:webHidden/>
              </w:rPr>
              <w:tab/>
            </w:r>
            <w:r>
              <w:rPr>
                <w:noProof/>
                <w:webHidden/>
              </w:rPr>
              <w:fldChar w:fldCharType="begin"/>
            </w:r>
            <w:r>
              <w:rPr>
                <w:noProof/>
                <w:webHidden/>
              </w:rPr>
              <w:instrText xml:space="preserve"> PAGEREF _Toc202254864 \h </w:instrText>
            </w:r>
            <w:r>
              <w:rPr>
                <w:noProof/>
                <w:webHidden/>
              </w:rPr>
            </w:r>
            <w:r>
              <w:rPr>
                <w:noProof/>
                <w:webHidden/>
              </w:rPr>
              <w:fldChar w:fldCharType="separate"/>
            </w:r>
            <w:r>
              <w:rPr>
                <w:noProof/>
                <w:webHidden/>
              </w:rPr>
              <w:t>31</w:t>
            </w:r>
            <w:r>
              <w:rPr>
                <w:noProof/>
                <w:webHidden/>
              </w:rPr>
              <w:fldChar w:fldCharType="end"/>
            </w:r>
          </w:hyperlink>
        </w:p>
        <w:p w14:paraId="3BBE509F" w14:textId="77777777" w:rsidR="00B85571" w:rsidRDefault="00B85571" w:rsidP="00B85571">
          <w:pPr>
            <w:pStyle w:val="TOC1"/>
            <w:tabs>
              <w:tab w:val="left" w:pos="660"/>
            </w:tabs>
            <w:rPr>
              <w:rFonts w:eastAsiaTheme="minorEastAsia"/>
              <w:noProof/>
            </w:rPr>
          </w:pPr>
          <w:hyperlink w:anchor="_Toc202254865" w:history="1">
            <w:r w:rsidRPr="001F5C22">
              <w:rPr>
                <w:rStyle w:val="Hyperlink"/>
                <w:rFonts w:ascii="Times New Roman" w:hAnsi="Times New Roman" w:cs="Times New Roman"/>
                <w:noProof/>
                <w14:textOutline w14:w="0" w14:cap="flat" w14:cmpd="sng" w14:algn="ctr">
                  <w14:noFill/>
                  <w14:prstDash w14:val="solid"/>
                  <w14:round/>
                </w14:textOutline>
              </w:rPr>
              <w:t>3.0</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METHODOLOGY</w:t>
            </w:r>
            <w:r>
              <w:rPr>
                <w:noProof/>
                <w:webHidden/>
              </w:rPr>
              <w:tab/>
            </w:r>
            <w:r>
              <w:rPr>
                <w:noProof/>
                <w:webHidden/>
              </w:rPr>
              <w:fldChar w:fldCharType="begin"/>
            </w:r>
            <w:r>
              <w:rPr>
                <w:noProof/>
                <w:webHidden/>
              </w:rPr>
              <w:instrText xml:space="preserve"> PAGEREF _Toc202254865 \h </w:instrText>
            </w:r>
            <w:r>
              <w:rPr>
                <w:noProof/>
                <w:webHidden/>
              </w:rPr>
            </w:r>
            <w:r>
              <w:rPr>
                <w:noProof/>
                <w:webHidden/>
              </w:rPr>
              <w:fldChar w:fldCharType="separate"/>
            </w:r>
            <w:r>
              <w:rPr>
                <w:noProof/>
                <w:webHidden/>
              </w:rPr>
              <w:t>31</w:t>
            </w:r>
            <w:r>
              <w:rPr>
                <w:noProof/>
                <w:webHidden/>
              </w:rPr>
              <w:fldChar w:fldCharType="end"/>
            </w:r>
          </w:hyperlink>
        </w:p>
        <w:p w14:paraId="0F27B37D"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66" w:history="1">
            <w:r w:rsidRPr="001F5C22">
              <w:rPr>
                <w:rStyle w:val="Hyperlink"/>
                <w:rFonts w:ascii="Times New Roman" w:hAnsi="Times New Roman" w:cs="Times New Roman"/>
                <w:noProof/>
                <w14:textOutline w14:w="0" w14:cap="flat" w14:cmpd="sng" w14:algn="ctr">
                  <w14:noFill/>
                  <w14:prstDash w14:val="solid"/>
                  <w14:round/>
                </w14:textOutline>
              </w:rPr>
              <w:t>3.1</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PWM CIRCUITRY</w:t>
            </w:r>
            <w:r>
              <w:rPr>
                <w:noProof/>
                <w:webHidden/>
              </w:rPr>
              <w:tab/>
            </w:r>
            <w:r>
              <w:rPr>
                <w:noProof/>
                <w:webHidden/>
              </w:rPr>
              <w:fldChar w:fldCharType="begin"/>
            </w:r>
            <w:r>
              <w:rPr>
                <w:noProof/>
                <w:webHidden/>
              </w:rPr>
              <w:instrText xml:space="preserve"> PAGEREF _Toc202254866 \h </w:instrText>
            </w:r>
            <w:r>
              <w:rPr>
                <w:noProof/>
                <w:webHidden/>
              </w:rPr>
            </w:r>
            <w:r>
              <w:rPr>
                <w:noProof/>
                <w:webHidden/>
              </w:rPr>
              <w:fldChar w:fldCharType="separate"/>
            </w:r>
            <w:r>
              <w:rPr>
                <w:noProof/>
                <w:webHidden/>
              </w:rPr>
              <w:t>31</w:t>
            </w:r>
            <w:r>
              <w:rPr>
                <w:noProof/>
                <w:webHidden/>
              </w:rPr>
              <w:fldChar w:fldCharType="end"/>
            </w:r>
          </w:hyperlink>
        </w:p>
        <w:p w14:paraId="011D8015"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67" w:history="1">
            <w:r w:rsidRPr="001F5C22">
              <w:rPr>
                <w:rStyle w:val="Hyperlink"/>
                <w:rFonts w:ascii="Times New Roman" w:hAnsi="Times New Roman" w:cs="Times New Roman"/>
                <w:noProof/>
                <w14:textOutline w14:w="0" w14:cap="flat" w14:cmpd="sng" w14:algn="ctr">
                  <w14:noFill/>
                  <w14:prstDash w14:val="solid"/>
                  <w14:round/>
                </w14:textOutline>
              </w:rPr>
              <w:t>3.1.2</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Steps Involved in PWM Solar Charge Controller Operation:</w:t>
            </w:r>
            <w:r>
              <w:rPr>
                <w:noProof/>
                <w:webHidden/>
              </w:rPr>
              <w:tab/>
            </w:r>
            <w:r>
              <w:rPr>
                <w:noProof/>
                <w:webHidden/>
              </w:rPr>
              <w:fldChar w:fldCharType="begin"/>
            </w:r>
            <w:r>
              <w:rPr>
                <w:noProof/>
                <w:webHidden/>
              </w:rPr>
              <w:instrText xml:space="preserve"> PAGEREF _Toc202254867 \h </w:instrText>
            </w:r>
            <w:r>
              <w:rPr>
                <w:noProof/>
                <w:webHidden/>
              </w:rPr>
            </w:r>
            <w:r>
              <w:rPr>
                <w:noProof/>
                <w:webHidden/>
              </w:rPr>
              <w:fldChar w:fldCharType="separate"/>
            </w:r>
            <w:r>
              <w:rPr>
                <w:noProof/>
                <w:webHidden/>
              </w:rPr>
              <w:t>33</w:t>
            </w:r>
            <w:r>
              <w:rPr>
                <w:noProof/>
                <w:webHidden/>
              </w:rPr>
              <w:fldChar w:fldCharType="end"/>
            </w:r>
          </w:hyperlink>
        </w:p>
        <w:p w14:paraId="63C7458C"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68" w:history="1">
            <w:r w:rsidRPr="001F5C22">
              <w:rPr>
                <w:rStyle w:val="Hyperlink"/>
                <w:rFonts w:ascii="Times New Roman" w:hAnsi="Times New Roman" w:cs="Times New Roman"/>
                <w:noProof/>
                <w14:textOutline w14:w="0" w14:cap="flat" w14:cmpd="sng" w14:algn="ctr">
                  <w14:noFill/>
                  <w14:prstDash w14:val="solid"/>
                  <w14:round/>
                </w14:textOutline>
              </w:rPr>
              <w:t>3.2</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MPPT CIRCUITRY</w:t>
            </w:r>
            <w:r>
              <w:rPr>
                <w:noProof/>
                <w:webHidden/>
              </w:rPr>
              <w:tab/>
            </w:r>
            <w:r>
              <w:rPr>
                <w:noProof/>
                <w:webHidden/>
              </w:rPr>
              <w:fldChar w:fldCharType="begin"/>
            </w:r>
            <w:r>
              <w:rPr>
                <w:noProof/>
                <w:webHidden/>
              </w:rPr>
              <w:instrText xml:space="preserve"> PAGEREF _Toc202254868 \h </w:instrText>
            </w:r>
            <w:r>
              <w:rPr>
                <w:noProof/>
                <w:webHidden/>
              </w:rPr>
            </w:r>
            <w:r>
              <w:rPr>
                <w:noProof/>
                <w:webHidden/>
              </w:rPr>
              <w:fldChar w:fldCharType="separate"/>
            </w:r>
            <w:r>
              <w:rPr>
                <w:noProof/>
                <w:webHidden/>
              </w:rPr>
              <w:t>33</w:t>
            </w:r>
            <w:r>
              <w:rPr>
                <w:noProof/>
                <w:webHidden/>
              </w:rPr>
              <w:fldChar w:fldCharType="end"/>
            </w:r>
          </w:hyperlink>
        </w:p>
        <w:p w14:paraId="6EC3F43C"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69" w:history="1">
            <w:r w:rsidRPr="001F5C22">
              <w:rPr>
                <w:rStyle w:val="Hyperlink"/>
                <w:rFonts w:ascii="Times New Roman" w:hAnsi="Times New Roman" w:cs="Times New Roman"/>
                <w:noProof/>
                <w14:textOutline w14:w="0" w14:cap="flat" w14:cmpd="sng" w14:algn="ctr">
                  <w14:noFill/>
                  <w14:prstDash w14:val="solid"/>
                  <w14:round/>
                </w14:textOutline>
              </w:rPr>
              <w:t>3.2.1</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Steps Involved in MPPT Operation</w:t>
            </w:r>
            <w:r>
              <w:rPr>
                <w:noProof/>
                <w:webHidden/>
              </w:rPr>
              <w:tab/>
            </w:r>
            <w:r>
              <w:rPr>
                <w:noProof/>
                <w:webHidden/>
              </w:rPr>
              <w:fldChar w:fldCharType="begin"/>
            </w:r>
            <w:r>
              <w:rPr>
                <w:noProof/>
                <w:webHidden/>
              </w:rPr>
              <w:instrText xml:space="preserve"> PAGEREF _Toc202254869 \h </w:instrText>
            </w:r>
            <w:r>
              <w:rPr>
                <w:noProof/>
                <w:webHidden/>
              </w:rPr>
            </w:r>
            <w:r>
              <w:rPr>
                <w:noProof/>
                <w:webHidden/>
              </w:rPr>
              <w:fldChar w:fldCharType="separate"/>
            </w:r>
            <w:r>
              <w:rPr>
                <w:noProof/>
                <w:webHidden/>
              </w:rPr>
              <w:t>35</w:t>
            </w:r>
            <w:r>
              <w:rPr>
                <w:noProof/>
                <w:webHidden/>
              </w:rPr>
              <w:fldChar w:fldCharType="end"/>
            </w:r>
          </w:hyperlink>
        </w:p>
        <w:p w14:paraId="6E7D8812"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70" w:history="1">
            <w:r w:rsidRPr="001F5C22">
              <w:rPr>
                <w:rStyle w:val="Hyperlink"/>
                <w:rFonts w:ascii="Times New Roman" w:hAnsi="Times New Roman" w:cs="Times New Roman"/>
                <w:noProof/>
                <w14:textOutline w14:w="0" w14:cap="flat" w14:cmpd="sng" w14:algn="ctr">
                  <w14:noFill/>
                  <w14:prstDash w14:val="solid"/>
                  <w14:round/>
                </w14:textOutline>
              </w:rPr>
              <w:t>3.3</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SYSTEM CONFIGURATION</w:t>
            </w:r>
            <w:r>
              <w:rPr>
                <w:noProof/>
                <w:webHidden/>
              </w:rPr>
              <w:tab/>
            </w:r>
            <w:r>
              <w:rPr>
                <w:noProof/>
                <w:webHidden/>
              </w:rPr>
              <w:fldChar w:fldCharType="begin"/>
            </w:r>
            <w:r>
              <w:rPr>
                <w:noProof/>
                <w:webHidden/>
              </w:rPr>
              <w:instrText xml:space="preserve"> PAGEREF _Toc202254870 \h </w:instrText>
            </w:r>
            <w:r>
              <w:rPr>
                <w:noProof/>
                <w:webHidden/>
              </w:rPr>
            </w:r>
            <w:r>
              <w:rPr>
                <w:noProof/>
                <w:webHidden/>
              </w:rPr>
              <w:fldChar w:fldCharType="separate"/>
            </w:r>
            <w:r>
              <w:rPr>
                <w:noProof/>
                <w:webHidden/>
              </w:rPr>
              <w:t>36</w:t>
            </w:r>
            <w:r>
              <w:rPr>
                <w:noProof/>
                <w:webHidden/>
              </w:rPr>
              <w:fldChar w:fldCharType="end"/>
            </w:r>
          </w:hyperlink>
        </w:p>
        <w:p w14:paraId="60DA187E"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71" w:history="1">
            <w:r w:rsidRPr="001F5C22">
              <w:rPr>
                <w:rStyle w:val="Hyperlink"/>
                <w:rFonts w:ascii="Times New Roman" w:eastAsia="Times New Roman" w:hAnsi="Times New Roman" w:cs="Times New Roman"/>
                <w:noProof/>
                <w14:textOutline w14:w="0" w14:cap="flat" w14:cmpd="sng" w14:algn="ctr">
                  <w14:noFill/>
                  <w14:prstDash w14:val="solid"/>
                  <w14:round/>
                </w14:textOutline>
              </w:rPr>
              <w:t>3.3.1</w:t>
            </w:r>
            <w:r>
              <w:rPr>
                <w:rFonts w:eastAsiaTheme="minorEastAsia"/>
                <w:noProof/>
              </w:rPr>
              <w:tab/>
            </w:r>
            <w:r w:rsidRPr="001F5C22">
              <w:rPr>
                <w:rStyle w:val="Hyperlink"/>
                <w:rFonts w:ascii="Times New Roman" w:eastAsia="Times New Roman" w:hAnsi="Times New Roman" w:cs="Times New Roman"/>
                <w:noProof/>
                <w14:textOutline w14:w="0" w14:cap="flat" w14:cmpd="sng" w14:algn="ctr">
                  <w14:noFill/>
                  <w14:prstDash w14:val="solid"/>
                  <w14:round/>
                </w14:textOutline>
              </w:rPr>
              <w:t>SOLAR PANEL</w:t>
            </w:r>
            <w:r>
              <w:rPr>
                <w:noProof/>
                <w:webHidden/>
              </w:rPr>
              <w:tab/>
            </w:r>
            <w:r>
              <w:rPr>
                <w:noProof/>
                <w:webHidden/>
              </w:rPr>
              <w:fldChar w:fldCharType="begin"/>
            </w:r>
            <w:r>
              <w:rPr>
                <w:noProof/>
                <w:webHidden/>
              </w:rPr>
              <w:instrText xml:space="preserve"> PAGEREF _Toc202254871 \h </w:instrText>
            </w:r>
            <w:r>
              <w:rPr>
                <w:noProof/>
                <w:webHidden/>
              </w:rPr>
            </w:r>
            <w:r>
              <w:rPr>
                <w:noProof/>
                <w:webHidden/>
              </w:rPr>
              <w:fldChar w:fldCharType="separate"/>
            </w:r>
            <w:r>
              <w:rPr>
                <w:noProof/>
                <w:webHidden/>
              </w:rPr>
              <w:t>37</w:t>
            </w:r>
            <w:r>
              <w:rPr>
                <w:noProof/>
                <w:webHidden/>
              </w:rPr>
              <w:fldChar w:fldCharType="end"/>
            </w:r>
          </w:hyperlink>
        </w:p>
        <w:p w14:paraId="29EA80A7"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72" w:history="1">
            <w:r w:rsidRPr="001F5C22">
              <w:rPr>
                <w:rStyle w:val="Hyperlink"/>
                <w:rFonts w:ascii="Times New Roman" w:hAnsi="Times New Roman" w:cs="Times New Roman"/>
                <w:noProof/>
                <w14:textOutline w14:w="0" w14:cap="flat" w14:cmpd="sng" w14:algn="ctr">
                  <w14:noFill/>
                  <w14:prstDash w14:val="solid"/>
                  <w14:round/>
                </w14:textOutline>
              </w:rPr>
              <w:t>3.3.2</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MPPT SOLAR CHARGE CONTROLLER</w:t>
            </w:r>
            <w:r>
              <w:rPr>
                <w:noProof/>
                <w:webHidden/>
              </w:rPr>
              <w:tab/>
            </w:r>
            <w:r>
              <w:rPr>
                <w:noProof/>
                <w:webHidden/>
              </w:rPr>
              <w:fldChar w:fldCharType="begin"/>
            </w:r>
            <w:r>
              <w:rPr>
                <w:noProof/>
                <w:webHidden/>
              </w:rPr>
              <w:instrText xml:space="preserve"> PAGEREF _Toc202254872 \h </w:instrText>
            </w:r>
            <w:r>
              <w:rPr>
                <w:noProof/>
                <w:webHidden/>
              </w:rPr>
            </w:r>
            <w:r>
              <w:rPr>
                <w:noProof/>
                <w:webHidden/>
              </w:rPr>
              <w:fldChar w:fldCharType="separate"/>
            </w:r>
            <w:r>
              <w:rPr>
                <w:noProof/>
                <w:webHidden/>
              </w:rPr>
              <w:t>39</w:t>
            </w:r>
            <w:r>
              <w:rPr>
                <w:noProof/>
                <w:webHidden/>
              </w:rPr>
              <w:fldChar w:fldCharType="end"/>
            </w:r>
          </w:hyperlink>
        </w:p>
        <w:p w14:paraId="24564935"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73" w:history="1">
            <w:r w:rsidRPr="001F5C22">
              <w:rPr>
                <w:rStyle w:val="Hyperlink"/>
                <w:rFonts w:ascii="Times New Roman" w:hAnsi="Times New Roman" w:cs="Times New Roman"/>
                <w:noProof/>
                <w14:textOutline w14:w="0" w14:cap="flat" w14:cmpd="sng" w14:algn="ctr">
                  <w14:noFill/>
                  <w14:prstDash w14:val="solid"/>
                  <w14:round/>
                </w14:textOutline>
              </w:rPr>
              <w:t>3.3.3</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PWM SOLAR CHARGE CONTROLLER</w:t>
            </w:r>
            <w:r>
              <w:rPr>
                <w:noProof/>
                <w:webHidden/>
              </w:rPr>
              <w:tab/>
            </w:r>
            <w:r>
              <w:rPr>
                <w:noProof/>
                <w:webHidden/>
              </w:rPr>
              <w:fldChar w:fldCharType="begin"/>
            </w:r>
            <w:r>
              <w:rPr>
                <w:noProof/>
                <w:webHidden/>
              </w:rPr>
              <w:instrText xml:space="preserve"> PAGEREF _Toc202254873 \h </w:instrText>
            </w:r>
            <w:r>
              <w:rPr>
                <w:noProof/>
                <w:webHidden/>
              </w:rPr>
            </w:r>
            <w:r>
              <w:rPr>
                <w:noProof/>
                <w:webHidden/>
              </w:rPr>
              <w:fldChar w:fldCharType="separate"/>
            </w:r>
            <w:r>
              <w:rPr>
                <w:noProof/>
                <w:webHidden/>
              </w:rPr>
              <w:t>40</w:t>
            </w:r>
            <w:r>
              <w:rPr>
                <w:noProof/>
                <w:webHidden/>
              </w:rPr>
              <w:fldChar w:fldCharType="end"/>
            </w:r>
          </w:hyperlink>
        </w:p>
        <w:p w14:paraId="1D43351F"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74" w:history="1">
            <w:r w:rsidRPr="001F5C22">
              <w:rPr>
                <w:rStyle w:val="Hyperlink"/>
                <w:rFonts w:ascii="Times New Roman" w:hAnsi="Times New Roman" w:cs="Times New Roman"/>
                <w:noProof/>
                <w14:textOutline w14:w="0" w14:cap="flat" w14:cmpd="sng" w14:algn="ctr">
                  <w14:noFill/>
                  <w14:prstDash w14:val="solid"/>
                  <w14:round/>
                </w14:textOutline>
              </w:rPr>
              <w:t>3.3.4</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LOCAL MADE PWM CHARGE CONTROLLER</w:t>
            </w:r>
            <w:r>
              <w:rPr>
                <w:noProof/>
                <w:webHidden/>
              </w:rPr>
              <w:tab/>
            </w:r>
            <w:r>
              <w:rPr>
                <w:noProof/>
                <w:webHidden/>
              </w:rPr>
              <w:fldChar w:fldCharType="begin"/>
            </w:r>
            <w:r>
              <w:rPr>
                <w:noProof/>
                <w:webHidden/>
              </w:rPr>
              <w:instrText xml:space="preserve"> PAGEREF _Toc202254874 \h </w:instrText>
            </w:r>
            <w:r>
              <w:rPr>
                <w:noProof/>
                <w:webHidden/>
              </w:rPr>
            </w:r>
            <w:r>
              <w:rPr>
                <w:noProof/>
                <w:webHidden/>
              </w:rPr>
              <w:fldChar w:fldCharType="separate"/>
            </w:r>
            <w:r>
              <w:rPr>
                <w:noProof/>
                <w:webHidden/>
              </w:rPr>
              <w:t>42</w:t>
            </w:r>
            <w:r>
              <w:rPr>
                <w:noProof/>
                <w:webHidden/>
              </w:rPr>
              <w:fldChar w:fldCharType="end"/>
            </w:r>
          </w:hyperlink>
        </w:p>
        <w:p w14:paraId="3659A8F3"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75" w:history="1">
            <w:r w:rsidRPr="001F5C22">
              <w:rPr>
                <w:rStyle w:val="Hyperlink"/>
                <w:rFonts w:ascii="Times New Roman" w:hAnsi="Times New Roman" w:cs="Times New Roman"/>
                <w:noProof/>
                <w14:textOutline w14:w="0" w14:cap="flat" w14:cmpd="sng" w14:algn="ctr">
                  <w14:noFill/>
                  <w14:prstDash w14:val="solid"/>
                  <w14:round/>
                </w14:textOutline>
              </w:rPr>
              <w:t>3.3.5</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KNIFE SWITCH CHANGE OVER</w:t>
            </w:r>
            <w:r>
              <w:rPr>
                <w:noProof/>
                <w:webHidden/>
              </w:rPr>
              <w:tab/>
            </w:r>
            <w:r>
              <w:rPr>
                <w:noProof/>
                <w:webHidden/>
              </w:rPr>
              <w:fldChar w:fldCharType="begin"/>
            </w:r>
            <w:r>
              <w:rPr>
                <w:noProof/>
                <w:webHidden/>
              </w:rPr>
              <w:instrText xml:space="preserve"> PAGEREF _Toc202254875 \h </w:instrText>
            </w:r>
            <w:r>
              <w:rPr>
                <w:noProof/>
                <w:webHidden/>
              </w:rPr>
            </w:r>
            <w:r>
              <w:rPr>
                <w:noProof/>
                <w:webHidden/>
              </w:rPr>
              <w:fldChar w:fldCharType="separate"/>
            </w:r>
            <w:r>
              <w:rPr>
                <w:noProof/>
                <w:webHidden/>
              </w:rPr>
              <w:t>48</w:t>
            </w:r>
            <w:r>
              <w:rPr>
                <w:noProof/>
                <w:webHidden/>
              </w:rPr>
              <w:fldChar w:fldCharType="end"/>
            </w:r>
          </w:hyperlink>
        </w:p>
        <w:p w14:paraId="28B33F15"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76" w:history="1">
            <w:r w:rsidRPr="001F5C22">
              <w:rPr>
                <w:rStyle w:val="Hyperlink"/>
                <w:rFonts w:ascii="Times New Roman" w:hAnsi="Times New Roman" w:cs="Times New Roman"/>
                <w:noProof/>
                <w14:textOutline w14:w="0" w14:cap="flat" w14:cmpd="sng" w14:algn="ctr">
                  <w14:noFill/>
                  <w14:prstDash w14:val="solid"/>
                  <w14:round/>
                </w14:textOutline>
              </w:rPr>
              <w:t>3.3.6</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LITHIUM BATTERY</w:t>
            </w:r>
            <w:r>
              <w:rPr>
                <w:noProof/>
                <w:webHidden/>
              </w:rPr>
              <w:tab/>
            </w:r>
            <w:r>
              <w:rPr>
                <w:noProof/>
                <w:webHidden/>
              </w:rPr>
              <w:fldChar w:fldCharType="begin"/>
            </w:r>
            <w:r>
              <w:rPr>
                <w:noProof/>
                <w:webHidden/>
              </w:rPr>
              <w:instrText xml:space="preserve"> PAGEREF _Toc202254876 \h </w:instrText>
            </w:r>
            <w:r>
              <w:rPr>
                <w:noProof/>
                <w:webHidden/>
              </w:rPr>
            </w:r>
            <w:r>
              <w:rPr>
                <w:noProof/>
                <w:webHidden/>
              </w:rPr>
              <w:fldChar w:fldCharType="separate"/>
            </w:r>
            <w:r>
              <w:rPr>
                <w:noProof/>
                <w:webHidden/>
              </w:rPr>
              <w:t>49</w:t>
            </w:r>
            <w:r>
              <w:rPr>
                <w:noProof/>
                <w:webHidden/>
              </w:rPr>
              <w:fldChar w:fldCharType="end"/>
            </w:r>
          </w:hyperlink>
        </w:p>
        <w:p w14:paraId="7F87C312"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77" w:history="1">
            <w:r w:rsidRPr="001F5C22">
              <w:rPr>
                <w:rStyle w:val="Hyperlink"/>
                <w:rFonts w:ascii="Times New Roman" w:hAnsi="Times New Roman" w:cs="Times New Roman"/>
                <w:noProof/>
                <w14:textOutline w14:w="0" w14:cap="flat" w14:cmpd="sng" w14:algn="ctr">
                  <w14:noFill/>
                  <w14:prstDash w14:val="solid"/>
                  <w14:round/>
                </w14:textOutline>
              </w:rPr>
              <w:t>3.3.7</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INVERTER</w:t>
            </w:r>
            <w:r>
              <w:rPr>
                <w:noProof/>
                <w:webHidden/>
              </w:rPr>
              <w:tab/>
            </w:r>
            <w:r>
              <w:rPr>
                <w:noProof/>
                <w:webHidden/>
              </w:rPr>
              <w:fldChar w:fldCharType="begin"/>
            </w:r>
            <w:r>
              <w:rPr>
                <w:noProof/>
                <w:webHidden/>
              </w:rPr>
              <w:instrText xml:space="preserve"> PAGEREF _Toc202254877 \h </w:instrText>
            </w:r>
            <w:r>
              <w:rPr>
                <w:noProof/>
                <w:webHidden/>
              </w:rPr>
            </w:r>
            <w:r>
              <w:rPr>
                <w:noProof/>
                <w:webHidden/>
              </w:rPr>
              <w:fldChar w:fldCharType="separate"/>
            </w:r>
            <w:r>
              <w:rPr>
                <w:noProof/>
                <w:webHidden/>
              </w:rPr>
              <w:t>50</w:t>
            </w:r>
            <w:r>
              <w:rPr>
                <w:noProof/>
                <w:webHidden/>
              </w:rPr>
              <w:fldChar w:fldCharType="end"/>
            </w:r>
          </w:hyperlink>
        </w:p>
        <w:p w14:paraId="16537D75"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78" w:history="1">
            <w:r w:rsidRPr="001F5C22">
              <w:rPr>
                <w:rStyle w:val="Hyperlink"/>
                <w:rFonts w:ascii="Times New Roman" w:hAnsi="Times New Roman" w:cs="Times New Roman"/>
                <w:noProof/>
                <w14:textOutline w14:w="0" w14:cap="flat" w14:cmpd="sng" w14:algn="ctr">
                  <w14:noFill/>
                  <w14:prstDash w14:val="solid"/>
                  <w14:round/>
                </w14:textOutline>
              </w:rPr>
              <w:t>3.3.8</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AC LOAD</w:t>
            </w:r>
            <w:r>
              <w:rPr>
                <w:noProof/>
                <w:webHidden/>
              </w:rPr>
              <w:tab/>
            </w:r>
            <w:r>
              <w:rPr>
                <w:noProof/>
                <w:webHidden/>
              </w:rPr>
              <w:fldChar w:fldCharType="begin"/>
            </w:r>
            <w:r>
              <w:rPr>
                <w:noProof/>
                <w:webHidden/>
              </w:rPr>
              <w:instrText xml:space="preserve"> PAGEREF _Toc202254878 \h </w:instrText>
            </w:r>
            <w:r>
              <w:rPr>
                <w:noProof/>
                <w:webHidden/>
              </w:rPr>
            </w:r>
            <w:r>
              <w:rPr>
                <w:noProof/>
                <w:webHidden/>
              </w:rPr>
              <w:fldChar w:fldCharType="separate"/>
            </w:r>
            <w:r>
              <w:rPr>
                <w:noProof/>
                <w:webHidden/>
              </w:rPr>
              <w:t>51</w:t>
            </w:r>
            <w:r>
              <w:rPr>
                <w:noProof/>
                <w:webHidden/>
              </w:rPr>
              <w:fldChar w:fldCharType="end"/>
            </w:r>
          </w:hyperlink>
        </w:p>
        <w:p w14:paraId="1C00A4FB"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79" w:history="1">
            <w:r w:rsidRPr="001F5C22">
              <w:rPr>
                <w:rStyle w:val="Hyperlink"/>
                <w:rFonts w:ascii="Times New Roman" w:hAnsi="Times New Roman" w:cs="Times New Roman"/>
                <w:noProof/>
                <w14:textOutline w14:w="0" w14:cap="flat" w14:cmpd="sng" w14:algn="ctr">
                  <w14:noFill/>
                  <w14:prstDash w14:val="solid"/>
                  <w14:round/>
                </w14:textOutline>
              </w:rPr>
              <w:t>3.3.9</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13A SOCKET OUTLET</w:t>
            </w:r>
            <w:r>
              <w:rPr>
                <w:noProof/>
                <w:webHidden/>
              </w:rPr>
              <w:tab/>
            </w:r>
            <w:r>
              <w:rPr>
                <w:noProof/>
                <w:webHidden/>
              </w:rPr>
              <w:fldChar w:fldCharType="begin"/>
            </w:r>
            <w:r>
              <w:rPr>
                <w:noProof/>
                <w:webHidden/>
              </w:rPr>
              <w:instrText xml:space="preserve"> PAGEREF _Toc202254879 \h </w:instrText>
            </w:r>
            <w:r>
              <w:rPr>
                <w:noProof/>
                <w:webHidden/>
              </w:rPr>
            </w:r>
            <w:r>
              <w:rPr>
                <w:noProof/>
                <w:webHidden/>
              </w:rPr>
              <w:fldChar w:fldCharType="separate"/>
            </w:r>
            <w:r>
              <w:rPr>
                <w:noProof/>
                <w:webHidden/>
              </w:rPr>
              <w:t>52</w:t>
            </w:r>
            <w:r>
              <w:rPr>
                <w:noProof/>
                <w:webHidden/>
              </w:rPr>
              <w:fldChar w:fldCharType="end"/>
            </w:r>
          </w:hyperlink>
        </w:p>
        <w:p w14:paraId="5FC602DB"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80" w:history="1">
            <w:r w:rsidRPr="001F5C22">
              <w:rPr>
                <w:rStyle w:val="Hyperlink"/>
                <w:rFonts w:ascii="Times New Roman" w:hAnsi="Times New Roman" w:cs="Times New Roman"/>
                <w:noProof/>
                <w14:textOutline w14:w="0" w14:cap="flat" w14:cmpd="sng" w14:algn="ctr">
                  <w14:noFill/>
                  <w14:prstDash w14:val="solid"/>
                  <w14:round/>
                </w14:textOutline>
              </w:rPr>
              <w:t>3.3.10</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LAMPHOLDER</w:t>
            </w:r>
            <w:r>
              <w:rPr>
                <w:noProof/>
                <w:webHidden/>
              </w:rPr>
              <w:tab/>
            </w:r>
            <w:r>
              <w:rPr>
                <w:noProof/>
                <w:webHidden/>
              </w:rPr>
              <w:fldChar w:fldCharType="begin"/>
            </w:r>
            <w:r>
              <w:rPr>
                <w:noProof/>
                <w:webHidden/>
              </w:rPr>
              <w:instrText xml:space="preserve"> PAGEREF _Toc202254880 \h </w:instrText>
            </w:r>
            <w:r>
              <w:rPr>
                <w:noProof/>
                <w:webHidden/>
              </w:rPr>
            </w:r>
            <w:r>
              <w:rPr>
                <w:noProof/>
                <w:webHidden/>
              </w:rPr>
              <w:fldChar w:fldCharType="separate"/>
            </w:r>
            <w:r>
              <w:rPr>
                <w:noProof/>
                <w:webHidden/>
              </w:rPr>
              <w:t>52</w:t>
            </w:r>
            <w:r>
              <w:rPr>
                <w:noProof/>
                <w:webHidden/>
              </w:rPr>
              <w:fldChar w:fldCharType="end"/>
            </w:r>
          </w:hyperlink>
        </w:p>
        <w:p w14:paraId="4A6864F3"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81" w:history="1">
            <w:r w:rsidRPr="001F5C22">
              <w:rPr>
                <w:rStyle w:val="Hyperlink"/>
                <w:rFonts w:ascii="Times New Roman" w:hAnsi="Times New Roman" w:cs="Times New Roman"/>
                <w:noProof/>
                <w14:textOutline w14:w="0" w14:cap="flat" w14:cmpd="sng" w14:algn="ctr">
                  <w14:noFill/>
                  <w14:prstDash w14:val="solid"/>
                  <w14:round/>
                </w14:textOutline>
              </w:rPr>
              <w:t>3.3.11</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LED BULB</w:t>
            </w:r>
            <w:r>
              <w:rPr>
                <w:noProof/>
                <w:webHidden/>
              </w:rPr>
              <w:tab/>
            </w:r>
            <w:r>
              <w:rPr>
                <w:noProof/>
                <w:webHidden/>
              </w:rPr>
              <w:fldChar w:fldCharType="begin"/>
            </w:r>
            <w:r>
              <w:rPr>
                <w:noProof/>
                <w:webHidden/>
              </w:rPr>
              <w:instrText xml:space="preserve"> PAGEREF _Toc202254881 \h </w:instrText>
            </w:r>
            <w:r>
              <w:rPr>
                <w:noProof/>
                <w:webHidden/>
              </w:rPr>
            </w:r>
            <w:r>
              <w:rPr>
                <w:noProof/>
                <w:webHidden/>
              </w:rPr>
              <w:fldChar w:fldCharType="separate"/>
            </w:r>
            <w:r>
              <w:rPr>
                <w:noProof/>
                <w:webHidden/>
              </w:rPr>
              <w:t>53</w:t>
            </w:r>
            <w:r>
              <w:rPr>
                <w:noProof/>
                <w:webHidden/>
              </w:rPr>
              <w:fldChar w:fldCharType="end"/>
            </w:r>
          </w:hyperlink>
        </w:p>
        <w:p w14:paraId="21F58C81"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82" w:history="1">
            <w:r w:rsidRPr="001F5C22">
              <w:rPr>
                <w:rStyle w:val="Hyperlink"/>
                <w:rFonts w:ascii="Times New Roman" w:hAnsi="Times New Roman" w:cs="Times New Roman"/>
                <w:noProof/>
                <w14:textOutline w14:w="0" w14:cap="flat" w14:cmpd="sng" w14:algn="ctr">
                  <w14:noFill/>
                  <w14:prstDash w14:val="solid"/>
                  <w14:round/>
                </w14:textOutline>
              </w:rPr>
              <w:t>3.3.12</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DC CABLE</w:t>
            </w:r>
            <w:r>
              <w:rPr>
                <w:noProof/>
                <w:webHidden/>
              </w:rPr>
              <w:tab/>
            </w:r>
            <w:r>
              <w:rPr>
                <w:noProof/>
                <w:webHidden/>
              </w:rPr>
              <w:fldChar w:fldCharType="begin"/>
            </w:r>
            <w:r>
              <w:rPr>
                <w:noProof/>
                <w:webHidden/>
              </w:rPr>
              <w:instrText xml:space="preserve"> PAGEREF _Toc202254882 \h </w:instrText>
            </w:r>
            <w:r>
              <w:rPr>
                <w:noProof/>
                <w:webHidden/>
              </w:rPr>
            </w:r>
            <w:r>
              <w:rPr>
                <w:noProof/>
                <w:webHidden/>
              </w:rPr>
              <w:fldChar w:fldCharType="separate"/>
            </w:r>
            <w:r>
              <w:rPr>
                <w:noProof/>
                <w:webHidden/>
              </w:rPr>
              <w:t>53</w:t>
            </w:r>
            <w:r>
              <w:rPr>
                <w:noProof/>
                <w:webHidden/>
              </w:rPr>
              <w:fldChar w:fldCharType="end"/>
            </w:r>
          </w:hyperlink>
        </w:p>
        <w:p w14:paraId="641BFC9D" w14:textId="77777777" w:rsidR="00B85571" w:rsidRDefault="00B85571" w:rsidP="00B85571">
          <w:pPr>
            <w:pStyle w:val="TOC3"/>
            <w:tabs>
              <w:tab w:val="left" w:pos="1320"/>
              <w:tab w:val="right" w:leader="dot" w:pos="9016"/>
            </w:tabs>
            <w:spacing w:line="480" w:lineRule="auto"/>
            <w:rPr>
              <w:rFonts w:eastAsiaTheme="minorEastAsia"/>
              <w:noProof/>
            </w:rPr>
          </w:pPr>
          <w:hyperlink w:anchor="_Toc202254883" w:history="1">
            <w:r w:rsidRPr="001F5C22">
              <w:rPr>
                <w:rStyle w:val="Hyperlink"/>
                <w:rFonts w:ascii="Times New Roman" w:hAnsi="Times New Roman" w:cs="Times New Roman"/>
                <w:noProof/>
                <w14:textOutline w14:w="0" w14:cap="flat" w14:cmpd="sng" w14:algn="ctr">
                  <w14:noFill/>
                  <w14:prstDash w14:val="solid"/>
                  <w14:round/>
                </w14:textOutline>
              </w:rPr>
              <w:t>3.3.13</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AC CABLE</w:t>
            </w:r>
            <w:r>
              <w:rPr>
                <w:noProof/>
                <w:webHidden/>
              </w:rPr>
              <w:tab/>
            </w:r>
            <w:r>
              <w:rPr>
                <w:noProof/>
                <w:webHidden/>
              </w:rPr>
              <w:fldChar w:fldCharType="begin"/>
            </w:r>
            <w:r>
              <w:rPr>
                <w:noProof/>
                <w:webHidden/>
              </w:rPr>
              <w:instrText xml:space="preserve"> PAGEREF _Toc202254883 \h </w:instrText>
            </w:r>
            <w:r>
              <w:rPr>
                <w:noProof/>
                <w:webHidden/>
              </w:rPr>
            </w:r>
            <w:r>
              <w:rPr>
                <w:noProof/>
                <w:webHidden/>
              </w:rPr>
              <w:fldChar w:fldCharType="separate"/>
            </w:r>
            <w:r>
              <w:rPr>
                <w:noProof/>
                <w:webHidden/>
              </w:rPr>
              <w:t>54</w:t>
            </w:r>
            <w:r>
              <w:rPr>
                <w:noProof/>
                <w:webHidden/>
              </w:rPr>
              <w:fldChar w:fldCharType="end"/>
            </w:r>
          </w:hyperlink>
        </w:p>
        <w:p w14:paraId="20B70561"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84" w:history="1">
            <w:r w:rsidRPr="001F5C22">
              <w:rPr>
                <w:rStyle w:val="Hyperlink"/>
                <w:rFonts w:ascii="Times New Roman" w:hAnsi="Times New Roman" w:cs="Times New Roman"/>
                <w:noProof/>
                <w14:textOutline w14:w="0" w14:cap="flat" w14:cmpd="sng" w14:algn="ctr">
                  <w14:noFill/>
                  <w14:prstDash w14:val="solid"/>
                  <w14:round/>
                </w14:textOutline>
              </w:rPr>
              <w:t>3.4</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SUMMARY</w:t>
            </w:r>
            <w:r>
              <w:rPr>
                <w:noProof/>
                <w:webHidden/>
              </w:rPr>
              <w:tab/>
            </w:r>
            <w:r>
              <w:rPr>
                <w:noProof/>
                <w:webHidden/>
              </w:rPr>
              <w:fldChar w:fldCharType="begin"/>
            </w:r>
            <w:r>
              <w:rPr>
                <w:noProof/>
                <w:webHidden/>
              </w:rPr>
              <w:instrText xml:space="preserve"> PAGEREF _Toc202254884 \h </w:instrText>
            </w:r>
            <w:r>
              <w:rPr>
                <w:noProof/>
                <w:webHidden/>
              </w:rPr>
            </w:r>
            <w:r>
              <w:rPr>
                <w:noProof/>
                <w:webHidden/>
              </w:rPr>
              <w:fldChar w:fldCharType="separate"/>
            </w:r>
            <w:r>
              <w:rPr>
                <w:noProof/>
                <w:webHidden/>
              </w:rPr>
              <w:t>55</w:t>
            </w:r>
            <w:r>
              <w:rPr>
                <w:noProof/>
                <w:webHidden/>
              </w:rPr>
              <w:fldChar w:fldCharType="end"/>
            </w:r>
          </w:hyperlink>
        </w:p>
        <w:p w14:paraId="285614C2" w14:textId="77777777" w:rsidR="00B85571" w:rsidRDefault="00B85571" w:rsidP="00B85571">
          <w:pPr>
            <w:pStyle w:val="TOC1"/>
            <w:rPr>
              <w:rFonts w:eastAsiaTheme="minorEastAsia"/>
              <w:noProof/>
            </w:rPr>
          </w:pPr>
          <w:hyperlink w:anchor="_Toc202254885" w:history="1">
            <w:r w:rsidRPr="001F5C22">
              <w:rPr>
                <w:rStyle w:val="Hyperlink"/>
                <w:rFonts w:ascii="Times New Roman" w:hAnsi="Times New Roman" w:cs="Times New Roman"/>
                <w:noProof/>
                <w14:textOutline w14:w="0" w14:cap="flat" w14:cmpd="sng" w14:algn="ctr">
                  <w14:noFill/>
                  <w14:prstDash w14:val="solid"/>
                  <w14:round/>
                </w14:textOutline>
              </w:rPr>
              <w:t>CHAPTER FOUR</w:t>
            </w:r>
            <w:r>
              <w:rPr>
                <w:noProof/>
                <w:webHidden/>
              </w:rPr>
              <w:tab/>
            </w:r>
            <w:r>
              <w:rPr>
                <w:noProof/>
                <w:webHidden/>
              </w:rPr>
              <w:fldChar w:fldCharType="begin"/>
            </w:r>
            <w:r>
              <w:rPr>
                <w:noProof/>
                <w:webHidden/>
              </w:rPr>
              <w:instrText xml:space="preserve"> PAGEREF _Toc202254885 \h </w:instrText>
            </w:r>
            <w:r>
              <w:rPr>
                <w:noProof/>
                <w:webHidden/>
              </w:rPr>
            </w:r>
            <w:r>
              <w:rPr>
                <w:noProof/>
                <w:webHidden/>
              </w:rPr>
              <w:fldChar w:fldCharType="separate"/>
            </w:r>
            <w:r>
              <w:rPr>
                <w:noProof/>
                <w:webHidden/>
              </w:rPr>
              <w:t>57</w:t>
            </w:r>
            <w:r>
              <w:rPr>
                <w:noProof/>
                <w:webHidden/>
              </w:rPr>
              <w:fldChar w:fldCharType="end"/>
            </w:r>
          </w:hyperlink>
        </w:p>
        <w:p w14:paraId="09672B00"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86" w:history="1">
            <w:r w:rsidRPr="001F5C22">
              <w:rPr>
                <w:rStyle w:val="Hyperlink"/>
                <w:rFonts w:ascii="Times New Roman" w:hAnsi="Times New Roman" w:cs="Times New Roman"/>
                <w:noProof/>
                <w14:textOutline w14:w="0" w14:cap="flat" w14:cmpd="sng" w14:algn="ctr">
                  <w14:noFill/>
                  <w14:prstDash w14:val="solid"/>
                  <w14:round/>
                </w14:textOutline>
              </w:rPr>
              <w:t>4.0</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TEST AND RESULTS</w:t>
            </w:r>
            <w:r>
              <w:rPr>
                <w:noProof/>
                <w:webHidden/>
              </w:rPr>
              <w:tab/>
            </w:r>
            <w:r>
              <w:rPr>
                <w:noProof/>
                <w:webHidden/>
              </w:rPr>
              <w:fldChar w:fldCharType="begin"/>
            </w:r>
            <w:r>
              <w:rPr>
                <w:noProof/>
                <w:webHidden/>
              </w:rPr>
              <w:instrText xml:space="preserve"> PAGEREF _Toc202254886 \h </w:instrText>
            </w:r>
            <w:r>
              <w:rPr>
                <w:noProof/>
                <w:webHidden/>
              </w:rPr>
            </w:r>
            <w:r>
              <w:rPr>
                <w:noProof/>
                <w:webHidden/>
              </w:rPr>
              <w:fldChar w:fldCharType="separate"/>
            </w:r>
            <w:r>
              <w:rPr>
                <w:noProof/>
                <w:webHidden/>
              </w:rPr>
              <w:t>57</w:t>
            </w:r>
            <w:r>
              <w:rPr>
                <w:noProof/>
                <w:webHidden/>
              </w:rPr>
              <w:fldChar w:fldCharType="end"/>
            </w:r>
          </w:hyperlink>
        </w:p>
        <w:p w14:paraId="55E94E47" w14:textId="77777777" w:rsidR="00B85571" w:rsidRDefault="00B85571" w:rsidP="00B85571">
          <w:pPr>
            <w:pStyle w:val="TOC3"/>
            <w:tabs>
              <w:tab w:val="left" w:pos="1100"/>
              <w:tab w:val="right" w:leader="dot" w:pos="9016"/>
            </w:tabs>
            <w:spacing w:line="480" w:lineRule="auto"/>
            <w:rPr>
              <w:rFonts w:eastAsiaTheme="minorEastAsia"/>
              <w:noProof/>
            </w:rPr>
          </w:pPr>
          <w:hyperlink w:anchor="_Toc202254887" w:history="1">
            <w:r w:rsidRPr="001F5C22">
              <w:rPr>
                <w:rStyle w:val="Hyperlink"/>
                <w:rFonts w:ascii="Times New Roman" w:hAnsi="Times New Roman" w:cs="Times New Roman"/>
                <w:noProof/>
              </w:rPr>
              <w:t>4.1</w:t>
            </w:r>
            <w:r>
              <w:rPr>
                <w:rFonts w:eastAsiaTheme="minorEastAsia"/>
                <w:noProof/>
              </w:rPr>
              <w:tab/>
            </w:r>
            <w:r w:rsidRPr="001F5C22">
              <w:rPr>
                <w:rStyle w:val="Hyperlink"/>
                <w:rFonts w:ascii="Times New Roman" w:hAnsi="Times New Roman" w:cs="Times New Roman"/>
                <w:noProof/>
              </w:rPr>
              <w:t>CHARGING AND DISCHARGING OF THE BATTERY</w:t>
            </w:r>
            <w:r>
              <w:rPr>
                <w:noProof/>
                <w:webHidden/>
              </w:rPr>
              <w:tab/>
            </w:r>
            <w:r>
              <w:rPr>
                <w:noProof/>
                <w:webHidden/>
              </w:rPr>
              <w:fldChar w:fldCharType="begin"/>
            </w:r>
            <w:r>
              <w:rPr>
                <w:noProof/>
                <w:webHidden/>
              </w:rPr>
              <w:instrText xml:space="preserve"> PAGEREF _Toc202254887 \h </w:instrText>
            </w:r>
            <w:r>
              <w:rPr>
                <w:noProof/>
                <w:webHidden/>
              </w:rPr>
            </w:r>
            <w:r>
              <w:rPr>
                <w:noProof/>
                <w:webHidden/>
              </w:rPr>
              <w:fldChar w:fldCharType="separate"/>
            </w:r>
            <w:r>
              <w:rPr>
                <w:noProof/>
                <w:webHidden/>
              </w:rPr>
              <w:t>61</w:t>
            </w:r>
            <w:r>
              <w:rPr>
                <w:noProof/>
                <w:webHidden/>
              </w:rPr>
              <w:fldChar w:fldCharType="end"/>
            </w:r>
          </w:hyperlink>
        </w:p>
        <w:p w14:paraId="726CEB3B" w14:textId="77777777" w:rsidR="00B85571" w:rsidRDefault="00B85571" w:rsidP="00B85571">
          <w:pPr>
            <w:pStyle w:val="TOC3"/>
            <w:tabs>
              <w:tab w:val="left" w:pos="1100"/>
              <w:tab w:val="right" w:leader="dot" w:pos="9016"/>
            </w:tabs>
            <w:spacing w:line="480" w:lineRule="auto"/>
            <w:rPr>
              <w:rFonts w:eastAsiaTheme="minorEastAsia"/>
              <w:noProof/>
            </w:rPr>
          </w:pPr>
          <w:hyperlink w:anchor="_Toc202254888" w:history="1">
            <w:r w:rsidRPr="001F5C22">
              <w:rPr>
                <w:rStyle w:val="Hyperlink"/>
                <w:rFonts w:ascii="Times New Roman" w:hAnsi="Times New Roman" w:cs="Times New Roman"/>
                <w:noProof/>
              </w:rPr>
              <w:t>4.2</w:t>
            </w:r>
            <w:r>
              <w:rPr>
                <w:rFonts w:eastAsiaTheme="minorEastAsia"/>
                <w:noProof/>
              </w:rPr>
              <w:tab/>
            </w:r>
            <w:r w:rsidRPr="001F5C22">
              <w:rPr>
                <w:rStyle w:val="Hyperlink"/>
                <w:rFonts w:ascii="Times New Roman" w:hAnsi="Times New Roman" w:cs="Times New Roman"/>
                <w:noProof/>
              </w:rPr>
              <w:t>EFFICIENCY OF THE INVERTER</w:t>
            </w:r>
            <w:r>
              <w:rPr>
                <w:noProof/>
                <w:webHidden/>
              </w:rPr>
              <w:tab/>
            </w:r>
            <w:r>
              <w:rPr>
                <w:noProof/>
                <w:webHidden/>
              </w:rPr>
              <w:fldChar w:fldCharType="begin"/>
            </w:r>
            <w:r>
              <w:rPr>
                <w:noProof/>
                <w:webHidden/>
              </w:rPr>
              <w:instrText xml:space="preserve"> PAGEREF _Toc202254888 \h </w:instrText>
            </w:r>
            <w:r>
              <w:rPr>
                <w:noProof/>
                <w:webHidden/>
              </w:rPr>
            </w:r>
            <w:r>
              <w:rPr>
                <w:noProof/>
                <w:webHidden/>
              </w:rPr>
              <w:fldChar w:fldCharType="separate"/>
            </w:r>
            <w:r>
              <w:rPr>
                <w:noProof/>
                <w:webHidden/>
              </w:rPr>
              <w:t>63</w:t>
            </w:r>
            <w:r>
              <w:rPr>
                <w:noProof/>
                <w:webHidden/>
              </w:rPr>
              <w:fldChar w:fldCharType="end"/>
            </w:r>
          </w:hyperlink>
        </w:p>
        <w:p w14:paraId="578936C9" w14:textId="77777777" w:rsidR="00B85571" w:rsidRDefault="00B85571" w:rsidP="00B85571">
          <w:pPr>
            <w:pStyle w:val="TOC3"/>
            <w:tabs>
              <w:tab w:val="left" w:pos="1100"/>
              <w:tab w:val="right" w:leader="dot" w:pos="9016"/>
            </w:tabs>
            <w:spacing w:line="480" w:lineRule="auto"/>
            <w:rPr>
              <w:rFonts w:eastAsiaTheme="minorEastAsia"/>
              <w:noProof/>
            </w:rPr>
          </w:pPr>
          <w:hyperlink w:anchor="_Toc202254889" w:history="1">
            <w:r w:rsidRPr="001F5C22">
              <w:rPr>
                <w:rStyle w:val="Hyperlink"/>
                <w:rFonts w:ascii="Times New Roman" w:hAnsi="Times New Roman" w:cs="Times New Roman"/>
                <w:noProof/>
              </w:rPr>
              <w:t>4.3</w:t>
            </w:r>
            <w:r>
              <w:rPr>
                <w:rFonts w:eastAsiaTheme="minorEastAsia"/>
                <w:noProof/>
              </w:rPr>
              <w:tab/>
            </w:r>
            <w:r w:rsidRPr="001F5C22">
              <w:rPr>
                <w:rStyle w:val="Hyperlink"/>
                <w:rFonts w:ascii="Times New Roman" w:hAnsi="Times New Roman" w:cs="Times New Roman"/>
                <w:noProof/>
              </w:rPr>
              <w:t>OVERALL EFFICIENCY OF THE SOLAR SYSTEM</w:t>
            </w:r>
            <w:r>
              <w:rPr>
                <w:noProof/>
                <w:webHidden/>
              </w:rPr>
              <w:tab/>
            </w:r>
            <w:r>
              <w:rPr>
                <w:noProof/>
                <w:webHidden/>
              </w:rPr>
              <w:fldChar w:fldCharType="begin"/>
            </w:r>
            <w:r>
              <w:rPr>
                <w:noProof/>
                <w:webHidden/>
              </w:rPr>
              <w:instrText xml:space="preserve"> PAGEREF _Toc202254889 \h </w:instrText>
            </w:r>
            <w:r>
              <w:rPr>
                <w:noProof/>
                <w:webHidden/>
              </w:rPr>
            </w:r>
            <w:r>
              <w:rPr>
                <w:noProof/>
                <w:webHidden/>
              </w:rPr>
              <w:fldChar w:fldCharType="separate"/>
            </w:r>
            <w:r>
              <w:rPr>
                <w:noProof/>
                <w:webHidden/>
              </w:rPr>
              <w:t>64</w:t>
            </w:r>
            <w:r>
              <w:rPr>
                <w:noProof/>
                <w:webHidden/>
              </w:rPr>
              <w:fldChar w:fldCharType="end"/>
            </w:r>
          </w:hyperlink>
        </w:p>
        <w:p w14:paraId="46079CB4"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90" w:history="1">
            <w:r w:rsidRPr="001F5C22">
              <w:rPr>
                <w:rStyle w:val="Hyperlink"/>
                <w:rFonts w:ascii="Times New Roman" w:hAnsi="Times New Roman" w:cs="Times New Roman"/>
                <w:noProof/>
                <w14:textOutline w14:w="0" w14:cap="flat" w14:cmpd="sng" w14:algn="ctr">
                  <w14:noFill/>
                  <w14:prstDash w14:val="solid"/>
                  <w14:round/>
                </w14:textOutline>
              </w:rPr>
              <w:t>4.4</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SUMMARY</w:t>
            </w:r>
            <w:r>
              <w:rPr>
                <w:noProof/>
                <w:webHidden/>
              </w:rPr>
              <w:tab/>
            </w:r>
            <w:r>
              <w:rPr>
                <w:noProof/>
                <w:webHidden/>
              </w:rPr>
              <w:fldChar w:fldCharType="begin"/>
            </w:r>
            <w:r>
              <w:rPr>
                <w:noProof/>
                <w:webHidden/>
              </w:rPr>
              <w:instrText xml:space="preserve"> PAGEREF _Toc202254890 \h </w:instrText>
            </w:r>
            <w:r>
              <w:rPr>
                <w:noProof/>
                <w:webHidden/>
              </w:rPr>
            </w:r>
            <w:r>
              <w:rPr>
                <w:noProof/>
                <w:webHidden/>
              </w:rPr>
              <w:fldChar w:fldCharType="separate"/>
            </w:r>
            <w:r>
              <w:rPr>
                <w:noProof/>
                <w:webHidden/>
              </w:rPr>
              <w:t>65</w:t>
            </w:r>
            <w:r>
              <w:rPr>
                <w:noProof/>
                <w:webHidden/>
              </w:rPr>
              <w:fldChar w:fldCharType="end"/>
            </w:r>
          </w:hyperlink>
        </w:p>
        <w:p w14:paraId="2D137D82" w14:textId="77777777" w:rsidR="00B85571" w:rsidRDefault="00B85571" w:rsidP="00B85571">
          <w:pPr>
            <w:pStyle w:val="TOC1"/>
            <w:rPr>
              <w:rFonts w:eastAsiaTheme="minorEastAsia"/>
              <w:noProof/>
            </w:rPr>
          </w:pPr>
          <w:hyperlink w:anchor="_Toc202254891" w:history="1">
            <w:r w:rsidRPr="001F5C22">
              <w:rPr>
                <w:rStyle w:val="Hyperlink"/>
                <w:rFonts w:ascii="Times New Roman" w:hAnsi="Times New Roman" w:cs="Times New Roman"/>
                <w:noProof/>
                <w14:textOutline w14:w="0" w14:cap="flat" w14:cmpd="sng" w14:algn="ctr">
                  <w14:noFill/>
                  <w14:prstDash w14:val="solid"/>
                  <w14:round/>
                </w14:textOutline>
              </w:rPr>
              <w:t>CHAPTER FIVE</w:t>
            </w:r>
            <w:r>
              <w:rPr>
                <w:noProof/>
                <w:webHidden/>
              </w:rPr>
              <w:tab/>
            </w:r>
            <w:r>
              <w:rPr>
                <w:noProof/>
                <w:webHidden/>
              </w:rPr>
              <w:fldChar w:fldCharType="begin"/>
            </w:r>
            <w:r>
              <w:rPr>
                <w:noProof/>
                <w:webHidden/>
              </w:rPr>
              <w:instrText xml:space="preserve"> PAGEREF _Toc202254891 \h </w:instrText>
            </w:r>
            <w:r>
              <w:rPr>
                <w:noProof/>
                <w:webHidden/>
              </w:rPr>
            </w:r>
            <w:r>
              <w:rPr>
                <w:noProof/>
                <w:webHidden/>
              </w:rPr>
              <w:fldChar w:fldCharType="separate"/>
            </w:r>
            <w:r>
              <w:rPr>
                <w:noProof/>
                <w:webHidden/>
              </w:rPr>
              <w:t>66</w:t>
            </w:r>
            <w:r>
              <w:rPr>
                <w:noProof/>
                <w:webHidden/>
              </w:rPr>
              <w:fldChar w:fldCharType="end"/>
            </w:r>
          </w:hyperlink>
        </w:p>
        <w:p w14:paraId="5FC2AF14"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92" w:history="1">
            <w:r w:rsidRPr="001F5C22">
              <w:rPr>
                <w:rStyle w:val="Hyperlink"/>
                <w:rFonts w:ascii="Times New Roman" w:hAnsi="Times New Roman" w:cs="Times New Roman"/>
                <w:noProof/>
                <w14:textOutline w14:w="0" w14:cap="flat" w14:cmpd="sng" w14:algn="ctr">
                  <w14:noFill/>
                  <w14:prstDash w14:val="solid"/>
                  <w14:round/>
                </w14:textOutline>
              </w:rPr>
              <w:t>5.0</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CONCLUSION</w:t>
            </w:r>
            <w:r>
              <w:rPr>
                <w:noProof/>
                <w:webHidden/>
              </w:rPr>
              <w:tab/>
            </w:r>
            <w:r>
              <w:rPr>
                <w:noProof/>
                <w:webHidden/>
              </w:rPr>
              <w:fldChar w:fldCharType="begin"/>
            </w:r>
            <w:r>
              <w:rPr>
                <w:noProof/>
                <w:webHidden/>
              </w:rPr>
              <w:instrText xml:space="preserve"> PAGEREF _Toc202254892 \h </w:instrText>
            </w:r>
            <w:r>
              <w:rPr>
                <w:noProof/>
                <w:webHidden/>
              </w:rPr>
            </w:r>
            <w:r>
              <w:rPr>
                <w:noProof/>
                <w:webHidden/>
              </w:rPr>
              <w:fldChar w:fldCharType="separate"/>
            </w:r>
            <w:r>
              <w:rPr>
                <w:noProof/>
                <w:webHidden/>
              </w:rPr>
              <w:t>66</w:t>
            </w:r>
            <w:r>
              <w:rPr>
                <w:noProof/>
                <w:webHidden/>
              </w:rPr>
              <w:fldChar w:fldCharType="end"/>
            </w:r>
          </w:hyperlink>
        </w:p>
        <w:p w14:paraId="4AC37DB6" w14:textId="77777777" w:rsidR="00B85571" w:rsidRDefault="00B85571" w:rsidP="00B85571">
          <w:pPr>
            <w:pStyle w:val="TOC2"/>
            <w:tabs>
              <w:tab w:val="left" w:pos="880"/>
              <w:tab w:val="right" w:leader="dot" w:pos="9016"/>
            </w:tabs>
            <w:spacing w:line="480" w:lineRule="auto"/>
            <w:rPr>
              <w:rFonts w:eastAsiaTheme="minorEastAsia"/>
              <w:noProof/>
            </w:rPr>
          </w:pPr>
          <w:hyperlink w:anchor="_Toc202254893" w:history="1">
            <w:r w:rsidRPr="001F5C22">
              <w:rPr>
                <w:rStyle w:val="Hyperlink"/>
                <w:rFonts w:ascii="Times New Roman" w:hAnsi="Times New Roman" w:cs="Times New Roman"/>
                <w:noProof/>
                <w14:textOutline w14:w="0" w14:cap="flat" w14:cmpd="sng" w14:algn="ctr">
                  <w14:noFill/>
                  <w14:prstDash w14:val="solid"/>
                  <w14:round/>
                </w14:textOutline>
              </w:rPr>
              <w:t>5.1</w:t>
            </w:r>
            <w:r>
              <w:rPr>
                <w:rFonts w:eastAsiaTheme="minorEastAsia"/>
                <w:noProof/>
              </w:rPr>
              <w:tab/>
            </w:r>
            <w:r w:rsidRPr="001F5C22">
              <w:rPr>
                <w:rStyle w:val="Hyperlink"/>
                <w:rFonts w:ascii="Times New Roman" w:hAnsi="Times New Roman" w:cs="Times New Roman"/>
                <w:noProof/>
                <w14:textOutline w14:w="0" w14:cap="flat" w14:cmpd="sng" w14:algn="ctr">
                  <w14:noFill/>
                  <w14:prstDash w14:val="solid"/>
                  <w14:round/>
                </w14:textOutline>
              </w:rPr>
              <w:t>RECOMMENDATION</w:t>
            </w:r>
            <w:r>
              <w:rPr>
                <w:noProof/>
                <w:webHidden/>
              </w:rPr>
              <w:tab/>
            </w:r>
            <w:r>
              <w:rPr>
                <w:noProof/>
                <w:webHidden/>
              </w:rPr>
              <w:fldChar w:fldCharType="begin"/>
            </w:r>
            <w:r>
              <w:rPr>
                <w:noProof/>
                <w:webHidden/>
              </w:rPr>
              <w:instrText xml:space="preserve"> PAGEREF _Toc202254893 \h </w:instrText>
            </w:r>
            <w:r>
              <w:rPr>
                <w:noProof/>
                <w:webHidden/>
              </w:rPr>
            </w:r>
            <w:r>
              <w:rPr>
                <w:noProof/>
                <w:webHidden/>
              </w:rPr>
              <w:fldChar w:fldCharType="separate"/>
            </w:r>
            <w:r>
              <w:rPr>
                <w:noProof/>
                <w:webHidden/>
              </w:rPr>
              <w:t>66</w:t>
            </w:r>
            <w:r>
              <w:rPr>
                <w:noProof/>
                <w:webHidden/>
              </w:rPr>
              <w:fldChar w:fldCharType="end"/>
            </w:r>
          </w:hyperlink>
        </w:p>
        <w:p w14:paraId="48BA9B17" w14:textId="77777777" w:rsidR="00B85571" w:rsidRDefault="00B85571" w:rsidP="00B85571">
          <w:pPr>
            <w:pStyle w:val="TOC1"/>
            <w:rPr>
              <w:rFonts w:eastAsiaTheme="minorEastAsia"/>
              <w:noProof/>
            </w:rPr>
          </w:pPr>
          <w:hyperlink w:anchor="_Toc202254894" w:history="1">
            <w:r w:rsidRPr="001F5C22">
              <w:rPr>
                <w:rStyle w:val="Hyperlink"/>
                <w:rFonts w:ascii="Times New Roman" w:hAnsi="Times New Roman" w:cs="Times New Roman"/>
                <w:noProof/>
              </w:rPr>
              <w:t>APPENDIX I</w:t>
            </w:r>
            <w:r>
              <w:rPr>
                <w:noProof/>
                <w:webHidden/>
              </w:rPr>
              <w:tab/>
            </w:r>
            <w:r>
              <w:rPr>
                <w:noProof/>
                <w:webHidden/>
              </w:rPr>
              <w:fldChar w:fldCharType="begin"/>
            </w:r>
            <w:r>
              <w:rPr>
                <w:noProof/>
                <w:webHidden/>
              </w:rPr>
              <w:instrText xml:space="preserve"> PAGEREF _Toc202254894 \h </w:instrText>
            </w:r>
            <w:r>
              <w:rPr>
                <w:noProof/>
                <w:webHidden/>
              </w:rPr>
            </w:r>
            <w:r>
              <w:rPr>
                <w:noProof/>
                <w:webHidden/>
              </w:rPr>
              <w:fldChar w:fldCharType="separate"/>
            </w:r>
            <w:r>
              <w:rPr>
                <w:noProof/>
                <w:webHidden/>
              </w:rPr>
              <w:t>68</w:t>
            </w:r>
            <w:r>
              <w:rPr>
                <w:noProof/>
                <w:webHidden/>
              </w:rPr>
              <w:fldChar w:fldCharType="end"/>
            </w:r>
          </w:hyperlink>
        </w:p>
        <w:p w14:paraId="39DC9161" w14:textId="77777777" w:rsidR="00B85571" w:rsidRDefault="00B85571" w:rsidP="00B85571">
          <w:pPr>
            <w:pStyle w:val="TOC1"/>
            <w:rPr>
              <w:rFonts w:eastAsiaTheme="minorEastAsia"/>
              <w:noProof/>
            </w:rPr>
          </w:pPr>
          <w:hyperlink w:anchor="_Toc202254895" w:history="1">
            <w:r w:rsidRPr="001F5C22">
              <w:rPr>
                <w:rStyle w:val="Hyperlink"/>
                <w:rFonts w:ascii="Times New Roman" w:hAnsi="Times New Roman" w:cs="Times New Roman"/>
                <w:noProof/>
              </w:rPr>
              <w:t>APPENDIX II</w:t>
            </w:r>
            <w:r>
              <w:rPr>
                <w:noProof/>
                <w:webHidden/>
              </w:rPr>
              <w:tab/>
            </w:r>
            <w:r>
              <w:rPr>
                <w:noProof/>
                <w:webHidden/>
              </w:rPr>
              <w:fldChar w:fldCharType="begin"/>
            </w:r>
            <w:r>
              <w:rPr>
                <w:noProof/>
                <w:webHidden/>
              </w:rPr>
              <w:instrText xml:space="preserve"> PAGEREF _Toc202254895 \h </w:instrText>
            </w:r>
            <w:r>
              <w:rPr>
                <w:noProof/>
                <w:webHidden/>
              </w:rPr>
            </w:r>
            <w:r>
              <w:rPr>
                <w:noProof/>
                <w:webHidden/>
              </w:rPr>
              <w:fldChar w:fldCharType="separate"/>
            </w:r>
            <w:r>
              <w:rPr>
                <w:noProof/>
                <w:webHidden/>
              </w:rPr>
              <w:t>69</w:t>
            </w:r>
            <w:r>
              <w:rPr>
                <w:noProof/>
                <w:webHidden/>
              </w:rPr>
              <w:fldChar w:fldCharType="end"/>
            </w:r>
          </w:hyperlink>
        </w:p>
        <w:p w14:paraId="5DC20FC7" w14:textId="77777777" w:rsidR="00B85571" w:rsidRDefault="00B85571" w:rsidP="00B85571">
          <w:pPr>
            <w:pStyle w:val="TOC1"/>
            <w:rPr>
              <w:rFonts w:eastAsiaTheme="minorEastAsia"/>
              <w:noProof/>
            </w:rPr>
          </w:pPr>
          <w:hyperlink w:anchor="_Toc202254896" w:history="1">
            <w:r w:rsidRPr="001F5C22">
              <w:rPr>
                <w:rStyle w:val="Hyperlink"/>
                <w:rFonts w:ascii="Times New Roman" w:hAnsi="Times New Roman" w:cs="Times New Roman"/>
                <w:noProof/>
              </w:rPr>
              <w:t>APPENDIX III</w:t>
            </w:r>
            <w:r>
              <w:rPr>
                <w:noProof/>
                <w:webHidden/>
              </w:rPr>
              <w:tab/>
            </w:r>
            <w:r>
              <w:rPr>
                <w:noProof/>
                <w:webHidden/>
              </w:rPr>
              <w:fldChar w:fldCharType="begin"/>
            </w:r>
            <w:r>
              <w:rPr>
                <w:noProof/>
                <w:webHidden/>
              </w:rPr>
              <w:instrText xml:space="preserve"> PAGEREF _Toc202254896 \h </w:instrText>
            </w:r>
            <w:r>
              <w:rPr>
                <w:noProof/>
                <w:webHidden/>
              </w:rPr>
            </w:r>
            <w:r>
              <w:rPr>
                <w:noProof/>
                <w:webHidden/>
              </w:rPr>
              <w:fldChar w:fldCharType="separate"/>
            </w:r>
            <w:r>
              <w:rPr>
                <w:noProof/>
                <w:webHidden/>
              </w:rPr>
              <w:t>70</w:t>
            </w:r>
            <w:r>
              <w:rPr>
                <w:noProof/>
                <w:webHidden/>
              </w:rPr>
              <w:fldChar w:fldCharType="end"/>
            </w:r>
          </w:hyperlink>
        </w:p>
        <w:p w14:paraId="78E42174" w14:textId="77777777" w:rsidR="00B85571" w:rsidRDefault="00B85571" w:rsidP="00B85571">
          <w:pPr>
            <w:pStyle w:val="TOC1"/>
            <w:rPr>
              <w:rFonts w:eastAsiaTheme="minorEastAsia"/>
              <w:noProof/>
            </w:rPr>
          </w:pPr>
          <w:hyperlink w:anchor="_Toc202254897" w:history="1">
            <w:r w:rsidRPr="001F5C22">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202254897 \h </w:instrText>
            </w:r>
            <w:r>
              <w:rPr>
                <w:noProof/>
                <w:webHidden/>
              </w:rPr>
            </w:r>
            <w:r>
              <w:rPr>
                <w:noProof/>
                <w:webHidden/>
              </w:rPr>
              <w:fldChar w:fldCharType="separate"/>
            </w:r>
            <w:r>
              <w:rPr>
                <w:noProof/>
                <w:webHidden/>
              </w:rPr>
              <w:t>71</w:t>
            </w:r>
            <w:r>
              <w:rPr>
                <w:noProof/>
                <w:webHidden/>
              </w:rPr>
              <w:fldChar w:fldCharType="end"/>
            </w:r>
          </w:hyperlink>
        </w:p>
        <w:p w14:paraId="62E44903" w14:textId="77777777" w:rsidR="00B85571" w:rsidRPr="00397A21" w:rsidRDefault="00B85571" w:rsidP="00B8557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dtContent>
    </w:sdt>
    <w:p w14:paraId="6AD1EB41" w14:textId="77777777" w:rsidR="00B85571" w:rsidRDefault="00B85571" w:rsidP="00B85571"/>
    <w:p w14:paraId="123AFD6C" w14:textId="77777777" w:rsidR="00B85571" w:rsidRDefault="00B85571" w:rsidP="00B85571"/>
    <w:p w14:paraId="7C18E5C8" w14:textId="77777777" w:rsidR="00B85571" w:rsidRDefault="00B85571" w:rsidP="00B85571"/>
    <w:p w14:paraId="623429C8" w14:textId="77777777" w:rsidR="00B85571" w:rsidRDefault="00B85571" w:rsidP="00B85571"/>
    <w:p w14:paraId="0633CEBA" w14:textId="77777777" w:rsidR="00B85571" w:rsidRDefault="00B85571" w:rsidP="00B85571"/>
    <w:p w14:paraId="0C8E6CB9" w14:textId="77777777" w:rsidR="00B85571" w:rsidRDefault="00B85571" w:rsidP="00B85571"/>
    <w:p w14:paraId="4EED9CB2" w14:textId="77777777" w:rsidR="00B85571" w:rsidRDefault="00B85571" w:rsidP="00B85571"/>
    <w:p w14:paraId="0CA127F1" w14:textId="77777777" w:rsidR="00B85571" w:rsidRDefault="00B85571" w:rsidP="00B85571"/>
    <w:p w14:paraId="1D8602C6" w14:textId="77777777" w:rsidR="00B85571" w:rsidRDefault="00B85571" w:rsidP="00B85571"/>
    <w:p w14:paraId="39251E94" w14:textId="77777777" w:rsidR="00B85571" w:rsidRDefault="00B85571" w:rsidP="00B85571"/>
    <w:p w14:paraId="6012D387" w14:textId="77777777" w:rsidR="00B85571" w:rsidRDefault="00B85571" w:rsidP="00B85571"/>
    <w:p w14:paraId="4D49D1FC" w14:textId="77777777" w:rsidR="00B85571" w:rsidRDefault="00B85571" w:rsidP="00B85571"/>
    <w:p w14:paraId="240998A0" w14:textId="77777777" w:rsidR="00B85571" w:rsidRDefault="00B85571" w:rsidP="00B85571"/>
    <w:p w14:paraId="1F30F111" w14:textId="77777777" w:rsidR="00B85571" w:rsidRDefault="00B85571" w:rsidP="00B85571"/>
    <w:p w14:paraId="339CE2D5" w14:textId="77777777" w:rsidR="00B85571" w:rsidRDefault="00B85571" w:rsidP="00B85571"/>
    <w:p w14:paraId="24B6CE10" w14:textId="77777777" w:rsidR="00B85571" w:rsidRDefault="00B85571" w:rsidP="00B85571"/>
    <w:p w14:paraId="140BF6A2" w14:textId="77777777" w:rsidR="00B85571" w:rsidRDefault="00B85571" w:rsidP="00B85571"/>
    <w:p w14:paraId="2A016EE2" w14:textId="77777777" w:rsidR="00B85571" w:rsidRDefault="00B85571" w:rsidP="00B85571"/>
    <w:p w14:paraId="14079943" w14:textId="77777777" w:rsidR="00B85571" w:rsidRDefault="00B85571" w:rsidP="00B85571"/>
    <w:p w14:paraId="028F6BEC" w14:textId="77777777" w:rsidR="00B85571" w:rsidRDefault="00B85571" w:rsidP="00B85571"/>
    <w:p w14:paraId="532BE246" w14:textId="77777777" w:rsidR="00B85571" w:rsidRDefault="00B85571" w:rsidP="00B85571"/>
    <w:p w14:paraId="55947158" w14:textId="77777777" w:rsidR="00B85571" w:rsidRPr="00BF5D1C" w:rsidRDefault="00B85571" w:rsidP="00B85571">
      <w:pPr>
        <w:pStyle w:val="Heading1"/>
        <w:ind w:left="432"/>
        <w:jc w:val="center"/>
        <w:rPr>
          <w:rFonts w:cs="Times New Roman"/>
          <w:szCs w:val="24"/>
        </w:rPr>
      </w:pPr>
      <w:bookmarkStart w:id="1" w:name="_Toc202254832"/>
      <w:r w:rsidRPr="00BF5D1C">
        <w:rPr>
          <w:rFonts w:cs="Times New Roman"/>
          <w:szCs w:val="24"/>
        </w:rPr>
        <w:t>LIST OF FIGURES</w:t>
      </w:r>
      <w:bookmarkEnd w:id="1"/>
    </w:p>
    <w:p w14:paraId="3ACD2C9D" w14:textId="77777777" w:rsidR="00B85571" w:rsidRDefault="00B85571" w:rsidP="00B85571">
      <w:pPr>
        <w:pStyle w:val="TableofFigures"/>
        <w:rPr>
          <w:rFonts w:asciiTheme="minorHAnsi" w:eastAsiaTheme="minorEastAsia" w:hAnsiTheme="minorHAnsi"/>
          <w:noProof/>
          <w:sz w:val="22"/>
        </w:rPr>
      </w:pPr>
      <w:r>
        <w:rPr>
          <w:rFonts w:cs="Times New Roman"/>
          <w:sz w:val="36"/>
          <w:szCs w:val="36"/>
        </w:rPr>
        <w:fldChar w:fldCharType="begin"/>
      </w:r>
      <w:r>
        <w:rPr>
          <w:rFonts w:cs="Times New Roman"/>
          <w:sz w:val="36"/>
          <w:szCs w:val="36"/>
        </w:rPr>
        <w:instrText xml:space="preserve"> TOC \h \z \c "Figure" </w:instrText>
      </w:r>
      <w:r>
        <w:rPr>
          <w:rFonts w:cs="Times New Roman"/>
          <w:sz w:val="36"/>
          <w:szCs w:val="36"/>
        </w:rPr>
        <w:fldChar w:fldCharType="separate"/>
      </w:r>
      <w:hyperlink w:anchor="_Toc201845108" w:history="1">
        <w:r w:rsidRPr="00CC5551">
          <w:rPr>
            <w:rStyle w:val="Hyperlink"/>
            <w:rFonts w:cs="Times New Roman"/>
            <w:noProof/>
          </w:rPr>
          <w:t>Figure 1: Concept of an inverter.</w:t>
        </w:r>
        <w:r>
          <w:rPr>
            <w:noProof/>
            <w:webHidden/>
          </w:rPr>
          <w:tab/>
        </w:r>
        <w:r>
          <w:rPr>
            <w:noProof/>
            <w:webHidden/>
          </w:rPr>
          <w:fldChar w:fldCharType="begin"/>
        </w:r>
        <w:r>
          <w:rPr>
            <w:noProof/>
            <w:webHidden/>
          </w:rPr>
          <w:instrText xml:space="preserve"> PAGEREF _Toc201845108 \h </w:instrText>
        </w:r>
        <w:r>
          <w:rPr>
            <w:noProof/>
            <w:webHidden/>
          </w:rPr>
        </w:r>
        <w:r>
          <w:rPr>
            <w:noProof/>
            <w:webHidden/>
          </w:rPr>
          <w:fldChar w:fldCharType="separate"/>
        </w:r>
        <w:r>
          <w:rPr>
            <w:noProof/>
            <w:webHidden/>
          </w:rPr>
          <w:t>10</w:t>
        </w:r>
        <w:r>
          <w:rPr>
            <w:noProof/>
            <w:webHidden/>
          </w:rPr>
          <w:fldChar w:fldCharType="end"/>
        </w:r>
      </w:hyperlink>
    </w:p>
    <w:p w14:paraId="6C354F3C" w14:textId="77777777" w:rsidR="00B85571" w:rsidRDefault="00B85571" w:rsidP="00B85571">
      <w:pPr>
        <w:pStyle w:val="TableofFigures"/>
        <w:rPr>
          <w:rFonts w:asciiTheme="minorHAnsi" w:eastAsiaTheme="minorEastAsia" w:hAnsiTheme="minorHAnsi"/>
          <w:noProof/>
          <w:sz w:val="22"/>
        </w:rPr>
      </w:pPr>
      <w:hyperlink w:anchor="_Toc201845109" w:history="1">
        <w:r w:rsidRPr="00CC5551">
          <w:rPr>
            <w:rStyle w:val="Hyperlink"/>
            <w:rFonts w:cs="Times New Roman"/>
            <w:noProof/>
          </w:rPr>
          <w:t xml:space="preserve">Figure 2 : </w:t>
        </w:r>
        <w:r w:rsidRPr="00CC5551">
          <w:rPr>
            <w:rStyle w:val="Hyperlink"/>
            <w:rFonts w:cs="Times New Roman"/>
            <w:noProof/>
            <w14:textOutline w14:w="0" w14:cap="flat" w14:cmpd="sng" w14:algn="ctr">
              <w14:noFill/>
              <w14:prstDash w14:val="solid"/>
              <w14:round/>
            </w14:textOutline>
          </w:rPr>
          <w:t>Schematic diagram of PWM solar charge controller</w:t>
        </w:r>
        <w:r>
          <w:rPr>
            <w:noProof/>
            <w:webHidden/>
          </w:rPr>
          <w:tab/>
        </w:r>
        <w:r>
          <w:rPr>
            <w:noProof/>
            <w:webHidden/>
          </w:rPr>
          <w:fldChar w:fldCharType="begin"/>
        </w:r>
        <w:r>
          <w:rPr>
            <w:noProof/>
            <w:webHidden/>
          </w:rPr>
          <w:instrText xml:space="preserve"> PAGEREF _Toc201845109 \h </w:instrText>
        </w:r>
        <w:r>
          <w:rPr>
            <w:noProof/>
            <w:webHidden/>
          </w:rPr>
        </w:r>
        <w:r>
          <w:rPr>
            <w:noProof/>
            <w:webHidden/>
          </w:rPr>
          <w:fldChar w:fldCharType="separate"/>
        </w:r>
        <w:r>
          <w:rPr>
            <w:noProof/>
            <w:webHidden/>
          </w:rPr>
          <w:t>35</w:t>
        </w:r>
        <w:r>
          <w:rPr>
            <w:noProof/>
            <w:webHidden/>
          </w:rPr>
          <w:fldChar w:fldCharType="end"/>
        </w:r>
      </w:hyperlink>
    </w:p>
    <w:p w14:paraId="542DA695" w14:textId="77777777" w:rsidR="00B85571" w:rsidRDefault="00B85571" w:rsidP="00B85571">
      <w:pPr>
        <w:pStyle w:val="TableofFigures"/>
        <w:rPr>
          <w:rFonts w:asciiTheme="minorHAnsi" w:eastAsiaTheme="minorEastAsia" w:hAnsiTheme="minorHAnsi"/>
          <w:noProof/>
          <w:sz w:val="22"/>
        </w:rPr>
      </w:pPr>
      <w:hyperlink w:anchor="_Toc201845110" w:history="1">
        <w:r w:rsidRPr="00CC5551">
          <w:rPr>
            <w:rStyle w:val="Hyperlink"/>
            <w:rFonts w:cs="Times New Roman"/>
            <w:noProof/>
          </w:rPr>
          <w:t xml:space="preserve">Figure 3: </w:t>
        </w:r>
        <w:r w:rsidRPr="00CC5551">
          <w:rPr>
            <w:rStyle w:val="Hyperlink"/>
            <w:rFonts w:cs="Times New Roman"/>
            <w:noProof/>
            <w14:textOutline w14:w="0" w14:cap="flat" w14:cmpd="sng" w14:algn="ctr">
              <w14:noFill/>
              <w14:prstDash w14:val="solid"/>
              <w14:round/>
            </w14:textOutline>
          </w:rPr>
          <w:t>Schematic diagram of MPPT solar charge controller .</w:t>
        </w:r>
        <w:r>
          <w:rPr>
            <w:noProof/>
            <w:webHidden/>
          </w:rPr>
          <w:tab/>
        </w:r>
        <w:r>
          <w:rPr>
            <w:noProof/>
            <w:webHidden/>
          </w:rPr>
          <w:fldChar w:fldCharType="begin"/>
        </w:r>
        <w:r>
          <w:rPr>
            <w:noProof/>
            <w:webHidden/>
          </w:rPr>
          <w:instrText xml:space="preserve"> PAGEREF _Toc201845110 \h </w:instrText>
        </w:r>
        <w:r>
          <w:rPr>
            <w:noProof/>
            <w:webHidden/>
          </w:rPr>
        </w:r>
        <w:r>
          <w:rPr>
            <w:noProof/>
            <w:webHidden/>
          </w:rPr>
          <w:fldChar w:fldCharType="separate"/>
        </w:r>
        <w:r>
          <w:rPr>
            <w:noProof/>
            <w:webHidden/>
          </w:rPr>
          <w:t>37</w:t>
        </w:r>
        <w:r>
          <w:rPr>
            <w:noProof/>
            <w:webHidden/>
          </w:rPr>
          <w:fldChar w:fldCharType="end"/>
        </w:r>
      </w:hyperlink>
    </w:p>
    <w:p w14:paraId="765C90A5" w14:textId="77777777" w:rsidR="00B85571" w:rsidRDefault="00B85571" w:rsidP="00B85571">
      <w:pPr>
        <w:pStyle w:val="TableofFigures"/>
        <w:rPr>
          <w:rFonts w:asciiTheme="minorHAnsi" w:eastAsiaTheme="minorEastAsia" w:hAnsiTheme="minorHAnsi"/>
          <w:noProof/>
          <w:sz w:val="22"/>
        </w:rPr>
      </w:pPr>
      <w:hyperlink w:anchor="_Toc201845111" w:history="1">
        <w:r w:rsidRPr="00CC5551">
          <w:rPr>
            <w:rStyle w:val="Hyperlink"/>
            <w:rFonts w:cs="Times New Roman"/>
            <w:noProof/>
          </w:rPr>
          <w:t xml:space="preserve">Figure 4: </w:t>
        </w:r>
        <w:r w:rsidRPr="00CC5551">
          <w:rPr>
            <w:rStyle w:val="Hyperlink"/>
            <w:rFonts w:cs="Times New Roman"/>
            <w:noProof/>
            <w14:textOutline w14:w="0" w14:cap="flat" w14:cmpd="sng" w14:algn="ctr">
              <w14:noFill/>
              <w14:prstDash w14:val="solid"/>
              <w14:round/>
            </w14:textOutline>
          </w:rPr>
          <w:t>Schematic diagram of MPPT solar charge controller.</w:t>
        </w:r>
        <w:r>
          <w:rPr>
            <w:noProof/>
            <w:webHidden/>
          </w:rPr>
          <w:tab/>
        </w:r>
        <w:r>
          <w:rPr>
            <w:noProof/>
            <w:webHidden/>
          </w:rPr>
          <w:fldChar w:fldCharType="begin"/>
        </w:r>
        <w:r>
          <w:rPr>
            <w:noProof/>
            <w:webHidden/>
          </w:rPr>
          <w:instrText xml:space="preserve"> PAGEREF _Toc201845111 \h </w:instrText>
        </w:r>
        <w:r>
          <w:rPr>
            <w:noProof/>
            <w:webHidden/>
          </w:rPr>
        </w:r>
        <w:r>
          <w:rPr>
            <w:noProof/>
            <w:webHidden/>
          </w:rPr>
          <w:fldChar w:fldCharType="separate"/>
        </w:r>
        <w:r>
          <w:rPr>
            <w:noProof/>
            <w:webHidden/>
          </w:rPr>
          <w:t>40</w:t>
        </w:r>
        <w:r>
          <w:rPr>
            <w:noProof/>
            <w:webHidden/>
          </w:rPr>
          <w:fldChar w:fldCharType="end"/>
        </w:r>
      </w:hyperlink>
    </w:p>
    <w:p w14:paraId="58260712" w14:textId="77777777" w:rsidR="00B85571" w:rsidRDefault="00B85571" w:rsidP="00B85571">
      <w:pPr>
        <w:pStyle w:val="TableofFigures"/>
        <w:rPr>
          <w:rFonts w:asciiTheme="minorHAnsi" w:eastAsiaTheme="minorEastAsia" w:hAnsiTheme="minorHAnsi"/>
          <w:noProof/>
          <w:sz w:val="22"/>
        </w:rPr>
      </w:pPr>
      <w:hyperlink w:anchor="_Toc201845112" w:history="1">
        <w:r w:rsidRPr="00CC5551">
          <w:rPr>
            <w:rStyle w:val="Hyperlink"/>
            <w:rFonts w:cs="Times New Roman"/>
            <w:noProof/>
          </w:rPr>
          <w:t xml:space="preserve">Figure 5: </w:t>
        </w:r>
        <w:r w:rsidRPr="00CC5551">
          <w:rPr>
            <w:rStyle w:val="Hyperlink"/>
            <w:rFonts w:eastAsia="Times New Roman" w:cs="Times New Roman"/>
            <w:noProof/>
            <w14:textOutline w14:w="0" w14:cap="flat" w14:cmpd="sng" w14:algn="ctr">
              <w14:noFill/>
              <w14:prstDash w14:val="solid"/>
              <w14:round/>
            </w14:textOutline>
          </w:rPr>
          <w:t>Solar panel</w:t>
        </w:r>
        <w:r>
          <w:rPr>
            <w:noProof/>
            <w:webHidden/>
          </w:rPr>
          <w:tab/>
        </w:r>
        <w:r>
          <w:rPr>
            <w:noProof/>
            <w:webHidden/>
          </w:rPr>
          <w:fldChar w:fldCharType="begin"/>
        </w:r>
        <w:r>
          <w:rPr>
            <w:noProof/>
            <w:webHidden/>
          </w:rPr>
          <w:instrText xml:space="preserve"> PAGEREF _Toc201845112 \h </w:instrText>
        </w:r>
        <w:r>
          <w:rPr>
            <w:noProof/>
            <w:webHidden/>
          </w:rPr>
        </w:r>
        <w:r>
          <w:rPr>
            <w:noProof/>
            <w:webHidden/>
          </w:rPr>
          <w:fldChar w:fldCharType="separate"/>
        </w:r>
        <w:r>
          <w:rPr>
            <w:noProof/>
            <w:webHidden/>
          </w:rPr>
          <w:t>42</w:t>
        </w:r>
        <w:r>
          <w:rPr>
            <w:noProof/>
            <w:webHidden/>
          </w:rPr>
          <w:fldChar w:fldCharType="end"/>
        </w:r>
      </w:hyperlink>
    </w:p>
    <w:p w14:paraId="45EA246A" w14:textId="77777777" w:rsidR="00B85571" w:rsidRDefault="00B85571" w:rsidP="00B85571">
      <w:pPr>
        <w:pStyle w:val="TableofFigures"/>
        <w:rPr>
          <w:rFonts w:asciiTheme="minorHAnsi" w:eastAsiaTheme="minorEastAsia" w:hAnsiTheme="minorHAnsi"/>
          <w:noProof/>
          <w:sz w:val="22"/>
        </w:rPr>
      </w:pPr>
      <w:hyperlink w:anchor="_Toc201845113" w:history="1">
        <w:r w:rsidRPr="00CC5551">
          <w:rPr>
            <w:rStyle w:val="Hyperlink"/>
            <w:rFonts w:cs="Times New Roman"/>
            <w:noProof/>
          </w:rPr>
          <w:t>Figure 6</w:t>
        </w:r>
        <w:r w:rsidRPr="00CC5551">
          <w:rPr>
            <w:rStyle w:val="Hyperlink"/>
            <w:noProof/>
          </w:rPr>
          <w:t xml:space="preserve">: </w:t>
        </w:r>
        <w:r w:rsidRPr="00CC5551">
          <w:rPr>
            <w:rStyle w:val="Hyperlink"/>
            <w:rFonts w:cs="Times New Roman"/>
            <w:noProof/>
            <w14:textOutline w14:w="0" w14:cap="flat" w14:cmpd="sng" w14:algn="ctr">
              <w14:noFill/>
              <w14:prstDash w14:val="solid"/>
              <w14:round/>
            </w14:textOutline>
          </w:rPr>
          <w:t>MPPT solar charge controller.</w:t>
        </w:r>
        <w:r>
          <w:rPr>
            <w:noProof/>
            <w:webHidden/>
          </w:rPr>
          <w:tab/>
        </w:r>
        <w:r>
          <w:rPr>
            <w:noProof/>
            <w:webHidden/>
          </w:rPr>
          <w:fldChar w:fldCharType="begin"/>
        </w:r>
        <w:r>
          <w:rPr>
            <w:noProof/>
            <w:webHidden/>
          </w:rPr>
          <w:instrText xml:space="preserve"> PAGEREF _Toc201845113 \h </w:instrText>
        </w:r>
        <w:r>
          <w:rPr>
            <w:noProof/>
            <w:webHidden/>
          </w:rPr>
        </w:r>
        <w:r>
          <w:rPr>
            <w:noProof/>
            <w:webHidden/>
          </w:rPr>
          <w:fldChar w:fldCharType="separate"/>
        </w:r>
        <w:r>
          <w:rPr>
            <w:noProof/>
            <w:webHidden/>
          </w:rPr>
          <w:t>43</w:t>
        </w:r>
        <w:r>
          <w:rPr>
            <w:noProof/>
            <w:webHidden/>
          </w:rPr>
          <w:fldChar w:fldCharType="end"/>
        </w:r>
      </w:hyperlink>
    </w:p>
    <w:p w14:paraId="4283DF68" w14:textId="77777777" w:rsidR="00B85571" w:rsidRDefault="00B85571" w:rsidP="00B85571">
      <w:pPr>
        <w:pStyle w:val="TableofFigures"/>
        <w:rPr>
          <w:rFonts w:asciiTheme="minorHAnsi" w:eastAsiaTheme="minorEastAsia" w:hAnsiTheme="minorHAnsi"/>
          <w:noProof/>
          <w:sz w:val="22"/>
        </w:rPr>
      </w:pPr>
      <w:hyperlink w:anchor="_Toc201845114" w:history="1">
        <w:r w:rsidRPr="00CC5551">
          <w:rPr>
            <w:rStyle w:val="Hyperlink"/>
            <w:rFonts w:cs="Times New Roman"/>
            <w:noProof/>
          </w:rPr>
          <w:t>Figure 7:</w:t>
        </w:r>
        <w:r w:rsidRPr="00CC5551">
          <w:rPr>
            <w:rStyle w:val="Hyperlink"/>
            <w:noProof/>
          </w:rPr>
          <w:t xml:space="preserve"> </w:t>
        </w:r>
        <w:r w:rsidRPr="00CC5551">
          <w:rPr>
            <w:rStyle w:val="Hyperlink"/>
            <w:rFonts w:cs="Times New Roman"/>
            <w:noProof/>
            <w14:textOutline w14:w="0" w14:cap="flat" w14:cmpd="sng" w14:algn="ctr">
              <w14:noFill/>
              <w14:prstDash w14:val="solid"/>
              <w14:round/>
            </w14:textOutline>
          </w:rPr>
          <w:t>PWM charge controller.</w:t>
        </w:r>
        <w:r>
          <w:rPr>
            <w:noProof/>
            <w:webHidden/>
          </w:rPr>
          <w:tab/>
        </w:r>
        <w:r>
          <w:rPr>
            <w:noProof/>
            <w:webHidden/>
          </w:rPr>
          <w:fldChar w:fldCharType="begin"/>
        </w:r>
        <w:r>
          <w:rPr>
            <w:noProof/>
            <w:webHidden/>
          </w:rPr>
          <w:instrText xml:space="preserve"> PAGEREF _Toc201845114 \h </w:instrText>
        </w:r>
        <w:r>
          <w:rPr>
            <w:noProof/>
            <w:webHidden/>
          </w:rPr>
        </w:r>
        <w:r>
          <w:rPr>
            <w:noProof/>
            <w:webHidden/>
          </w:rPr>
          <w:fldChar w:fldCharType="separate"/>
        </w:r>
        <w:r>
          <w:rPr>
            <w:noProof/>
            <w:webHidden/>
          </w:rPr>
          <w:t>45</w:t>
        </w:r>
        <w:r>
          <w:rPr>
            <w:noProof/>
            <w:webHidden/>
          </w:rPr>
          <w:fldChar w:fldCharType="end"/>
        </w:r>
      </w:hyperlink>
    </w:p>
    <w:p w14:paraId="581E7E02" w14:textId="77777777" w:rsidR="00B85571" w:rsidRDefault="00B85571" w:rsidP="00B85571">
      <w:pPr>
        <w:pStyle w:val="TableofFigures"/>
        <w:rPr>
          <w:rFonts w:asciiTheme="minorHAnsi" w:eastAsiaTheme="minorEastAsia" w:hAnsiTheme="minorHAnsi"/>
          <w:noProof/>
          <w:sz w:val="22"/>
        </w:rPr>
      </w:pPr>
      <w:hyperlink w:anchor="_Toc201845115" w:history="1">
        <w:r w:rsidRPr="00CC5551">
          <w:rPr>
            <w:rStyle w:val="Hyperlink"/>
            <w:rFonts w:cs="Times New Roman"/>
            <w:noProof/>
          </w:rPr>
          <w:t>Figure 8:</w:t>
        </w:r>
        <w:r w:rsidRPr="00CC5551">
          <w:rPr>
            <w:rStyle w:val="Hyperlink"/>
            <w:noProof/>
          </w:rPr>
          <w:t xml:space="preserve"> </w:t>
        </w:r>
        <w:r w:rsidRPr="00CC5551">
          <w:rPr>
            <w:rStyle w:val="Hyperlink"/>
            <w:rFonts w:cs="Times New Roman"/>
            <w:noProof/>
            <w14:textOutline w14:w="0" w14:cap="flat" w14:cmpd="sng" w14:algn="ctr">
              <w14:noFill/>
              <w14:prstDash w14:val="solid"/>
              <w14:round/>
            </w14:textOutline>
          </w:rPr>
          <w:t>Locally made PWM charge controller circuit diagram.</w:t>
        </w:r>
        <w:r>
          <w:rPr>
            <w:noProof/>
            <w:webHidden/>
          </w:rPr>
          <w:tab/>
        </w:r>
        <w:r>
          <w:rPr>
            <w:noProof/>
            <w:webHidden/>
          </w:rPr>
          <w:fldChar w:fldCharType="begin"/>
        </w:r>
        <w:r>
          <w:rPr>
            <w:noProof/>
            <w:webHidden/>
          </w:rPr>
          <w:instrText xml:space="preserve"> PAGEREF _Toc201845115 \h </w:instrText>
        </w:r>
        <w:r>
          <w:rPr>
            <w:noProof/>
            <w:webHidden/>
          </w:rPr>
        </w:r>
        <w:r>
          <w:rPr>
            <w:noProof/>
            <w:webHidden/>
          </w:rPr>
          <w:fldChar w:fldCharType="separate"/>
        </w:r>
        <w:r>
          <w:rPr>
            <w:noProof/>
            <w:webHidden/>
          </w:rPr>
          <w:t>45</w:t>
        </w:r>
        <w:r>
          <w:rPr>
            <w:noProof/>
            <w:webHidden/>
          </w:rPr>
          <w:fldChar w:fldCharType="end"/>
        </w:r>
      </w:hyperlink>
    </w:p>
    <w:p w14:paraId="24D4FBC7" w14:textId="77777777" w:rsidR="00B85571" w:rsidRDefault="00B85571" w:rsidP="00B85571">
      <w:pPr>
        <w:pStyle w:val="TableofFigures"/>
        <w:rPr>
          <w:rFonts w:asciiTheme="minorHAnsi" w:eastAsiaTheme="minorEastAsia" w:hAnsiTheme="minorHAnsi"/>
          <w:noProof/>
          <w:sz w:val="22"/>
        </w:rPr>
      </w:pPr>
      <w:hyperlink w:anchor="_Toc201845116" w:history="1">
        <w:r w:rsidRPr="00CC5551">
          <w:rPr>
            <w:rStyle w:val="Hyperlink"/>
            <w:rFonts w:cs="Times New Roman"/>
            <w:noProof/>
          </w:rPr>
          <w:t>Figure 9:</w:t>
        </w:r>
        <w:r w:rsidRPr="00CC5551">
          <w:rPr>
            <w:rStyle w:val="Hyperlink"/>
            <w:noProof/>
          </w:rPr>
          <w:t xml:space="preserve"> </w:t>
        </w:r>
        <w:r w:rsidRPr="00CC5551">
          <w:rPr>
            <w:rStyle w:val="Hyperlink"/>
            <w:rFonts w:cs="Times New Roman"/>
            <w:noProof/>
            <w14:textOutline w14:w="0" w14:cap="flat" w14:cmpd="sng" w14:algn="ctr">
              <w14:noFill/>
              <w14:prstDash w14:val="solid"/>
              <w14:round/>
            </w14:textOutline>
          </w:rPr>
          <w:t>Inner view of the locally made charge controller</w:t>
        </w:r>
        <w:r>
          <w:rPr>
            <w:noProof/>
            <w:webHidden/>
          </w:rPr>
          <w:tab/>
        </w:r>
        <w:r>
          <w:rPr>
            <w:noProof/>
            <w:webHidden/>
          </w:rPr>
          <w:fldChar w:fldCharType="begin"/>
        </w:r>
        <w:r>
          <w:rPr>
            <w:noProof/>
            <w:webHidden/>
          </w:rPr>
          <w:instrText xml:space="preserve"> PAGEREF _Toc201845116 \h </w:instrText>
        </w:r>
        <w:r>
          <w:rPr>
            <w:noProof/>
            <w:webHidden/>
          </w:rPr>
        </w:r>
        <w:r>
          <w:rPr>
            <w:noProof/>
            <w:webHidden/>
          </w:rPr>
          <w:fldChar w:fldCharType="separate"/>
        </w:r>
        <w:r>
          <w:rPr>
            <w:noProof/>
            <w:webHidden/>
          </w:rPr>
          <w:t>50</w:t>
        </w:r>
        <w:r>
          <w:rPr>
            <w:noProof/>
            <w:webHidden/>
          </w:rPr>
          <w:fldChar w:fldCharType="end"/>
        </w:r>
      </w:hyperlink>
    </w:p>
    <w:p w14:paraId="19CBCE19" w14:textId="77777777" w:rsidR="00B85571" w:rsidRDefault="00B85571" w:rsidP="00B85571">
      <w:pPr>
        <w:pStyle w:val="TableofFigures"/>
        <w:rPr>
          <w:rFonts w:asciiTheme="minorHAnsi" w:eastAsiaTheme="minorEastAsia" w:hAnsiTheme="minorHAnsi"/>
          <w:noProof/>
          <w:sz w:val="22"/>
        </w:rPr>
      </w:pPr>
      <w:hyperlink w:anchor="_Toc201845117" w:history="1">
        <w:r w:rsidRPr="00CC5551">
          <w:rPr>
            <w:rStyle w:val="Hyperlink"/>
            <w:rFonts w:cs="Times New Roman"/>
            <w:noProof/>
          </w:rPr>
          <w:t>Figure 10:</w:t>
        </w:r>
        <w:r w:rsidRPr="00CC5551">
          <w:rPr>
            <w:rStyle w:val="Hyperlink"/>
            <w:noProof/>
          </w:rPr>
          <w:t xml:space="preserve"> </w:t>
        </w:r>
        <w:r w:rsidRPr="00CC5551">
          <w:rPr>
            <w:rStyle w:val="Hyperlink"/>
            <w:rFonts w:cs="Times New Roman"/>
            <w:noProof/>
            <w14:textOutline w14:w="0" w14:cap="flat" w14:cmpd="sng" w14:algn="ctr">
              <w14:noFill/>
              <w14:prstDash w14:val="solid"/>
              <w14:round/>
            </w14:textOutline>
          </w:rPr>
          <w:t>Outer view of the locally made charge controller</w:t>
        </w:r>
        <w:r>
          <w:rPr>
            <w:noProof/>
            <w:webHidden/>
          </w:rPr>
          <w:tab/>
        </w:r>
        <w:r>
          <w:rPr>
            <w:noProof/>
            <w:webHidden/>
          </w:rPr>
          <w:fldChar w:fldCharType="begin"/>
        </w:r>
        <w:r>
          <w:rPr>
            <w:noProof/>
            <w:webHidden/>
          </w:rPr>
          <w:instrText xml:space="preserve"> PAGEREF _Toc201845117 \h </w:instrText>
        </w:r>
        <w:r>
          <w:rPr>
            <w:noProof/>
            <w:webHidden/>
          </w:rPr>
        </w:r>
        <w:r>
          <w:rPr>
            <w:noProof/>
            <w:webHidden/>
          </w:rPr>
          <w:fldChar w:fldCharType="separate"/>
        </w:r>
        <w:r>
          <w:rPr>
            <w:noProof/>
            <w:webHidden/>
          </w:rPr>
          <w:t>50</w:t>
        </w:r>
        <w:r>
          <w:rPr>
            <w:noProof/>
            <w:webHidden/>
          </w:rPr>
          <w:fldChar w:fldCharType="end"/>
        </w:r>
      </w:hyperlink>
    </w:p>
    <w:p w14:paraId="3AAE4F87" w14:textId="77777777" w:rsidR="00B85571" w:rsidRDefault="00B85571" w:rsidP="00B85571">
      <w:pPr>
        <w:pStyle w:val="TableofFigures"/>
        <w:rPr>
          <w:rFonts w:asciiTheme="minorHAnsi" w:eastAsiaTheme="minorEastAsia" w:hAnsiTheme="minorHAnsi"/>
          <w:noProof/>
          <w:sz w:val="22"/>
        </w:rPr>
      </w:pPr>
      <w:hyperlink w:anchor="_Toc201845118" w:history="1">
        <w:r w:rsidRPr="00CC5551">
          <w:rPr>
            <w:rStyle w:val="Hyperlink"/>
            <w:rFonts w:cs="Times New Roman"/>
            <w:noProof/>
          </w:rPr>
          <w:t xml:space="preserve">Figure 11: </w:t>
        </w:r>
        <w:r w:rsidRPr="00CC5551">
          <w:rPr>
            <w:rStyle w:val="Hyperlink"/>
            <w:rFonts w:cs="Times New Roman"/>
            <w:noProof/>
            <w14:textOutline w14:w="0" w14:cap="flat" w14:cmpd="sng" w14:algn="ctr">
              <w14:noFill/>
              <w14:prstDash w14:val="solid"/>
              <w14:round/>
            </w14:textOutline>
          </w:rPr>
          <w:t>knife switch changeover</w:t>
        </w:r>
        <w:r>
          <w:rPr>
            <w:noProof/>
            <w:webHidden/>
          </w:rPr>
          <w:tab/>
        </w:r>
        <w:r>
          <w:rPr>
            <w:noProof/>
            <w:webHidden/>
          </w:rPr>
          <w:fldChar w:fldCharType="begin"/>
        </w:r>
        <w:r>
          <w:rPr>
            <w:noProof/>
            <w:webHidden/>
          </w:rPr>
          <w:instrText xml:space="preserve"> PAGEREF _Toc201845118 \h </w:instrText>
        </w:r>
        <w:r>
          <w:rPr>
            <w:noProof/>
            <w:webHidden/>
          </w:rPr>
        </w:r>
        <w:r>
          <w:rPr>
            <w:noProof/>
            <w:webHidden/>
          </w:rPr>
          <w:fldChar w:fldCharType="separate"/>
        </w:r>
        <w:r>
          <w:rPr>
            <w:noProof/>
            <w:webHidden/>
          </w:rPr>
          <w:t>51</w:t>
        </w:r>
        <w:r>
          <w:rPr>
            <w:noProof/>
            <w:webHidden/>
          </w:rPr>
          <w:fldChar w:fldCharType="end"/>
        </w:r>
      </w:hyperlink>
    </w:p>
    <w:p w14:paraId="4C2DBB98" w14:textId="77777777" w:rsidR="00B85571" w:rsidRDefault="00B85571" w:rsidP="00B85571">
      <w:pPr>
        <w:spacing w:line="480" w:lineRule="auto"/>
        <w:rPr>
          <w:rFonts w:ascii="Times New Roman" w:hAnsi="Times New Roman" w:cs="Times New Roman"/>
          <w:sz w:val="36"/>
          <w:szCs w:val="36"/>
        </w:rPr>
      </w:pPr>
      <w:r>
        <w:rPr>
          <w:rFonts w:ascii="Times New Roman" w:hAnsi="Times New Roman" w:cs="Times New Roman"/>
          <w:sz w:val="36"/>
          <w:szCs w:val="36"/>
        </w:rPr>
        <w:fldChar w:fldCharType="end"/>
      </w:r>
    </w:p>
    <w:p w14:paraId="11828FFC" w14:textId="77777777" w:rsidR="00B85571" w:rsidRDefault="00B85571" w:rsidP="00B85571">
      <w:pPr>
        <w:spacing w:line="480" w:lineRule="auto"/>
        <w:rPr>
          <w:rFonts w:ascii="Times New Roman" w:hAnsi="Times New Roman" w:cs="Times New Roman"/>
          <w:sz w:val="36"/>
          <w:szCs w:val="36"/>
        </w:rPr>
      </w:pPr>
    </w:p>
    <w:p w14:paraId="58DA8140" w14:textId="77777777" w:rsidR="00B85571" w:rsidRDefault="00B85571" w:rsidP="00B85571">
      <w:pPr>
        <w:pStyle w:val="TableofFigures"/>
      </w:pPr>
    </w:p>
    <w:p w14:paraId="519D51C2" w14:textId="77777777" w:rsidR="00B85571" w:rsidRDefault="00B85571" w:rsidP="00B85571">
      <w:pPr>
        <w:pStyle w:val="TableofFigures"/>
      </w:pPr>
    </w:p>
    <w:p w14:paraId="1B5673B1" w14:textId="77777777" w:rsidR="00B85571" w:rsidRDefault="00B85571" w:rsidP="00B85571">
      <w:pPr>
        <w:pStyle w:val="TableofFigures"/>
      </w:pPr>
    </w:p>
    <w:p w14:paraId="5EA11C93" w14:textId="77777777" w:rsidR="00B85571" w:rsidRDefault="00B85571" w:rsidP="00B85571">
      <w:pPr>
        <w:pStyle w:val="TableofFigures"/>
      </w:pPr>
    </w:p>
    <w:p w14:paraId="65D213FC" w14:textId="77777777" w:rsidR="00B85571" w:rsidRDefault="00B85571" w:rsidP="00B85571">
      <w:pPr>
        <w:pStyle w:val="TableofFigures"/>
      </w:pPr>
    </w:p>
    <w:p w14:paraId="4755898E" w14:textId="77777777" w:rsidR="00B85571" w:rsidRDefault="00B85571" w:rsidP="00B85571">
      <w:pPr>
        <w:pStyle w:val="TableofFigures"/>
      </w:pPr>
    </w:p>
    <w:p w14:paraId="378AF2B7" w14:textId="77777777" w:rsidR="00B85571" w:rsidRDefault="00B85571" w:rsidP="00B85571"/>
    <w:p w14:paraId="688E200F" w14:textId="77777777" w:rsidR="00B85571" w:rsidRDefault="00B85571" w:rsidP="00B85571"/>
    <w:p w14:paraId="2F70C787" w14:textId="77777777" w:rsidR="00B85571" w:rsidRDefault="00B85571" w:rsidP="00B85571"/>
    <w:p w14:paraId="14A344FC" w14:textId="77777777" w:rsidR="00B85571" w:rsidRPr="00397A21" w:rsidRDefault="00B85571" w:rsidP="00B85571"/>
    <w:p w14:paraId="569A4133" w14:textId="77777777" w:rsidR="00B85571" w:rsidRPr="00BF5D1C" w:rsidRDefault="00B85571" w:rsidP="00B85571">
      <w:pPr>
        <w:pStyle w:val="Heading1"/>
        <w:spacing w:line="480" w:lineRule="auto"/>
        <w:ind w:left="432"/>
        <w:jc w:val="center"/>
        <w:rPr>
          <w:rFonts w:cs="Times New Roman"/>
          <w:szCs w:val="24"/>
        </w:rPr>
      </w:pPr>
      <w:bookmarkStart w:id="2" w:name="_Toc202254833"/>
      <w:r w:rsidRPr="00BF5D1C">
        <w:rPr>
          <w:rFonts w:cs="Times New Roman"/>
          <w:szCs w:val="24"/>
        </w:rPr>
        <w:t xml:space="preserve">LIST OF </w:t>
      </w:r>
      <w:r>
        <w:rPr>
          <w:rFonts w:cs="Times New Roman"/>
          <w:szCs w:val="24"/>
        </w:rPr>
        <w:t>TABLES</w:t>
      </w:r>
      <w:bookmarkEnd w:id="2"/>
    </w:p>
    <w:p w14:paraId="76C43091" w14:textId="77777777" w:rsidR="00B85571" w:rsidRDefault="00B85571" w:rsidP="00B85571">
      <w:pPr>
        <w:pStyle w:val="TableofFigures"/>
        <w:rPr>
          <w:rFonts w:asciiTheme="minorHAnsi" w:eastAsiaTheme="minorEastAsia" w:hAnsiTheme="minorHAnsi"/>
          <w:noProof/>
          <w:sz w:val="22"/>
        </w:rPr>
      </w:pPr>
      <w:r>
        <w:rPr>
          <w:sz w:val="36"/>
          <w:szCs w:val="36"/>
        </w:rPr>
        <w:fldChar w:fldCharType="begin"/>
      </w:r>
      <w:r>
        <w:rPr>
          <w:sz w:val="36"/>
          <w:szCs w:val="36"/>
        </w:rPr>
        <w:instrText xml:space="preserve"> TOC \h \z \c "Table" </w:instrText>
      </w:r>
      <w:r>
        <w:rPr>
          <w:sz w:val="36"/>
          <w:szCs w:val="36"/>
        </w:rPr>
        <w:fldChar w:fldCharType="separate"/>
      </w:r>
      <w:hyperlink w:anchor="_Toc202251855" w:history="1">
        <w:r w:rsidRPr="00CF5991">
          <w:rPr>
            <w:rStyle w:val="Hyperlink"/>
            <w:rFonts w:cs="Times New Roman"/>
            <w:noProof/>
          </w:rPr>
          <w:t>Table 1 : Cost comparison between PWM and MPPT solar charge contr</w:t>
        </w:r>
        <w:r>
          <w:rPr>
            <w:rStyle w:val="Hyperlink"/>
            <w:rFonts w:cs="Times New Roman"/>
            <w:noProof/>
          </w:rPr>
          <w:t>oller</w:t>
        </w:r>
        <w:r>
          <w:rPr>
            <w:noProof/>
            <w:webHidden/>
          </w:rPr>
          <w:tab/>
        </w:r>
        <w:r>
          <w:rPr>
            <w:noProof/>
            <w:webHidden/>
          </w:rPr>
          <w:fldChar w:fldCharType="begin"/>
        </w:r>
        <w:r>
          <w:rPr>
            <w:noProof/>
            <w:webHidden/>
          </w:rPr>
          <w:instrText xml:space="preserve"> PAGEREF _Toc202251855 \h </w:instrText>
        </w:r>
        <w:r>
          <w:rPr>
            <w:noProof/>
            <w:webHidden/>
          </w:rPr>
        </w:r>
        <w:r>
          <w:rPr>
            <w:noProof/>
            <w:webHidden/>
          </w:rPr>
          <w:fldChar w:fldCharType="separate"/>
        </w:r>
        <w:r>
          <w:rPr>
            <w:noProof/>
            <w:webHidden/>
          </w:rPr>
          <w:t>39</w:t>
        </w:r>
        <w:r>
          <w:rPr>
            <w:noProof/>
            <w:webHidden/>
          </w:rPr>
          <w:fldChar w:fldCharType="end"/>
        </w:r>
      </w:hyperlink>
    </w:p>
    <w:p w14:paraId="5F883238" w14:textId="77777777" w:rsidR="00B85571" w:rsidRDefault="00B85571" w:rsidP="00B85571">
      <w:pPr>
        <w:pStyle w:val="TableofFigures"/>
        <w:rPr>
          <w:rFonts w:asciiTheme="minorHAnsi" w:eastAsiaTheme="minorEastAsia" w:hAnsiTheme="minorHAnsi"/>
          <w:noProof/>
          <w:sz w:val="22"/>
        </w:rPr>
      </w:pPr>
      <w:hyperlink w:anchor="_Toc202251856" w:history="1">
        <w:r w:rsidRPr="00CF5991">
          <w:rPr>
            <w:rStyle w:val="Hyperlink"/>
            <w:rFonts w:cs="Times New Roman"/>
            <w:noProof/>
          </w:rPr>
          <w:t>Table 2:</w:t>
        </w:r>
        <w:r w:rsidRPr="00CF5991">
          <w:rPr>
            <w:rStyle w:val="Hyperlink"/>
            <w:noProof/>
          </w:rPr>
          <w:t xml:space="preserve"> </w:t>
        </w:r>
        <w:r w:rsidRPr="00CF5991">
          <w:rPr>
            <w:rStyle w:val="Hyperlink"/>
            <w:rFonts w:cs="Times New Roman"/>
            <w:noProof/>
            <w14:textOutline w14:w="0" w14:cap="flat" w14:cmpd="sng" w14:algn="ctr">
              <w14:noFill/>
              <w14:prstDash w14:val="solid"/>
              <w14:round/>
            </w14:textOutline>
          </w:rPr>
          <w:t>Description of the solar panel used</w:t>
        </w:r>
        <w:r>
          <w:rPr>
            <w:noProof/>
            <w:webHidden/>
          </w:rPr>
          <w:tab/>
        </w:r>
        <w:r>
          <w:rPr>
            <w:noProof/>
            <w:webHidden/>
          </w:rPr>
          <w:fldChar w:fldCharType="begin"/>
        </w:r>
        <w:r>
          <w:rPr>
            <w:noProof/>
            <w:webHidden/>
          </w:rPr>
          <w:instrText xml:space="preserve"> PAGEREF _Toc202251856 \h </w:instrText>
        </w:r>
        <w:r>
          <w:rPr>
            <w:noProof/>
            <w:webHidden/>
          </w:rPr>
        </w:r>
        <w:r>
          <w:rPr>
            <w:noProof/>
            <w:webHidden/>
          </w:rPr>
          <w:fldChar w:fldCharType="separate"/>
        </w:r>
        <w:r>
          <w:rPr>
            <w:noProof/>
            <w:webHidden/>
          </w:rPr>
          <w:t>48</w:t>
        </w:r>
        <w:r>
          <w:rPr>
            <w:noProof/>
            <w:webHidden/>
          </w:rPr>
          <w:fldChar w:fldCharType="end"/>
        </w:r>
      </w:hyperlink>
    </w:p>
    <w:p w14:paraId="06FB7ED1" w14:textId="77777777" w:rsidR="00B85571" w:rsidRDefault="00B85571" w:rsidP="00B85571">
      <w:pPr>
        <w:pStyle w:val="TableofFigures"/>
        <w:rPr>
          <w:rFonts w:asciiTheme="minorHAnsi" w:eastAsiaTheme="minorEastAsia" w:hAnsiTheme="minorHAnsi"/>
          <w:noProof/>
          <w:sz w:val="22"/>
        </w:rPr>
      </w:pPr>
      <w:hyperlink w:anchor="_Toc202251857" w:history="1">
        <w:r w:rsidRPr="00CF5991">
          <w:rPr>
            <w:rStyle w:val="Hyperlink"/>
            <w:rFonts w:cs="Times New Roman"/>
            <w:noProof/>
          </w:rPr>
          <w:t>Table 3:</w:t>
        </w:r>
        <w:r w:rsidRPr="00CF5991">
          <w:rPr>
            <w:rStyle w:val="Hyperlink"/>
            <w:noProof/>
          </w:rPr>
          <w:t xml:space="preserve"> </w:t>
        </w:r>
        <w:r w:rsidRPr="00CF5991">
          <w:rPr>
            <w:rStyle w:val="Hyperlink"/>
            <w:rFonts w:cs="Times New Roman"/>
            <w:noProof/>
            <w14:textOutline w14:w="0" w14:cap="flat" w14:cmpd="sng" w14:algn="ctr">
              <w14:noFill/>
              <w14:prstDash w14:val="solid"/>
              <w14:round/>
            </w14:textOutline>
          </w:rPr>
          <w:t>Description of MPPT charge controller used</w:t>
        </w:r>
        <w:r>
          <w:rPr>
            <w:noProof/>
            <w:webHidden/>
          </w:rPr>
          <w:tab/>
        </w:r>
        <w:r>
          <w:rPr>
            <w:noProof/>
            <w:webHidden/>
          </w:rPr>
          <w:fldChar w:fldCharType="begin"/>
        </w:r>
        <w:r>
          <w:rPr>
            <w:noProof/>
            <w:webHidden/>
          </w:rPr>
          <w:instrText xml:space="preserve"> PAGEREF _Toc202251857 \h </w:instrText>
        </w:r>
        <w:r>
          <w:rPr>
            <w:noProof/>
            <w:webHidden/>
          </w:rPr>
        </w:r>
        <w:r>
          <w:rPr>
            <w:noProof/>
            <w:webHidden/>
          </w:rPr>
          <w:fldChar w:fldCharType="separate"/>
        </w:r>
        <w:r>
          <w:rPr>
            <w:noProof/>
            <w:webHidden/>
          </w:rPr>
          <w:t>50</w:t>
        </w:r>
        <w:r>
          <w:rPr>
            <w:noProof/>
            <w:webHidden/>
          </w:rPr>
          <w:fldChar w:fldCharType="end"/>
        </w:r>
      </w:hyperlink>
    </w:p>
    <w:p w14:paraId="793CBDB0" w14:textId="77777777" w:rsidR="00B85571" w:rsidRDefault="00B85571" w:rsidP="00B85571">
      <w:pPr>
        <w:pStyle w:val="TableofFigures"/>
        <w:rPr>
          <w:rFonts w:asciiTheme="minorHAnsi" w:eastAsiaTheme="minorEastAsia" w:hAnsiTheme="minorHAnsi"/>
          <w:noProof/>
          <w:sz w:val="22"/>
        </w:rPr>
      </w:pPr>
      <w:hyperlink w:anchor="_Toc202251858" w:history="1">
        <w:r w:rsidRPr="00CF5991">
          <w:rPr>
            <w:rStyle w:val="Hyperlink"/>
            <w:rFonts w:cs="Times New Roman"/>
            <w:noProof/>
          </w:rPr>
          <w:t xml:space="preserve">Table 4: </w:t>
        </w:r>
        <w:r w:rsidRPr="00CF5991">
          <w:rPr>
            <w:rStyle w:val="Hyperlink"/>
            <w:rFonts w:cs="Times New Roman"/>
            <w:noProof/>
            <w14:textOutline w14:w="0" w14:cap="flat" w14:cmpd="sng" w14:algn="ctr">
              <w14:noFill/>
              <w14:prstDash w14:val="solid"/>
              <w14:round/>
            </w14:textOutline>
          </w:rPr>
          <w:t>Description of the PWM charge controller used.</w:t>
        </w:r>
        <w:r>
          <w:rPr>
            <w:noProof/>
            <w:webHidden/>
          </w:rPr>
          <w:tab/>
        </w:r>
        <w:r>
          <w:rPr>
            <w:noProof/>
            <w:webHidden/>
          </w:rPr>
          <w:fldChar w:fldCharType="begin"/>
        </w:r>
        <w:r>
          <w:rPr>
            <w:noProof/>
            <w:webHidden/>
          </w:rPr>
          <w:instrText xml:space="preserve"> PAGEREF _Toc202251858 \h </w:instrText>
        </w:r>
        <w:r>
          <w:rPr>
            <w:noProof/>
            <w:webHidden/>
          </w:rPr>
        </w:r>
        <w:r>
          <w:rPr>
            <w:noProof/>
            <w:webHidden/>
          </w:rPr>
          <w:fldChar w:fldCharType="separate"/>
        </w:r>
        <w:r>
          <w:rPr>
            <w:noProof/>
            <w:webHidden/>
          </w:rPr>
          <w:t>51</w:t>
        </w:r>
        <w:r>
          <w:rPr>
            <w:noProof/>
            <w:webHidden/>
          </w:rPr>
          <w:fldChar w:fldCharType="end"/>
        </w:r>
      </w:hyperlink>
    </w:p>
    <w:p w14:paraId="2A45F7C2" w14:textId="77777777" w:rsidR="00B85571" w:rsidRDefault="00B85571" w:rsidP="00B85571">
      <w:pPr>
        <w:pStyle w:val="TableofFigures"/>
        <w:rPr>
          <w:rFonts w:asciiTheme="minorHAnsi" w:eastAsiaTheme="minorEastAsia" w:hAnsiTheme="minorHAnsi"/>
          <w:noProof/>
          <w:sz w:val="22"/>
        </w:rPr>
      </w:pPr>
      <w:hyperlink w:anchor="_Toc202251859" w:history="1">
        <w:r w:rsidRPr="00CF5991">
          <w:rPr>
            <w:rStyle w:val="Hyperlink"/>
            <w:rFonts w:cs="Times New Roman"/>
            <w:noProof/>
          </w:rPr>
          <w:t xml:space="preserve">Table 5: </w:t>
        </w:r>
        <w:r w:rsidRPr="00CF5991">
          <w:rPr>
            <w:rStyle w:val="Hyperlink"/>
            <w:rFonts w:cs="Times New Roman"/>
            <w:noProof/>
            <w14:textOutline w14:w="0" w14:cap="flat" w14:cmpd="sng" w14:algn="ctr">
              <w14:noFill/>
              <w14:prstDash w14:val="solid"/>
              <w14:round/>
            </w14:textOutline>
          </w:rPr>
          <w:t>The results of voltage, current and power of the 100w solar panel</w:t>
        </w:r>
        <w:r>
          <w:rPr>
            <w:noProof/>
            <w:webHidden/>
          </w:rPr>
          <w:tab/>
        </w:r>
        <w:r>
          <w:rPr>
            <w:noProof/>
            <w:webHidden/>
          </w:rPr>
          <w:fldChar w:fldCharType="begin"/>
        </w:r>
        <w:r>
          <w:rPr>
            <w:noProof/>
            <w:webHidden/>
          </w:rPr>
          <w:instrText xml:space="preserve"> PAGEREF _Toc202251859 \h </w:instrText>
        </w:r>
        <w:r>
          <w:rPr>
            <w:noProof/>
            <w:webHidden/>
          </w:rPr>
        </w:r>
        <w:r>
          <w:rPr>
            <w:noProof/>
            <w:webHidden/>
          </w:rPr>
          <w:fldChar w:fldCharType="separate"/>
        </w:r>
        <w:r>
          <w:rPr>
            <w:noProof/>
            <w:webHidden/>
          </w:rPr>
          <w:t>67</w:t>
        </w:r>
        <w:r>
          <w:rPr>
            <w:noProof/>
            <w:webHidden/>
          </w:rPr>
          <w:fldChar w:fldCharType="end"/>
        </w:r>
      </w:hyperlink>
    </w:p>
    <w:p w14:paraId="593E99D4" w14:textId="77777777" w:rsidR="00B85571" w:rsidRDefault="00B85571" w:rsidP="00B85571">
      <w:pPr>
        <w:pStyle w:val="TableofFigures"/>
        <w:rPr>
          <w:rFonts w:asciiTheme="minorHAnsi" w:eastAsiaTheme="minorEastAsia" w:hAnsiTheme="minorHAnsi"/>
          <w:noProof/>
          <w:sz w:val="22"/>
        </w:rPr>
      </w:pPr>
      <w:hyperlink w:anchor="_Toc202251860" w:history="1">
        <w:r w:rsidRPr="00CF5991">
          <w:rPr>
            <w:rStyle w:val="Hyperlink"/>
            <w:rFonts w:cs="Times New Roman"/>
            <w:noProof/>
          </w:rPr>
          <w:t xml:space="preserve">Table 6: </w:t>
        </w:r>
        <w:r w:rsidRPr="00CF5991">
          <w:rPr>
            <w:rStyle w:val="Hyperlink"/>
            <w:rFonts w:cs="Times New Roman"/>
            <w:noProof/>
            <w14:textOutline w14:w="0" w14:cap="flat" w14:cmpd="sng" w14:algn="ctr">
              <w14:noFill/>
              <w14:prstDash w14:val="solid"/>
              <w14:round/>
            </w14:textOutline>
          </w:rPr>
          <w:t>The results of voltage, current, input power and output power of the MPPT solar charge controller with time.</w:t>
        </w:r>
        <w:r>
          <w:rPr>
            <w:noProof/>
            <w:webHidden/>
          </w:rPr>
          <w:tab/>
        </w:r>
        <w:r>
          <w:rPr>
            <w:noProof/>
            <w:webHidden/>
          </w:rPr>
          <w:fldChar w:fldCharType="begin"/>
        </w:r>
        <w:r>
          <w:rPr>
            <w:noProof/>
            <w:webHidden/>
          </w:rPr>
          <w:instrText xml:space="preserve"> PAGEREF _Toc202251860 \h </w:instrText>
        </w:r>
        <w:r>
          <w:rPr>
            <w:noProof/>
            <w:webHidden/>
          </w:rPr>
        </w:r>
        <w:r>
          <w:rPr>
            <w:noProof/>
            <w:webHidden/>
          </w:rPr>
          <w:fldChar w:fldCharType="separate"/>
        </w:r>
        <w:r>
          <w:rPr>
            <w:noProof/>
            <w:webHidden/>
          </w:rPr>
          <w:t>68</w:t>
        </w:r>
        <w:r>
          <w:rPr>
            <w:noProof/>
            <w:webHidden/>
          </w:rPr>
          <w:fldChar w:fldCharType="end"/>
        </w:r>
      </w:hyperlink>
    </w:p>
    <w:p w14:paraId="51A03760" w14:textId="77777777" w:rsidR="00B85571" w:rsidRDefault="00B85571" w:rsidP="00B85571">
      <w:pPr>
        <w:pStyle w:val="TableofFigures"/>
        <w:rPr>
          <w:rFonts w:asciiTheme="minorHAnsi" w:eastAsiaTheme="minorEastAsia" w:hAnsiTheme="minorHAnsi"/>
          <w:noProof/>
          <w:sz w:val="22"/>
        </w:rPr>
      </w:pPr>
      <w:hyperlink w:anchor="_Toc202251861" w:history="1">
        <w:r w:rsidRPr="00CF5991">
          <w:rPr>
            <w:rStyle w:val="Hyperlink"/>
            <w:rFonts w:cs="Times New Roman"/>
            <w:noProof/>
          </w:rPr>
          <w:t xml:space="preserve">Table 7: </w:t>
        </w:r>
        <w:r w:rsidRPr="00CF5991">
          <w:rPr>
            <w:rStyle w:val="Hyperlink"/>
            <w:rFonts w:cs="Times New Roman"/>
            <w:noProof/>
            <w14:textOutline w14:w="0" w14:cap="flat" w14:cmpd="sng" w14:algn="ctr">
              <w14:noFill/>
              <w14:prstDash w14:val="solid"/>
              <w14:round/>
            </w14:textOutline>
          </w:rPr>
          <w:t>The results of voltage, current, power input, power output and efficiency of the foreign PWM solar charge controller</w:t>
        </w:r>
        <w:r>
          <w:rPr>
            <w:noProof/>
            <w:webHidden/>
          </w:rPr>
          <w:tab/>
        </w:r>
        <w:r>
          <w:rPr>
            <w:noProof/>
            <w:webHidden/>
          </w:rPr>
          <w:fldChar w:fldCharType="begin"/>
        </w:r>
        <w:r>
          <w:rPr>
            <w:noProof/>
            <w:webHidden/>
          </w:rPr>
          <w:instrText xml:space="preserve"> PAGEREF _Toc202251861 \h </w:instrText>
        </w:r>
        <w:r>
          <w:rPr>
            <w:noProof/>
            <w:webHidden/>
          </w:rPr>
        </w:r>
        <w:r>
          <w:rPr>
            <w:noProof/>
            <w:webHidden/>
          </w:rPr>
          <w:fldChar w:fldCharType="separate"/>
        </w:r>
        <w:r>
          <w:rPr>
            <w:noProof/>
            <w:webHidden/>
          </w:rPr>
          <w:t>69</w:t>
        </w:r>
        <w:r>
          <w:rPr>
            <w:noProof/>
            <w:webHidden/>
          </w:rPr>
          <w:fldChar w:fldCharType="end"/>
        </w:r>
      </w:hyperlink>
    </w:p>
    <w:p w14:paraId="0A794428" w14:textId="77777777" w:rsidR="00B85571" w:rsidRDefault="00B85571" w:rsidP="00B85571">
      <w:pPr>
        <w:pStyle w:val="TableofFigures"/>
        <w:rPr>
          <w:rFonts w:asciiTheme="minorHAnsi" w:eastAsiaTheme="minorEastAsia" w:hAnsiTheme="minorHAnsi"/>
          <w:noProof/>
          <w:sz w:val="22"/>
        </w:rPr>
      </w:pPr>
      <w:hyperlink w:anchor="_Toc202251862" w:history="1">
        <w:r w:rsidRPr="00CF5991">
          <w:rPr>
            <w:rStyle w:val="Hyperlink"/>
            <w:rFonts w:cs="Times New Roman"/>
            <w:noProof/>
          </w:rPr>
          <w:t>Table 8:</w:t>
        </w:r>
        <w:r w:rsidRPr="00CF5991">
          <w:rPr>
            <w:rStyle w:val="Hyperlink"/>
            <w:noProof/>
          </w:rPr>
          <w:t xml:space="preserve"> </w:t>
        </w:r>
        <w:r w:rsidRPr="00CF5991">
          <w:rPr>
            <w:rStyle w:val="Hyperlink"/>
            <w:rFonts w:cs="Times New Roman"/>
            <w:noProof/>
            <w14:textOutline w14:w="0" w14:cap="flat" w14:cmpd="sng" w14:algn="ctr">
              <w14:noFill/>
              <w14:prstDash w14:val="solid"/>
              <w14:round/>
            </w14:textOutline>
          </w:rPr>
          <w:t>The results of voltage, current, input power, output power and efficiency of the local PWM solar charge controller with time.</w:t>
        </w:r>
        <w:r>
          <w:rPr>
            <w:noProof/>
            <w:webHidden/>
          </w:rPr>
          <w:tab/>
        </w:r>
        <w:r>
          <w:rPr>
            <w:noProof/>
            <w:webHidden/>
          </w:rPr>
          <w:fldChar w:fldCharType="begin"/>
        </w:r>
        <w:r>
          <w:rPr>
            <w:noProof/>
            <w:webHidden/>
          </w:rPr>
          <w:instrText xml:space="preserve"> PAGEREF _Toc202251862 \h </w:instrText>
        </w:r>
        <w:r>
          <w:rPr>
            <w:noProof/>
            <w:webHidden/>
          </w:rPr>
        </w:r>
        <w:r>
          <w:rPr>
            <w:noProof/>
            <w:webHidden/>
          </w:rPr>
          <w:fldChar w:fldCharType="separate"/>
        </w:r>
        <w:r>
          <w:rPr>
            <w:noProof/>
            <w:webHidden/>
          </w:rPr>
          <w:t>70</w:t>
        </w:r>
        <w:r>
          <w:rPr>
            <w:noProof/>
            <w:webHidden/>
          </w:rPr>
          <w:fldChar w:fldCharType="end"/>
        </w:r>
      </w:hyperlink>
    </w:p>
    <w:p w14:paraId="693863AF" w14:textId="77777777" w:rsidR="00B85571" w:rsidRDefault="00B85571" w:rsidP="00B85571">
      <w:pPr>
        <w:spacing w:line="480" w:lineRule="auto"/>
        <w:jc w:val="center"/>
        <w:rPr>
          <w:rFonts w:ascii="Times New Roman" w:hAnsi="Times New Roman" w:cs="Times New Roman"/>
          <w:sz w:val="36"/>
          <w:szCs w:val="36"/>
        </w:rPr>
      </w:pPr>
      <w:r>
        <w:rPr>
          <w:rFonts w:ascii="Times New Roman" w:hAnsi="Times New Roman" w:cs="Times New Roman"/>
          <w:sz w:val="36"/>
          <w:szCs w:val="36"/>
        </w:rPr>
        <w:fldChar w:fldCharType="end"/>
      </w:r>
    </w:p>
    <w:p w14:paraId="33551069" w14:textId="77777777" w:rsidR="00B85571" w:rsidRDefault="00B85571" w:rsidP="00B85571">
      <w:pPr>
        <w:spacing w:line="480" w:lineRule="auto"/>
        <w:jc w:val="center"/>
        <w:rPr>
          <w:rFonts w:ascii="Times New Roman" w:hAnsi="Times New Roman" w:cs="Times New Roman"/>
          <w:sz w:val="36"/>
          <w:szCs w:val="36"/>
        </w:rPr>
      </w:pPr>
    </w:p>
    <w:p w14:paraId="61634BD5" w14:textId="77777777" w:rsidR="00B85571" w:rsidRDefault="00B85571" w:rsidP="00B85571">
      <w:pPr>
        <w:spacing w:line="480" w:lineRule="auto"/>
        <w:jc w:val="center"/>
        <w:rPr>
          <w:rFonts w:ascii="Times New Roman" w:hAnsi="Times New Roman" w:cs="Times New Roman"/>
          <w:sz w:val="36"/>
          <w:szCs w:val="36"/>
        </w:rPr>
      </w:pPr>
    </w:p>
    <w:p w14:paraId="3961135B" w14:textId="77777777" w:rsidR="00B85571" w:rsidRDefault="00B85571" w:rsidP="00B85571">
      <w:pPr>
        <w:spacing w:line="480" w:lineRule="auto"/>
        <w:jc w:val="center"/>
        <w:rPr>
          <w:rFonts w:ascii="Times New Roman" w:hAnsi="Times New Roman" w:cs="Times New Roman"/>
          <w:sz w:val="36"/>
          <w:szCs w:val="36"/>
        </w:rPr>
      </w:pPr>
    </w:p>
    <w:p w14:paraId="5C304FE4" w14:textId="77777777" w:rsidR="00B85571" w:rsidRDefault="00B85571" w:rsidP="00B85571">
      <w:pPr>
        <w:spacing w:line="480" w:lineRule="auto"/>
      </w:pPr>
    </w:p>
    <w:p w14:paraId="4475C2C2" w14:textId="77777777" w:rsidR="00B85571" w:rsidRDefault="00B85571" w:rsidP="00B85571">
      <w:pPr>
        <w:spacing w:line="480" w:lineRule="auto"/>
      </w:pPr>
    </w:p>
    <w:p w14:paraId="74BD59A6" w14:textId="77777777" w:rsidR="00B85571" w:rsidRDefault="00B85571" w:rsidP="00B85571">
      <w:pPr>
        <w:spacing w:line="480" w:lineRule="auto"/>
      </w:pPr>
    </w:p>
    <w:p w14:paraId="1F2538F5" w14:textId="77777777" w:rsidR="00B85571" w:rsidRPr="00B10F01" w:rsidRDefault="00B85571" w:rsidP="00B85571">
      <w:pPr>
        <w:spacing w:line="480" w:lineRule="auto"/>
      </w:pPr>
    </w:p>
    <w:p w14:paraId="7206C806" w14:textId="77777777" w:rsidR="00B85571" w:rsidRPr="00841491" w:rsidRDefault="00B85571" w:rsidP="00B85571">
      <w:pPr>
        <w:pStyle w:val="Heading1"/>
        <w:ind w:left="432"/>
        <w:jc w:val="center"/>
        <w:rPr>
          <w:rFonts w:cs="Times New Roman"/>
          <w:szCs w:val="24"/>
        </w:rPr>
      </w:pPr>
      <w:bookmarkStart w:id="3" w:name="_Toc202254834"/>
      <w:bookmarkStart w:id="4" w:name="_Toc201814133"/>
      <w:r w:rsidRPr="00841491">
        <w:rPr>
          <w:rStyle w:val="Strong"/>
          <w:rFonts w:cs="Times New Roman"/>
          <w:szCs w:val="24"/>
        </w:rPr>
        <w:t>ABSTRACT</w:t>
      </w:r>
      <w:bookmarkEnd w:id="3"/>
    </w:p>
    <w:p w14:paraId="093470CA" w14:textId="77777777" w:rsidR="00B85571" w:rsidRDefault="00B85571" w:rsidP="00B85571">
      <w:pPr>
        <w:spacing w:before="100" w:beforeAutospacing="1" w:after="100" w:afterAutospacing="1" w:line="240" w:lineRule="auto"/>
        <w:jc w:val="both"/>
        <w:rPr>
          <w:rFonts w:ascii="Times New Roman" w:eastAsia="Times New Roman" w:hAnsi="Times New Roman" w:cs="Times New Roman"/>
          <w:sz w:val="24"/>
          <w:szCs w:val="24"/>
        </w:rPr>
        <w:sectPr w:rsidR="00B85571" w:rsidSect="00397A21">
          <w:headerReference w:type="default" r:id="rId7"/>
          <w:footerReference w:type="default" r:id="rId8"/>
          <w:pgSz w:w="11906" w:h="16838" w:code="9"/>
          <w:pgMar w:top="1440" w:right="1440" w:bottom="1440" w:left="1440" w:header="720" w:footer="720" w:gutter="0"/>
          <w:pgNumType w:fmt="lowerRoman"/>
          <w:cols w:space="720"/>
          <w:docGrid w:linePitch="360"/>
        </w:sectPr>
      </w:pPr>
      <w:r w:rsidRPr="00080E5C">
        <w:rPr>
          <w:rFonts w:ascii="Times New Roman" w:eastAsia="Times New Roman" w:hAnsi="Times New Roman" w:cs="Times New Roman"/>
          <w:sz w:val="24"/>
          <w:szCs w:val="24"/>
        </w:rPr>
        <w:t>The growing demand for clean and reliable energy in off-grid and rural ar</w:t>
      </w:r>
      <w:r>
        <w:rPr>
          <w:rFonts w:ascii="Times New Roman" w:eastAsia="Times New Roman" w:hAnsi="Times New Roman" w:cs="Times New Roman"/>
          <w:sz w:val="24"/>
          <w:szCs w:val="24"/>
        </w:rPr>
        <w:t xml:space="preserve">eas has made solar photovoltaic </w:t>
      </w:r>
      <w:r w:rsidRPr="00080E5C">
        <w:rPr>
          <w:rFonts w:ascii="Times New Roman" w:eastAsia="Times New Roman" w:hAnsi="Times New Roman" w:cs="Times New Roman"/>
          <w:sz w:val="24"/>
          <w:szCs w:val="24"/>
        </w:rPr>
        <w:t xml:space="preserve">(PV) systems a promising alternative to conventional power sources. However, maximizing the efficiency of these systems remains a significant challenge, particularly in developing regions where cost constraints and component reliability are major concerns. This study focuses on the </w:t>
      </w:r>
      <w:r w:rsidRPr="00080E5C">
        <w:rPr>
          <w:rFonts w:ascii="Times New Roman" w:eastAsia="Times New Roman" w:hAnsi="Times New Roman" w:cs="Times New Roman"/>
          <w:bCs/>
          <w:sz w:val="24"/>
          <w:szCs w:val="24"/>
        </w:rPr>
        <w:t>design and construction of a Pulse Width Modulation (PWM) solar charge controller</w:t>
      </w:r>
      <w:r w:rsidRPr="00080E5C">
        <w:rPr>
          <w:rFonts w:ascii="Times New Roman" w:eastAsia="Times New Roman" w:hAnsi="Times New Roman" w:cs="Times New Roman"/>
          <w:sz w:val="24"/>
          <w:szCs w:val="24"/>
        </w:rPr>
        <w:t xml:space="preserve"> to optimize energy conversion in a stand-alone PV system, and to evaluate its performance in comparison with foreign PWM and Maximum Power Point Tracking (MPPT) charge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Previous studies have shown that MPPT-based controllers significantly outperform PWM controllers, especially under variable irradiance conditions, by ensuring operation close to the maximum power point of the solar module. While MPPT controllers offer higher efficiency, PWM controllers remain widely used due to their simpler design and lower cost.</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 xml:space="preserve">In this work, a locally constructed PWM charge controller was built and tested alongside a foreign PWM and an MPPT controller. Experimental analysis revealed that the MPPT controller achieved the highest efficiency, ranging from </w:t>
      </w:r>
      <w:r w:rsidRPr="00080E5C">
        <w:rPr>
          <w:rFonts w:ascii="Times New Roman" w:eastAsia="Times New Roman" w:hAnsi="Times New Roman" w:cs="Times New Roman"/>
          <w:bCs/>
          <w:sz w:val="24"/>
          <w:szCs w:val="24"/>
        </w:rPr>
        <w:t>45% to 77.6%</w:t>
      </w:r>
      <w:r w:rsidRPr="00080E5C">
        <w:rPr>
          <w:rFonts w:ascii="Times New Roman" w:eastAsia="Times New Roman" w:hAnsi="Times New Roman" w:cs="Times New Roman"/>
          <w:sz w:val="24"/>
          <w:szCs w:val="24"/>
        </w:rPr>
        <w:t xml:space="preserve">, whereas both the local and foreign PWM controllers recorded efficiency values between </w:t>
      </w:r>
      <w:r w:rsidRPr="00080E5C">
        <w:rPr>
          <w:rFonts w:ascii="Times New Roman" w:eastAsia="Times New Roman" w:hAnsi="Times New Roman" w:cs="Times New Roman"/>
          <w:bCs/>
          <w:sz w:val="24"/>
          <w:szCs w:val="24"/>
        </w:rPr>
        <w:t>43% and 66%</w:t>
      </w:r>
      <w:r w:rsidRPr="00080E5C">
        <w:rPr>
          <w:rFonts w:ascii="Times New Roman" w:eastAsia="Times New Roman" w:hAnsi="Times New Roman" w:cs="Times New Roman"/>
          <w:sz w:val="24"/>
          <w:szCs w:val="24"/>
        </w:rPr>
        <w:t xml:space="preserve">. Furthermore, the inverter used in the system achieved an efficiency of up to </w:t>
      </w:r>
      <w:r w:rsidRPr="00080E5C">
        <w:rPr>
          <w:rFonts w:ascii="Times New Roman" w:eastAsia="Times New Roman" w:hAnsi="Times New Roman" w:cs="Times New Roman"/>
          <w:bCs/>
          <w:sz w:val="24"/>
          <w:szCs w:val="24"/>
        </w:rPr>
        <w:t>89.7%</w:t>
      </w:r>
      <w:r w:rsidRPr="00080E5C">
        <w:rPr>
          <w:rFonts w:ascii="Times New Roman" w:eastAsia="Times New Roman" w:hAnsi="Times New Roman" w:cs="Times New Roman"/>
          <w:sz w:val="24"/>
          <w:szCs w:val="24"/>
        </w:rPr>
        <w:t xml:space="preserve">. The </w:t>
      </w:r>
      <w:r w:rsidRPr="00080E5C">
        <w:rPr>
          <w:rFonts w:ascii="Times New Roman" w:eastAsia="Times New Roman" w:hAnsi="Times New Roman" w:cs="Times New Roman"/>
          <w:bCs/>
          <w:sz w:val="24"/>
          <w:szCs w:val="24"/>
        </w:rPr>
        <w:t>overall system</w:t>
      </w:r>
      <w:r w:rsidRPr="00080E5C">
        <w:rPr>
          <w:rFonts w:ascii="Times New Roman" w:eastAsia="Times New Roman" w:hAnsi="Times New Roman" w:cs="Times New Roman"/>
          <w:b/>
          <w:bCs/>
          <w:sz w:val="24"/>
          <w:szCs w:val="24"/>
        </w:rPr>
        <w:t xml:space="preserve"> </w:t>
      </w:r>
      <w:r w:rsidRPr="00080E5C">
        <w:rPr>
          <w:rFonts w:ascii="Times New Roman" w:eastAsia="Times New Roman" w:hAnsi="Times New Roman" w:cs="Times New Roman"/>
          <w:bCs/>
          <w:sz w:val="24"/>
          <w:szCs w:val="24"/>
        </w:rPr>
        <w:t>efficiency</w:t>
      </w:r>
      <w:r w:rsidRPr="00080E5C">
        <w:rPr>
          <w:rFonts w:ascii="Times New Roman" w:eastAsia="Times New Roman" w:hAnsi="Times New Roman" w:cs="Times New Roman"/>
          <w:sz w:val="24"/>
          <w:szCs w:val="24"/>
        </w:rPr>
        <w:t xml:space="preserve"> was calculated as </w:t>
      </w:r>
      <w:r w:rsidRPr="00080E5C">
        <w:rPr>
          <w:rFonts w:ascii="Times New Roman" w:eastAsia="Times New Roman" w:hAnsi="Times New Roman" w:cs="Times New Roman"/>
          <w:bCs/>
          <w:sz w:val="24"/>
          <w:szCs w:val="24"/>
        </w:rPr>
        <w:t>39.7% using the MPPT controller</w:t>
      </w:r>
      <w:r w:rsidRPr="00080E5C">
        <w:rPr>
          <w:rFonts w:ascii="Times New Roman" w:eastAsia="Times New Roman" w:hAnsi="Times New Roman" w:cs="Times New Roman"/>
          <w:sz w:val="24"/>
          <w:szCs w:val="24"/>
        </w:rPr>
        <w:t xml:space="preserve">, and </w:t>
      </w:r>
      <w:r w:rsidRPr="00080E5C">
        <w:rPr>
          <w:rFonts w:ascii="Times New Roman" w:eastAsia="Times New Roman" w:hAnsi="Times New Roman" w:cs="Times New Roman"/>
          <w:bCs/>
          <w:sz w:val="24"/>
          <w:szCs w:val="24"/>
        </w:rPr>
        <w:t>28.4% using either the local or foreign PWM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These results underscore the superior performance of MPPT technology in maximizing solar energy utilization. However, the study also demonstrates that a well-designed local PWM controller can serve as a functional and economically viable solution for basic off-grid applications. The findings provide valuable insights for future design improvements and policy recommendations in renewable energy deployme</w:t>
      </w:r>
      <w:r>
        <w:rPr>
          <w:rFonts w:ascii="Times New Roman" w:eastAsia="Times New Roman" w:hAnsi="Times New Roman" w:cs="Times New Roman"/>
          <w:sz w:val="24"/>
          <w:szCs w:val="24"/>
        </w:rPr>
        <w:t>nt in resource-limited settings.</w:t>
      </w:r>
    </w:p>
    <w:p w14:paraId="3BD7AA5C" w14:textId="77777777" w:rsidR="00B85571" w:rsidRPr="00A67557" w:rsidRDefault="00B85571" w:rsidP="00B85571">
      <w:pPr>
        <w:spacing w:before="100" w:beforeAutospacing="1" w:after="100" w:afterAutospacing="1" w:line="240" w:lineRule="auto"/>
        <w:jc w:val="both"/>
        <w:rPr>
          <w:rFonts w:ascii="Times New Roman" w:eastAsia="Times New Roman" w:hAnsi="Times New Roman" w:cs="Times New Roman"/>
          <w:sz w:val="24"/>
          <w:szCs w:val="24"/>
        </w:rPr>
      </w:pPr>
    </w:p>
    <w:p w14:paraId="5BAF4F01" w14:textId="77777777" w:rsidR="00B85571" w:rsidRPr="00B10F01" w:rsidRDefault="00B85571" w:rsidP="00B85571">
      <w:pPr>
        <w:pStyle w:val="Heading1"/>
        <w:spacing w:line="480" w:lineRule="auto"/>
        <w:jc w:val="center"/>
        <w:rPr>
          <w:rFonts w:cs="Times New Roman"/>
          <w:szCs w:val="24"/>
          <w14:textOutline w14:w="0" w14:cap="flat" w14:cmpd="sng" w14:algn="ctr">
            <w14:noFill/>
            <w14:prstDash w14:val="solid"/>
            <w14:round/>
          </w14:textOutline>
        </w:rPr>
      </w:pPr>
      <w:bookmarkStart w:id="5" w:name="_Toc202254835"/>
      <w:r w:rsidRPr="00B10F01">
        <w:rPr>
          <w:rFonts w:cs="Times New Roman"/>
          <w:szCs w:val="24"/>
          <w14:textOutline w14:w="0" w14:cap="flat" w14:cmpd="sng" w14:algn="ctr">
            <w14:noFill/>
            <w14:prstDash w14:val="solid"/>
            <w14:round/>
          </w14:textOutline>
        </w:rPr>
        <w:t>CHAPTER ONE</w:t>
      </w:r>
      <w:bookmarkEnd w:id="4"/>
      <w:bookmarkEnd w:id="5"/>
    </w:p>
    <w:p w14:paraId="6F76D36B" w14:textId="77777777" w:rsidR="00B85571" w:rsidRPr="00B10F01" w:rsidRDefault="00B85571" w:rsidP="00B85571">
      <w:pPr>
        <w:pStyle w:val="Heading2"/>
        <w:spacing w:line="480" w:lineRule="auto"/>
        <w:ind w:left="0" w:firstLine="0"/>
        <w:rPr>
          <w:rFonts w:ascii="Times New Roman" w:hAnsi="Times New Roman" w:cs="Times New Roman"/>
          <w:color w:val="auto"/>
          <w:sz w:val="24"/>
          <w:szCs w:val="24"/>
        </w:rPr>
      </w:pPr>
      <w:bookmarkStart w:id="6" w:name="_Toc201814134"/>
      <w:bookmarkStart w:id="7" w:name="_Toc202254836"/>
      <w:r>
        <w:rPr>
          <w:rFonts w:ascii="Times New Roman" w:hAnsi="Times New Roman" w:cs="Times New Roman"/>
          <w:color w:val="auto"/>
          <w:sz w:val="24"/>
          <w:szCs w:val="24"/>
        </w:rPr>
        <w:t>1.0</w:t>
      </w:r>
      <w:r>
        <w:rPr>
          <w:rFonts w:ascii="Times New Roman" w:hAnsi="Times New Roman" w:cs="Times New Roman"/>
          <w:color w:val="auto"/>
          <w:sz w:val="24"/>
          <w:szCs w:val="24"/>
        </w:rPr>
        <w:tab/>
      </w:r>
      <w:r w:rsidRPr="00B10F01">
        <w:rPr>
          <w:rFonts w:ascii="Times New Roman" w:hAnsi="Times New Roman" w:cs="Times New Roman"/>
          <w:color w:val="auto"/>
          <w:sz w:val="24"/>
          <w:szCs w:val="24"/>
        </w:rPr>
        <w:t>INTRODUCTION</w:t>
      </w:r>
      <w:bookmarkEnd w:id="6"/>
      <w:bookmarkEnd w:id="7"/>
    </w:p>
    <w:p w14:paraId="3C99ABF4"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Arsad</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97hCB0ig","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ported that in the past decade, the industrialization of the world has led to the depletion of fossil fuel and non-renewable reserves, posing serious threats to human survival. The majority of the current power generation is primarily based on fossil fuels, such as coal, rather than biofuels. The transition from fossil fuels to renewable energy (RE) is gaining momentum as more nations, towns, and companies set sustainability and zero-emission goals. Renewable energy sources (RES) are energy sources that are naturally replenished and can be used to generate electricity and heat, such as biomass, hydropower, wind, solar energy, geothermal energy, and nuclear energy, within a limited time fram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ATmaU0m","properties":{"formattedCitation":"(Ang et al., 2022)","plainCitation":"(Ang et al., 2022)","noteIndex":0},"citationItems":[{"id":372,"uris":["http://zotero.org/users/15982792/items/Z4GJIYC3"],"itemData":{"id":372,"type":"article-journal","abstract":"Renewable energy (RE) is the key element of sustainable, environmentally friendly, and cost-effective electricity generation. An official report by International Energy Agency (IEA) states that the demand on fossil fuel usage to generate electricity has started to decrease since year 2019, along with the rise of RE usage to supply global energy demands. Researches on RE technologies are continuously growing in order to enhance the performance of RE generation, especially in term of energy conversion efficiency. The aim of this review paper is to understand and study further the current RE technologies such as solar energy, hydro energy, wind energy, bioenergy, geothermal energy, and hydrogen energy. Several hybrid RE technologies have been also studied and compared, to improve the overall performance of RE in generating electricity. Lastly, suggestions are provided for the purpose to solve and overcome the challenges and limitations of RE technologies in terms of economy, technical, and energy conversion efficiency.","container-title":"Energy Strategy Reviews","DOI":"10.1016/j.esr.2022.100939","ISSN":"2211-467X","journalAbbreviation":"Energy Strategy Reviews","page":"100939","source":"ScienceDirect","title":"A comprehensive study of renewable energy sources: Classifications, challenges and suggestions","title-short":"A comprehensive study of renewable energy sources","volume":"43","author":[{"family":"Ang","given":"Tze-Zhang"},{"family":"Salem","given":"Mohamed"},{"family":"Kamarol","given":"Mohamad"},{"family":"Das","given":"Himadry Shekhar"},{"family":"Nazari","given":"Mohammad Alhuyi"},{"family":"Prabaharan","given":"Natarajan"}],"issued":{"date-parts":[["2022",9,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Ang et al., 202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primary sources of renewable energy is biofuels, a sustainable alternative produced from organic materials. Biofuels are extracted from certain crops planted for the production of energy and fuel. These plants are referred to as energy crops, including seaweeds, algae, and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microalgae</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owever, the sustainability of biofuel as a generation source is problematic due to its limited resources. Consequently, global research efforts were directed towards exploring sustainable energy alternatives such as tidal, wind, solar, etc. Solar energy-based photovoltaic (PV) is a potential renewable energy source since it is constantly available, free, environmentally friendly, and low-maintenance.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Serano</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VK58pKj","properties":{"formattedCitation":"(Serrano et al., 2019)","plainCitation":"(Serrano et al., 2019)","dontUpdate":true,"noteIndex":0},"citationItems":[{"id":72,"uris":["http://zotero.org/users/15982792/items/U6CNGAGT"],"itemData":{"id":72,"type":"article-journal","abstract":"Charge controllers are implemented in several electronic systems to protect and control the charge and discharge rates of a battery; for off-grid Photovoltai...","container-title":"Scientia Et Technica","issue":"1","language":"en","page":"6-11","source":"www.redalyc.org","title":"Performance comparison between PWM and MPPT charge controllers","volume":"24","author":[{"family":"Serrano","given":"M. A. Laguado-"},{"family":"Paipa","given":"E. A. Luna"},{"family":"Márquez","given":"L. F. Bustos-"},{"family":"Mora","given":"S. B. Sepulveda-"}],"issued":{"date-parts":[["2019"]]}}}],"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19)</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ighlight solar photovoltaic energy as a prominent method of electricity generation, as it captures solar radiation. This technology enables electricity access in rural areas where conventional power delivery is not feasible.</w:t>
      </w:r>
    </w:p>
    <w:p w14:paraId="6E6681AF"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V systems provide a viable means of power generation for applications like powering residential appliances, electrification of villages in rural areas, telecommunications, refrigeration, and water pumpin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qD9fXle","properties":{"formattedCitation":"(Parida et al., 2011)","plainCitation":"(Parida et al., 2011)","noteIndex":0},"citationItems":[{"id":374,"uris":["http://zotero.org/users/15982792/items/K6S4EDXI"],"itemData":{"id":374,"type":"article-journal","abstract":"Global environmental concerns and the escalating demand for energy, coupled with steady progress in renewable energy technologies, are opening up new opportunities for utilization of renewable energy resources. Solar energy is the most abundant, inexhaustible and clean of all the renewable energy resources till date. The power from sun intercepted by the earth is about 1.8×1011MW, which is many times larger than the present rate of all the energy consumption. Photovoltaic technology is one of the finest ways to harness the solar power. This paper reviews the photovoltaic technology, its power generating capability, the different existing light absorbing materials used, its environmental aspect coupled with a variety of its applications. The different existing performance and reliability evaluation models, sizing and control, grid connection and distribution have also been discussed.","container-title":"Renewable and Sustainable Energy Reviews","DOI":"10.1016/j.rser.2010.11.032","ISSN":"1364-0321","issue":"3","journalAbbreviation":"Renewable and Sustainable Energy Reviews","page":"1625-1636","source":"ScienceDirect","title":"A review of solar photovoltaic technologies","volume":"15","author":[{"family":"Parida","given":"Bhubaneswari"},{"family":"Iniyan","given":"S."},{"family":"Goic","given":"Ranko"}],"issued":{"date-parts":[["2011",4,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Parida et al., 201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D8A12CE"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Lokesh</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dy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rO9vK9A","properties":{"formattedCitation":"(LokeshReddy et al., 2017)","plainCitation":"(LokeshReddy et al., 2017)","dontUpdate":true,"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their study, they advised the use of solar energy in all countries of the world due to the excessive energy crisis and environmental pollution is considered vigorously. Photovoltaic systems, which convert solar energy to electricity, are now one of the most common sources of electrical energy. They can be used in grid-connected mode to support the network or in a stand-alone mode to supply some remote areas.</w:t>
      </w:r>
    </w:p>
    <w:p w14:paraId="650048D1"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a stand-alone mode, the PV independently cannot be enough for supplying loads because weather conditions (such as cloud and fog) have a significant impact on the solar energy received by a PV array; therefore, there is a need for energy storage systems like batteri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qQO3rkne","properties":{"formattedCitation":"(K &amp; Vijayaraj, 2020a; LokeshReddy et al., 2017)","plainCitation":"(K &amp; Vijayaraj, 2020a; 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id":74,"uris":["http://zotero.org/users/15982792/items/VNATWNZJ"],"itemData":{"id":74,"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4",12,12]]},"issued":{"date-parts":[["2020",12,2]]}}}],"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K &amp; Vijayaraj, 2020a; LokeshReddy et al., 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produced by the solar panel varies with the incident sunlight. During the day, the energy from the solar panel increases to the peak level and decreases to zero from morning till evening. </w:t>
      </w:r>
    </w:p>
    <w:p w14:paraId="56F66DFD"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re are several important issues in a stand-alone PV battery system such as efficiency controllability, charge capability, proper protection scheme, system weight, battery lifespan, battery charge and discharge pattern, system ON and OFF mode, system cost, output voltage quality etc. these features are affected by the type and configuration of DC to DC converter, size of batteries and PV arrays, control strategy, MPPT algorithm and energy management system. Therefore, proper selection and adjustment of the parameters is the most vital task of the photovoltaic system design. This variation in solar energy, depending on the sunlight, requires a controller that controls the charging of the battery backup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1NYFcbv","properties":{"formattedCitation":"(K &amp; Vijayaraj, 2020b)","plainCitation":"(K &amp; Vijayaraj, 2020b)","noteIndex":0},"citationItems":[{"id":379,"uris":["http://zotero.org/users/15982792/items/4JHZVGMZ"],"itemData":{"id":379,"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5",6,11]]},"issued":{"date-parts":[["2020",12,2]]}}}],"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K &amp; Vijayaraj, 2020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6E66A9C"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charge controller is one of the most influential elements on the quality and lifespan of the photovoltaic solar system due to its function of protecting the battery from overcharging and deep discharging. This ensures the battery charges efficiently and does not get overcharged, undercharged, or damaged due to fluctuations in current or voltage. Modern charge controllers often include built-in monitoring systems to display parameters like battery voltages, charging current, and system status. They also protect against reverse current flow from the battery to the solar panel at night, short circuit and overcurrent conditions, and temperature extremes that could affect charging. Some advanced charge controllers offer equalization, a process that balances the charge among the cells of a battery bank to enhance performance and life span.</w:t>
      </w:r>
    </w:p>
    <w:p w14:paraId="1094CB80"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e controller exists mainly in pulse width modulation (PWM) and maximum power point tracker (MPPT) technologies for both foreign and locally manufactured products.</w:t>
      </w:r>
    </w:p>
    <w:p w14:paraId="374FA566"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WM charge controller is a widely used type of solar charge controller with an efficiency of 60-80%, designed to regulate the power sent from solar panels to a battery. Its primary purpose is to ensure the battery is charged efficiently while preventing overcharging, undercharging, and damage to the battery. This controller uses PWM technology to adjust the charging rate of the battery by rapidly switching the connection between the solar panel and the battery ON and OFF. It also modulates the width (duration) of the pulse of current sent to the battery depending on the battery’s charge level. The PWM controllers usually employ a three-stage charging process, such as bulk charging, absorption charging, and float charging.</w:t>
      </w:r>
    </w:p>
    <w:p w14:paraId="058900DE"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MPPT charge controller is an advanced type of charge controller designed to maximize the energy harvested from solar panels by operating them at their maximum power point (MPP). This capability makes the MPPT charge controller highly efficient (85-95%), particularly in large or high voltage power systems. The MPPT controller continuously adjusts its input voltage and current to ensure the solar panels operate at their maximum power point, which is the point on the solar panel’s voltage curve. Current (V-I) curve where power output is maximized. It is efficient in cold or variable conditions and suitable for medium to large solar power systems, making them ideal for homes, businesses, and individual applications. </w:t>
      </w:r>
      <w:r>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DC-to-DC conversion of the MPPT minimizes energy loss compared to PWM controllers, especially in a system with mismatched panel and battery voltages. The main goal of this project is to design and construct a locally made PWM charge controller and determine the most efficient among the locally made PWM, foreign PWM, and foreign MPPT charge controllers.</w:t>
      </w:r>
    </w:p>
    <w:p w14:paraId="73F2EAB6"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8" w:name="_Toc201814135"/>
      <w:bookmarkStart w:id="9" w:name="_Toc202254837"/>
      <w:r>
        <w:rPr>
          <w:rFonts w:ascii="Times New Roman" w:hAnsi="Times New Roman" w:cs="Times New Roman"/>
          <w:color w:val="000000" w:themeColor="text1"/>
          <w:sz w:val="24"/>
          <w:szCs w:val="24"/>
          <w14:textOutline w14:w="0" w14:cap="flat" w14:cmpd="sng" w14:algn="ctr">
            <w14:noFill/>
            <w14:prstDash w14:val="solid"/>
            <w14:round/>
          </w14:textOutline>
        </w:rPr>
        <w:t>1.1</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AIM</w:t>
      </w:r>
      <w:bookmarkEnd w:id="8"/>
      <w:bookmarkEnd w:id="9"/>
    </w:p>
    <w:p w14:paraId="49232C72"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project aims to design and construct a locally made charge controller for optimum efficiency in a stand-alone photovoltaic system.</w:t>
      </w:r>
    </w:p>
    <w:p w14:paraId="656CF3A5"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0" w:name="_Toc201814136"/>
      <w:bookmarkStart w:id="11" w:name="_Toc202254838"/>
      <w:r>
        <w:rPr>
          <w:rFonts w:ascii="Times New Roman" w:hAnsi="Times New Roman" w:cs="Times New Roman"/>
          <w:color w:val="000000" w:themeColor="text1"/>
          <w:sz w:val="24"/>
          <w:szCs w:val="24"/>
          <w14:textOutline w14:w="0" w14:cap="flat" w14:cmpd="sng" w14:algn="ctr">
            <w14:noFill/>
            <w14:prstDash w14:val="solid"/>
            <w14:round/>
          </w14:textOutline>
        </w:rPr>
        <w:t>1.2</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OBJECTIVES</w:t>
      </w:r>
      <w:bookmarkEnd w:id="10"/>
      <w:bookmarkEnd w:id="11"/>
    </w:p>
    <w:p w14:paraId="1FCBDFCE" w14:textId="77777777" w:rsidR="00B85571" w:rsidRPr="00B10F01" w:rsidRDefault="00B85571" w:rsidP="00B85571">
      <w:pPr>
        <w:spacing w:line="480" w:lineRule="auto"/>
        <w:ind w:left="576"/>
        <w:rPr>
          <w:rFonts w:ascii="Times New Roman" w:hAnsi="Times New Roman" w:cs="Times New Roman"/>
          <w:sz w:val="24"/>
          <w:szCs w:val="24"/>
        </w:rPr>
      </w:pPr>
      <w:r w:rsidRPr="00B10F01">
        <w:rPr>
          <w:rFonts w:ascii="Times New Roman" w:hAnsi="Times New Roman" w:cs="Times New Roman"/>
          <w:sz w:val="24"/>
          <w:szCs w:val="24"/>
        </w:rPr>
        <w:t>The objectives of this study are to:</w:t>
      </w:r>
    </w:p>
    <w:p w14:paraId="6B5593A9" w14:textId="77777777" w:rsidR="00B85571" w:rsidRPr="00B10F01" w:rsidRDefault="00B85571" w:rsidP="00B85571">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e the efficiency of local and foreign (MPPT and PWM) charge controllers.</w:t>
      </w:r>
    </w:p>
    <w:p w14:paraId="4D0EB294" w14:textId="77777777" w:rsidR="00B85571" w:rsidRPr="00B10F01" w:rsidRDefault="00B85571" w:rsidP="00B85571">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sign, construct, and install a prototype stand-alone solar photovoltaic system.</w:t>
      </w:r>
    </w:p>
    <w:p w14:paraId="47E5BF17" w14:textId="77777777" w:rsidR="00B85571" w:rsidRPr="00B10F01" w:rsidRDefault="00B85571" w:rsidP="00B85571">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e the efficiency of each stage of the stand-alone solar photovoltaic system.</w:t>
      </w:r>
    </w:p>
    <w:p w14:paraId="53E0C1B3" w14:textId="77777777" w:rsidR="00B85571" w:rsidRPr="00B10F01" w:rsidRDefault="00B85571" w:rsidP="00B85571">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e the overall efficiency of the stand-alone photovoltaic system.</w:t>
      </w:r>
    </w:p>
    <w:p w14:paraId="7073E2E4"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 w:name="_Toc201814137"/>
      <w:bookmarkStart w:id="13" w:name="_Toc202254839"/>
      <w:r>
        <w:rPr>
          <w:rFonts w:ascii="Times New Roman" w:hAnsi="Times New Roman" w:cs="Times New Roman"/>
          <w:color w:val="000000" w:themeColor="text1"/>
          <w:sz w:val="24"/>
          <w:szCs w:val="24"/>
          <w14:textOutline w14:w="0" w14:cap="flat" w14:cmpd="sng" w14:algn="ctr">
            <w14:noFill/>
            <w14:prstDash w14:val="solid"/>
            <w14:round/>
          </w14:textOutline>
        </w:rPr>
        <w:t>1.3</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BLEM STATEMENT</w:t>
      </w:r>
      <w:bookmarkEnd w:id="12"/>
      <w:bookmarkEnd w:id="13"/>
    </w:p>
    <w:p w14:paraId="28D43021"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efficiency of stand-alone PV systems depends largely on the performance of the charge controllers. Despite the availability of PWM and MPPT controllers, many solar photovoltaic systems still operate below optimal efficiency due to suboptimal charge managemen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Singh et al., 202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F4719A8"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 w:name="_Toc201814138"/>
      <w:bookmarkStart w:id="15" w:name="_Toc202254840"/>
      <w:r>
        <w:rPr>
          <w:rFonts w:ascii="Times New Roman" w:hAnsi="Times New Roman" w:cs="Times New Roman"/>
          <w:color w:val="000000" w:themeColor="text1"/>
          <w:sz w:val="24"/>
          <w:szCs w:val="24"/>
          <w14:textOutline w14:w="0" w14:cap="flat" w14:cmpd="sng" w14:algn="ctr">
            <w14:noFill/>
            <w14:prstDash w14:val="solid"/>
            <w14:round/>
          </w14:textOutline>
        </w:rPr>
        <w:t>1.4</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SCOPE OF THE PROJECT</w:t>
      </w:r>
      <w:bookmarkEnd w:id="14"/>
      <w:bookmarkEnd w:id="15"/>
    </w:p>
    <w:p w14:paraId="15B040AA" w14:textId="77777777" w:rsidR="00B85571" w:rsidRPr="00964E38" w:rsidRDefault="00B85571" w:rsidP="00964E38">
      <w:pPr>
        <w:spacing w:line="480" w:lineRule="auto"/>
        <w:ind w:left="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964E38">
        <w:rPr>
          <w:rFonts w:ascii="Times New Roman" w:hAnsi="Times New Roman" w:cs="Times New Roman"/>
          <w:color w:val="000000" w:themeColor="text1"/>
          <w:sz w:val="24"/>
          <w:szCs w:val="24"/>
          <w14:textOutline w14:w="0" w14:cap="flat" w14:cmpd="sng" w14:algn="ctr">
            <w14:noFill/>
            <w14:prstDash w14:val="solid"/>
            <w14:round/>
          </w14:textOutline>
        </w:rPr>
        <w:t>The project covers the following:</w:t>
      </w:r>
    </w:p>
    <w:p w14:paraId="25AD6C30" w14:textId="77777777" w:rsidR="00B85571" w:rsidRPr="00B10F01" w:rsidRDefault="00B85571" w:rsidP="00B85571">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sign and construction of a locally-made PWM charge controller.</w:t>
      </w:r>
    </w:p>
    <w:p w14:paraId="091C2A48" w14:textId="77777777" w:rsidR="00B85571" w:rsidRPr="00B10F01" w:rsidRDefault="00B85571" w:rsidP="00B85571">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urchase of a foreign-made PWM and MPPT charge controller</w:t>
      </w:r>
    </w:p>
    <w:p w14:paraId="188ED284" w14:textId="77777777" w:rsidR="00B85571" w:rsidRPr="00B10F01" w:rsidRDefault="00B85571" w:rsidP="00B85571">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stallation of a prototype stand-alone solar PV system.</w:t>
      </w:r>
    </w:p>
    <w:p w14:paraId="3A2EDAEF" w14:textId="77777777" w:rsidR="00B85571" w:rsidRPr="00B10F01" w:rsidRDefault="00B85571" w:rsidP="00B85571">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ation of the efficiencies for charge controllers (local PWM, foreign PWM and foreign MPPT), solar panels.</w:t>
      </w:r>
    </w:p>
    <w:p w14:paraId="3291D984"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6" w:name="_Toc201814139"/>
      <w:bookmarkStart w:id="17" w:name="_Toc202254841"/>
      <w:r>
        <w:rPr>
          <w:rFonts w:ascii="Times New Roman" w:hAnsi="Times New Roman" w:cs="Times New Roman"/>
          <w:color w:val="000000" w:themeColor="text1"/>
          <w:sz w:val="24"/>
          <w:szCs w:val="24"/>
          <w14:textOutline w14:w="0" w14:cap="flat" w14:cmpd="sng" w14:algn="ctr">
            <w14:noFill/>
            <w14:prstDash w14:val="solid"/>
            <w14:round/>
          </w14:textOutline>
        </w:rPr>
        <w:t>1.5</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TRIBUTION</w:t>
      </w:r>
      <w:bookmarkEnd w:id="16"/>
      <w:bookmarkEnd w:id="17"/>
    </w:p>
    <w:p w14:paraId="20527CDD" w14:textId="77777777" w:rsidR="00B85571" w:rsidRPr="00B10F01" w:rsidRDefault="00B85571" w:rsidP="00B85571">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hancing the performance of PV systems for optimal battery charging.</w:t>
      </w:r>
    </w:p>
    <w:p w14:paraId="178CF0F2" w14:textId="77777777" w:rsidR="00B85571" w:rsidRPr="00B10F01" w:rsidRDefault="00B85571" w:rsidP="00B85571">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eduction in the overall size of the control circuit used for PV system control.</w:t>
      </w:r>
    </w:p>
    <w:p w14:paraId="15043268" w14:textId="77777777" w:rsidR="00B85571" w:rsidRPr="00B10F01" w:rsidRDefault="00B85571" w:rsidP="00B85571">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al for a cost-effective solar PV system installation.</w:t>
      </w:r>
    </w:p>
    <w:p w14:paraId="5D0E85FD"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8" w:name="_Toc201814140"/>
      <w:bookmarkStart w:id="19" w:name="_Toc202254842"/>
      <w:r>
        <w:rPr>
          <w:rFonts w:ascii="Times New Roman" w:hAnsi="Times New Roman" w:cs="Times New Roman"/>
          <w:color w:val="000000" w:themeColor="text1"/>
          <w:sz w:val="24"/>
          <w:szCs w:val="24"/>
          <w14:textOutline w14:w="0" w14:cap="flat" w14:cmpd="sng" w14:algn="ctr">
            <w14:noFill/>
            <w14:prstDash w14:val="solid"/>
            <w14:round/>
          </w14:textOutline>
        </w:rPr>
        <w:t>1.6</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8"/>
      <w:bookmarkEnd w:id="19"/>
    </w:p>
    <w:p w14:paraId="11371C52" w14:textId="77777777" w:rsidR="00B85571" w:rsidRPr="00B10F01" w:rsidRDefault="00B85571" w:rsidP="00B85571">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Renewable energy sources (RES) are naturally replenishing resources used to generate electricity and heat. Photovoltaic systems, which convert solar energy to electricity, are now one of the most common sources of electrical energy. Due to issues like weather variations, stand-alone PV systems often require energy storage systems like batteries, as they cannot always generate sufficient power independently. These systems use a DC to DC converter (solar charge controllers) to connect the PV array and batteries. The charge controller plays a critical role in managing these factors by ensuring the batteries are neither overcharged nor undercharged. There are two main types of charge controllers: PWM and MPPT. PWM controllers, which are widely used, regulate battery charging through a three-stage process and operate with efficiencies of 60-80%. MPPT controllers are more advanced, optimizing the energy harvested from solar panels and operating at efficiencies of 85-95%. MPPT is especially effective in larger systems or under variable environmental conditions.</w:t>
      </w:r>
    </w:p>
    <w:p w14:paraId="0A462E5D" w14:textId="77777777" w:rsidR="00B85571" w:rsidRPr="00B10F01" w:rsidRDefault="00B85571" w:rsidP="00B85571">
      <w:pPr>
        <w:pStyle w:val="NormalWeb"/>
        <w:spacing w:line="480" w:lineRule="auto"/>
        <w:ind w:firstLine="432"/>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is project aims to design, construct, and simulate a locally made PWM charge controller and compare its efficiency with foreign-made PWM and MPPT controllers in a stand-alone solar photovoltaic system.</w:t>
      </w:r>
      <w:r w:rsidRPr="00B10F01">
        <w:rPr>
          <w:color w:val="000000" w:themeColor="text1"/>
          <w14:textOutline w14:w="0" w14:cap="flat" w14:cmpd="sng" w14:algn="ctr">
            <w14:noFill/>
            <w14:prstDash w14:val="solid"/>
            <w14:round/>
          </w14:textOutline>
        </w:rPr>
        <w:br w:type="page"/>
      </w:r>
    </w:p>
    <w:p w14:paraId="416D5E95" w14:textId="77777777" w:rsidR="00B85571" w:rsidRDefault="00B85571" w:rsidP="00B85571">
      <w:pPr>
        <w:pStyle w:val="Heading2"/>
        <w:spacing w:line="480" w:lineRule="auto"/>
        <w:ind w:left="0" w:firstLine="0"/>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20" w:name="_Toc201814141"/>
      <w:bookmarkStart w:id="21" w:name="_Toc202254843"/>
      <w:r w:rsidRPr="00B10F01">
        <w:rPr>
          <w:rFonts w:ascii="Times New Roman" w:hAnsi="Times New Roman" w:cs="Times New Roman"/>
          <w:color w:val="000000" w:themeColor="text1"/>
          <w:sz w:val="24"/>
          <w:szCs w:val="24"/>
          <w14:textOutline w14:w="0" w14:cap="flat" w14:cmpd="sng" w14:algn="ctr">
            <w14:noFill/>
            <w14:prstDash w14:val="solid"/>
            <w14:round/>
          </w14:textOutline>
        </w:rPr>
        <w:t>CHAPTER TWO</w:t>
      </w:r>
      <w:bookmarkEnd w:id="20"/>
      <w:bookmarkEnd w:id="21"/>
    </w:p>
    <w:p w14:paraId="1BD247D5" w14:textId="77777777" w:rsidR="00B85571" w:rsidRPr="00B10F01" w:rsidRDefault="00B85571" w:rsidP="00B85571">
      <w:pPr>
        <w:pStyle w:val="Heading2"/>
        <w:spacing w:line="480" w:lineRule="auto"/>
        <w:ind w:left="0" w:firstLine="0"/>
        <w:rPr>
          <w:rFonts w:ascii="Times New Roman" w:hAnsi="Times New Roman" w:cs="Times New Roman"/>
          <w:color w:val="000000" w:themeColor="text1"/>
          <w:sz w:val="24"/>
          <w:szCs w:val="24"/>
          <w14:textOutline w14:w="0" w14:cap="flat" w14:cmpd="sng" w14:algn="ctr">
            <w14:noFill/>
            <w14:prstDash w14:val="solid"/>
            <w14:round/>
          </w14:textOutline>
        </w:rPr>
      </w:pPr>
      <w:bookmarkStart w:id="22" w:name="_Toc201814142"/>
      <w:bookmarkStart w:id="23" w:name="_Toc202254844"/>
      <w:r>
        <w:rPr>
          <w:rFonts w:ascii="Times New Roman" w:hAnsi="Times New Roman" w:cs="Times New Roman"/>
          <w:color w:val="000000" w:themeColor="text1"/>
          <w:sz w:val="24"/>
          <w:szCs w:val="24"/>
          <w14:textOutline w14:w="0" w14:cap="flat" w14:cmpd="sng" w14:algn="ctr">
            <w14:noFill/>
            <w14:prstDash w14:val="solid"/>
            <w14:round/>
          </w14:textOutline>
        </w:rPr>
        <w:t>2.0</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LITERATURE REVIEW</w:t>
      </w:r>
      <w:bookmarkEnd w:id="22"/>
      <w:bookmarkEnd w:id="23"/>
    </w:p>
    <w:p w14:paraId="6D1A77B7" w14:textId="77777777" w:rsidR="00B85571" w:rsidRPr="00B10F01" w:rsidRDefault="00B85571" w:rsidP="00B85571">
      <w:pPr>
        <w:spacing w:line="480" w:lineRule="auto"/>
        <w:ind w:firstLine="576"/>
        <w:jc w:val="both"/>
        <w:rPr>
          <w:rFonts w:ascii="Times New Roman" w:hAnsi="Times New Roman" w:cs="Times New Roman"/>
          <w:color w:val="1F1F1F"/>
          <w:sz w:val="24"/>
          <w:szCs w:val="24"/>
        </w:rPr>
      </w:pPr>
      <w:r w:rsidRPr="00B10F01">
        <w:rPr>
          <w:rFonts w:ascii="Times New Roman" w:hAnsi="Times New Roman" w:cs="Times New Roman"/>
          <w:color w:val="1F1F1F"/>
          <w:sz w:val="24"/>
          <w:szCs w:val="24"/>
        </w:rPr>
        <w:t xml:space="preserve">Today, it is estimated that approximately one-third of the world′s population (i.e., around two billion people) has no access to electric power, potentially leading to recurrent cycles of poverty and deprivation </w:t>
      </w:r>
      <w:r w:rsidRPr="00B10F01">
        <w:rPr>
          <w:rFonts w:ascii="Times New Roman" w:hAnsi="Times New Roman" w:cs="Times New Roman"/>
          <w:color w:val="1F1F1F"/>
          <w:sz w:val="24"/>
          <w:szCs w:val="24"/>
        </w:rPr>
        <w:fldChar w:fldCharType="begin"/>
      </w:r>
      <w:r w:rsidRPr="00B10F01">
        <w:rPr>
          <w:rFonts w:ascii="Times New Roman" w:hAnsi="Times New Roman" w:cs="Times New Roman"/>
          <w:color w:val="1F1F1F"/>
          <w:sz w:val="24"/>
          <w:szCs w:val="24"/>
        </w:rPr>
        <w:instrText xml:space="preserve"> ADDIN ZOTERO_ITEM CSL_CITATION {"citationID":"ItmG6WXt","properties":{"formattedCitation":"(Abdul-Ganiyu et al., 2021)","plainCitation":"(Abdul-Ganiyu et al., 2021)","noteIndex":0},"citationItems":[{"id":382,"uris":["http://zotero.org/users/15982792/items/C2Q7HKVF"],"itemData":{"id":382,"type":"article-journal","abstract":"This paper assesses the technical and economic viability of a hybrid water-based mono-crystalline silicon (mc-Si) photovoltaic-thermal (PVT) module in comparison with a conventional mc-Si photovoltaic (PV) module installed in Ghana. Analytical models are developed to analyze the technical and economic performance of the systems over a 25-year period. The study shows that although the PVT system is more expensive to setup, it generally performs better than the conventional PV system when both systems are installed with batteries. The estimated average yearly total exergy to load from PV and PVT sub-systems are respectively 159.42 kWh/m2 and 330.15 kWh/m2. The levelized cost of exergy (LCOEx) from the PV and PVT basic systems are US$ 0.45/kWh and US$ 0.33/kWh respectively for average peak sun hours (Sh) of 4.6 h (installation site). Varying Sh from 4.6 h to 6.5 h (northmost regions of Ghana) reduces the LCOEx for the PV and PVT systems by approximately 18% and 11% respectively. The PV system however becomes more economically viable than the PVT system when both systems are installed without batteries.","container-title":"Sustainable Energy Technologies and Assessments","DOI":"10.1016/j.seta.2021.101520","ISSN":"2213-1388","journalAbbreviation":"Sustainable Energy Technologies and Assessments","page":"101520","source":"ScienceDirect","title":"Techno-economic analysis of solar photovoltaic (PV) and solar photovoltaic thermal (PVT) systems using exergy analysis","volume":"47","author":[{"family":"Abdul-Ganiyu","given":"Saeed"},{"family":"Quansah","given":"David A."},{"family":"Ramde","given":"Emmanuel W."},{"family":"Seidu","given":"Razak"},{"family":"Adaramola","given":"Muyiwa S."}],"issued":{"date-parts":[["2021",10,1]]}}}],"schema":"https://github.com/citation-style-language/schema/raw/master/csl-citation.json"} </w:instrText>
      </w:r>
      <w:r w:rsidRPr="00B10F01">
        <w:rPr>
          <w:rFonts w:ascii="Times New Roman" w:hAnsi="Times New Roman" w:cs="Times New Roman"/>
          <w:color w:val="1F1F1F"/>
          <w:sz w:val="24"/>
          <w:szCs w:val="24"/>
        </w:rPr>
        <w:fldChar w:fldCharType="separate"/>
      </w:r>
      <w:r w:rsidRPr="00B10F01">
        <w:rPr>
          <w:rFonts w:ascii="Times New Roman" w:hAnsi="Times New Roman" w:cs="Times New Roman"/>
          <w:sz w:val="24"/>
          <w:szCs w:val="24"/>
        </w:rPr>
        <w:t>(Abdul-Ganiyu et al., 2021)</w:t>
      </w:r>
      <w:r w:rsidRPr="00B10F01">
        <w:rPr>
          <w:rFonts w:ascii="Times New Roman" w:hAnsi="Times New Roman" w:cs="Times New Roman"/>
          <w:color w:val="1F1F1F"/>
          <w:sz w:val="24"/>
          <w:szCs w:val="24"/>
        </w:rPr>
        <w:fldChar w:fldCharType="end"/>
      </w:r>
      <w:r w:rsidRPr="00B10F01">
        <w:rPr>
          <w:rFonts w:ascii="Times New Roman" w:hAnsi="Times New Roman" w:cs="Times New Roman"/>
          <w:color w:val="1F1F1F"/>
          <w:sz w:val="24"/>
          <w:szCs w:val="24"/>
        </w:rPr>
        <w:t>. A </w:t>
      </w:r>
      <w:r w:rsidRPr="00B10F01">
        <w:rPr>
          <w:rStyle w:val="topic-highlight"/>
          <w:rFonts w:ascii="Times New Roman" w:hAnsi="Times New Roman" w:cs="Times New Roman"/>
          <w:color w:val="1F1F1F"/>
          <w:sz w:val="24"/>
          <w:szCs w:val="24"/>
        </w:rPr>
        <w:t>power inverter</w:t>
      </w:r>
      <w:r w:rsidRPr="00B10F01">
        <w:rPr>
          <w:rFonts w:ascii="Times New Roman" w:hAnsi="Times New Roman" w:cs="Times New Roman"/>
          <w:color w:val="1F1F1F"/>
          <w:sz w:val="24"/>
          <w:szCs w:val="24"/>
        </w:rPr>
        <w:t>, or inverter, is an electronic device or circuitry that is essential in converting DC to AC power, and they are widely used in renewable energy systems, uninterruptible power supplies (UPS), and industrial applications. With the increased adoption of PV systems, electric vehicles (</w:t>
      </w:r>
      <w:proofErr w:type="spellStart"/>
      <w:r w:rsidRPr="00B10F01">
        <w:rPr>
          <w:rFonts w:ascii="Times New Roman" w:hAnsi="Times New Roman" w:cs="Times New Roman"/>
          <w:color w:val="1F1F1F"/>
          <w:sz w:val="24"/>
          <w:szCs w:val="24"/>
        </w:rPr>
        <w:t>EVs</w:t>
      </w:r>
      <w:proofErr w:type="spellEnd"/>
      <w:r w:rsidRPr="00B10F01">
        <w:rPr>
          <w:rFonts w:ascii="Times New Roman" w:hAnsi="Times New Roman" w:cs="Times New Roman"/>
          <w:color w:val="1F1F1F"/>
          <w:sz w:val="24"/>
          <w:szCs w:val="24"/>
        </w:rPr>
        <w:t xml:space="preserve">), and off-grid power solutions, the demand for efficient and reliable inverters has surged </w:t>
      </w:r>
      <w:r w:rsidRPr="00B10F01">
        <w:rPr>
          <w:rFonts w:ascii="Times New Roman" w:hAnsi="Times New Roman" w:cs="Times New Roman"/>
          <w:color w:val="1F1F1F"/>
          <w:sz w:val="24"/>
          <w:szCs w:val="24"/>
        </w:rPr>
        <w:fldChar w:fldCharType="begin"/>
      </w:r>
      <w:r w:rsidRPr="00B10F01">
        <w:rPr>
          <w:rFonts w:ascii="Times New Roman" w:hAnsi="Times New Roman" w:cs="Times New Roman"/>
          <w:color w:val="1F1F1F"/>
          <w:sz w:val="24"/>
          <w:szCs w:val="24"/>
        </w:rPr>
        <w:instrText xml:space="preserve"> ADDIN ZOTERO_ITEM CSL_CITATION {"citationID":"0XIqA4z9","properties":{"formattedCitation":"(Morey et al., 2023)","plainCitation":"(Morey et al., 2023)","noteIndex":0},"citationItems":[{"id":30,"uris":["http://zotero.org/users/15982792/items/WRZCAKW4"],"itemData":{"id":30,"type":"article-journal","abstract":"The installed capacity of solar photovoltaic (PV) based generating power plants has increased significantly in the last couple of decades compared to the various renewable energy sources (VRES). As a result, the increased penetration of solar PV-based generating units leads to several issues related to power quality, system stability, and reliability. In view of these concerns, various international standards and grid codes have been amended to address such critical issues. Therefore, most solar PV-based generating units have undergone several changes in operational and control structure. Subsequently, varieties of solar PV configurations and control structures have been proposed by several researchers to augment the desired operational features. This paper presents a comprehensive review of various solar PV configurations, control strategies, and ancillary services with multifunctional features within this context. The utilization and benefits of various configurations and their practical aspects have been discussed thoroughly for all the configurations and architectures. Apart from this, the control aspects of grid-connected solar PV systems are categorized into two important segments, namely, a) DC-side control and b) AC-side control. This article covers the important features, utilization, and significant challenges of this controller and summarizes the advanced control techniques available in the literature. Further, the various control techniques have been compared concerning different operational parameters, such as controller gains, duties, and selector quantities in tabular form with ready references. Furthermore, the concerns related to power quality, stability, and reliability of various techniques have been included for understanding the applicability of grid-connected PV systems. In the end, a detailed comparison of some available industrial inverters concerning their power ratings, voltage ratings, configurations, and advanced functions incorporated are also presented, which will help the researchers, academicians, and practicing engineers.","container-title":"Renewable Energy Focus","DOI":"10.1016/j.ref.2023.04.009","ISSN":"1755-0084","journalAbbreviation":"Renewable Energy Focus","page":"307-330","source":"ScienceDirect","title":"A comprehensive review of grid-connected solar photovoltaic system: Architecture, control, and ancillary services","title-short":"A comprehensive review of grid-connected solar photovoltaic system","volume":"45","author":[{"family":"Morey","given":"Meghraj"},{"family":"Gupta","given":"Nitin"},{"family":"Garg","given":"Man Mohan"},{"family":"Kumar","given":"Ajay"}],"issued":{"date-parts":[["2023",6,1]]}}}],"schema":"https://github.com/citation-style-language/schema/raw/master/csl-citation.json"} </w:instrText>
      </w:r>
      <w:r w:rsidRPr="00B10F01">
        <w:rPr>
          <w:rFonts w:ascii="Times New Roman" w:hAnsi="Times New Roman" w:cs="Times New Roman"/>
          <w:color w:val="1F1F1F"/>
          <w:sz w:val="24"/>
          <w:szCs w:val="24"/>
        </w:rPr>
        <w:fldChar w:fldCharType="separate"/>
      </w:r>
      <w:r w:rsidRPr="00B10F01">
        <w:rPr>
          <w:rFonts w:ascii="Times New Roman" w:hAnsi="Times New Roman" w:cs="Times New Roman"/>
          <w:sz w:val="24"/>
          <w:szCs w:val="24"/>
        </w:rPr>
        <w:t>(Morey et al., 2023)</w:t>
      </w:r>
      <w:r w:rsidRPr="00B10F01">
        <w:rPr>
          <w:rFonts w:ascii="Times New Roman" w:hAnsi="Times New Roman" w:cs="Times New Roman"/>
          <w:color w:val="1F1F1F"/>
          <w:sz w:val="24"/>
          <w:szCs w:val="24"/>
        </w:rPr>
        <w:fldChar w:fldCharType="end"/>
      </w:r>
      <w:r w:rsidRPr="00B10F01">
        <w:rPr>
          <w:rFonts w:ascii="Times New Roman" w:hAnsi="Times New Roman" w:cs="Times New Roman"/>
          <w:color w:val="1F1F1F"/>
          <w:sz w:val="24"/>
          <w:szCs w:val="24"/>
        </w:rPr>
        <w:t>.</w:t>
      </w:r>
      <w:r>
        <w:rPr>
          <w:rFonts w:ascii="Times New Roman" w:hAnsi="Times New Roman" w:cs="Times New Roman"/>
          <w:color w:val="1F1F1F"/>
          <w:sz w:val="24"/>
          <w:szCs w:val="24"/>
        </w:rPr>
        <w:t xml:space="preserve"> Figure 1 describes</w:t>
      </w:r>
      <w:r w:rsidRPr="00B10F01">
        <w:rPr>
          <w:rFonts w:ascii="Times New Roman" w:hAnsi="Times New Roman" w:cs="Times New Roman"/>
          <w:color w:val="1F1F1F"/>
          <w:sz w:val="24"/>
          <w:szCs w:val="24"/>
        </w:rPr>
        <w:t xml:space="preserve"> the concept of an inverter, showing how inverter works by converting direct (DC) source into alternating (AC) sources.</w:t>
      </w:r>
    </w:p>
    <w:p w14:paraId="2B6F904F" w14:textId="77777777" w:rsidR="00B85571" w:rsidRDefault="00B85571" w:rsidP="00B85571">
      <w:pPr>
        <w:keepNext/>
        <w:spacing w:line="480" w:lineRule="auto"/>
        <w:jc w:val="center"/>
      </w:pPr>
      <w:r w:rsidRPr="00B10F01">
        <w:rPr>
          <w:rFonts w:ascii="Times New Roman" w:hAnsi="Times New Roman" w:cs="Times New Roman"/>
          <w:noProof/>
          <w:sz w:val="24"/>
          <w:szCs w:val="24"/>
        </w:rPr>
        <w:drawing>
          <wp:inline distT="0" distB="0" distL="0" distR="0" wp14:anchorId="346D9869" wp14:editId="6B7CBD0C">
            <wp:extent cx="5017135" cy="1093470"/>
            <wp:effectExtent l="0" t="0" r="0" b="0"/>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9"/>
                    <a:srcRect/>
                    <a:stretch>
                      <a:fillRect/>
                    </a:stretch>
                  </pic:blipFill>
                  <pic:spPr bwMode="auto">
                    <a:xfrm>
                      <a:off x="0" y="0"/>
                      <a:ext cx="5017135" cy="1093470"/>
                    </a:xfrm>
                    <a:prstGeom prst="rect">
                      <a:avLst/>
                    </a:prstGeom>
                    <a:noFill/>
                  </pic:spPr>
                </pic:pic>
              </a:graphicData>
            </a:graphic>
          </wp:inline>
        </w:drawing>
      </w:r>
    </w:p>
    <w:p w14:paraId="71FFDEAB" w14:textId="77777777" w:rsidR="00B85571" w:rsidRPr="000C6893" w:rsidRDefault="00B85571" w:rsidP="00B85571">
      <w:pPr>
        <w:pStyle w:val="Caption"/>
        <w:spacing w:line="480" w:lineRule="auto"/>
        <w:jc w:val="center"/>
        <w:rPr>
          <w:rFonts w:ascii="Times New Roman" w:hAnsi="Times New Roman" w:cs="Times New Roman"/>
          <w:color w:val="auto"/>
          <w:sz w:val="24"/>
          <w:szCs w:val="24"/>
        </w:rPr>
      </w:pPr>
      <w:bookmarkStart w:id="24" w:name="_Toc201845108"/>
      <w:r w:rsidRPr="000C6893">
        <w:rPr>
          <w:rFonts w:ascii="Times New Roman" w:hAnsi="Times New Roman" w:cs="Times New Roman"/>
          <w:color w:val="auto"/>
          <w:sz w:val="24"/>
          <w:szCs w:val="24"/>
        </w:rPr>
        <w:t xml:space="preserve">Figur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Figure \* ARABIC </w:instrText>
      </w:r>
      <w:r w:rsidRPr="000C6893">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B10F01">
        <w:rPr>
          <w:rFonts w:ascii="Times New Roman" w:hAnsi="Times New Roman" w:cs="Times New Roman"/>
          <w:color w:val="1F1F1F"/>
          <w:sz w:val="24"/>
          <w:szCs w:val="24"/>
        </w:rPr>
        <w:t>Concept of an inverter.</w:t>
      </w:r>
      <w:bookmarkEnd w:id="24"/>
    </w:p>
    <w:p w14:paraId="000E3A44" w14:textId="77777777" w:rsidR="00B85571" w:rsidRPr="00B10F01" w:rsidRDefault="00B85571" w:rsidP="00B85571">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The efficiency, performance, and suitability of inverters are largely determined by their operating frequency, which can be classified into two broad categories: high-frequency inverters and low-frequency inverters. These two types of inverters differ in their design, operation, and application areas, making them each suitable for distinct scenarios</w:t>
      </w:r>
      <w:r w:rsidRPr="00B10F01">
        <w:rPr>
          <w:rFonts w:ascii="Times New Roman" w:hAnsi="Times New Roman" w:cs="Times New Roman"/>
          <w:color w:val="1F1F1F"/>
          <w:sz w:val="24"/>
          <w:szCs w:val="24"/>
        </w:rPr>
        <w:t xml:space="preserve">. The fundamental distinction between these two lies in their switching frequency, transformer design, efficiency characteristics, size and weight, electromagnetic interference (EMI), and load suitability. </w:t>
      </w:r>
      <w:r w:rsidRPr="00B10F01">
        <w:rPr>
          <w:rFonts w:ascii="Times New Roman" w:hAnsi="Times New Roman" w:cs="Times New Roman"/>
          <w:sz w:val="24"/>
          <w:szCs w:val="24"/>
        </w:rPr>
        <w:t xml:space="preserve">High-frequency inverters typically operate at higher switching frequencies, enabling them to achieve smaller, lighter, and more efficient designs. The advantages of high-frequency operation include better control over the output waveform and improved efficiency, particularly in applications requiring compact size and quick response times, such as in portable devices or high-precision systems. However, their performance can be affected by challenges like electromagnetic interference and switching losses at higher frequencies </w:t>
      </w: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ITEM CSL_CITATION {"citationID":"6vjzl0d6","properties":{"formattedCitation":"(Robles et al., 2021)","plainCitation":"(Robles et al., 2021)","noteIndex":0},"citationItems":[{"id":386,"uris":["http://zotero.org/users/15982792/items/AG4MBIDF"],"itemData":{"id":386,"type":"article-journal","abstract":"The demand for more reliable and efficient electric machines and drives is constantly growing in the renewable energy and transport electrification sectors. Such drive systems are usually fed by semiconductor switch-based inverters, which, unlike balanced pure sine-wave AC sources, produce large-amplitude, high-frequency common-mode voltage (CMV) waveforms, as a result of the application of pulse-width modulation (PWM). This can lead to a number of issues, such as high electromagnetic interference, deterioration of stator winding insulation, and leakage current flow through motor bearings, which dramatically reduce the life-cycle of machines and drives. Thus, this topic has been extensively investigated in the scientific literature, where either corrective or preventive mitigation approaches have been proposed. The former attempt to relieve the damage produced, whereas the latter tackle the problem at its root, by minimizing or eliminating the CMV produced by the inverter. This work provides a comprehensive review of the major CMV mitigation/elimination solutions, with emphasis on preventive actions, in the form of inverter topology variants and/or advanced modulation techniques. A wide picture of this subject is provided to researchers and field engineers, with valuable information and practical hints for the design and development of high-performance electric drive systems. Indeed, an in-depth analysis of the most recent literature clearly shows that best results are obtained by conveniently combining alternative topologies and modulation techniques, which, in some cases, make it possible to completely suppress the CMV component.","container-title":"Renewable and Sustainable Energy Reviews","DOI":"10.1016/j.rser.2021.110746","ISSN":"1364-0321","journalAbbreviation":"Renewable and Sustainable Energy Reviews","page":"110746","source":"ScienceDirect","title":"Advanced power inverter topologies and modulation techniques for common-mode voltage elimination in electric motor drive systems","volume":"140","author":[{"family":"Robles","given":"Endika"},{"family":"Fernandez","given":"Markel"},{"family":"Andreu","given":"Jon"},{"family":"Ibarra","given":"Edorta"},{"family":"Ugalde","given":"Unai"}],"issued":{"date-parts":[["2021",4,1]]}}}],"schema":"https://github.com/citation-style-language/schema/raw/master/csl-citation.json"} </w:instrText>
      </w:r>
      <w:r w:rsidRPr="00B10F01">
        <w:rPr>
          <w:rFonts w:ascii="Times New Roman" w:hAnsi="Times New Roman" w:cs="Times New Roman"/>
          <w:sz w:val="24"/>
          <w:szCs w:val="24"/>
        </w:rPr>
        <w:fldChar w:fldCharType="separate"/>
      </w:r>
      <w:r w:rsidRPr="00B10F01">
        <w:rPr>
          <w:rFonts w:ascii="Times New Roman" w:hAnsi="Times New Roman" w:cs="Times New Roman"/>
          <w:sz w:val="24"/>
          <w:szCs w:val="24"/>
        </w:rPr>
        <w:t>(Robles et al., 2021)</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3CDDE4A5" w14:textId="77777777" w:rsidR="00B85571" w:rsidRPr="00B10F01" w:rsidRDefault="00B85571" w:rsidP="00B85571">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 xml:space="preserve">Technological advancements in inverter design over recent decades have profoundly reshaped the landscape of power conversion systems, driving marked improvements in efficiency, compactness, reliability, and cost-effectiveness. These innovations have expanded the role of inverters beyond traditional applications such as power grid stabilization and renewable energy integration into cutting-edge domains like electric mobility, grid-scale energy storage, and compact consumer electronics. By leveraging breakthroughs in semiconductor materials, advanced control algorithms, and thermal management techniques, modern inverters now deliver superior performance under dynamic operating conditions while enabling lighter, more scalable solutions. This evolution underscores their growing versatility in bridging the gap between sustainable energy generation, storage, and next-generation electrification demands </w:t>
      </w: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ITEM CSL_CITATION {"citationID":"8ezudHKQ","properties":{"formattedCitation":"(Y. Liu et al., 2020; Petri et al., 2022)","plainCitation":"(Y. Liu et al., 2020; Petri et al., 2022)","noteIndex":0},"citationItems":[{"id":25,"uris":["http://zotero.org/users/15982792/items/AIQEWHG4"],"itemData":{"id":25,"type":"article-journal","abstract":"PV inverters can provide reactive power while generating active power. An ongoing microgrid implementation at Duke Energy actively engages non-utility PVs to generate/absorb reactive power in support of ancillary services to increase microgrid resiliency during extreme events. PV systems are requested to provide reactive power support: 1) in response to grid voltage variation to better regulate the local voltage; or 2) in response to utility incentives, such as following Transactive Energy System (TES) incentives. However, providing ancillary services might shorten the lifetime expectation of PV inverter semiconductors. This paper summarizes the potential impacts on a PV inverter semiconductor's lifetime when providing ancillary services. The analysis presented in this research work shows that providing reactive power support will increase the mean junction temperature and the junction temperature variation of the inverter diodes. This increased junction temperature will eventually lead to shorter diode lifetime. The lifetime estimation of semiconductors is briefly reviewed. The power losses of PV inverter semiconductors are derived as a support analysis to the junction temperature calculation. In addition, the impact of the filtering inductor on the semiconductor current distribution is discussed. The theoretical analysis presented in this research work is supported by simulation results.","container-title":"IEEE Open Journal of Industry Applications","DOI":"10.1109/OJIA.2020.3028647","ISSN":"2644-1241","note":"event-title: IEEE Open Journal of Industry Applications","page":"157-170","source":"IEEE Xplore","title":"Aging Effect Analysis of PV Inverter Semiconductors for Ancillary Services Support","volume":"1","author":[{"family":"Liu","given":"Yunting"},{"family":"Tolbert","given":"Leon M."},{"family":"Kritprajun","given":"Paychuda"},{"family":"Dong","given":"Jiaojiao"},{"family":"Zhu","given":"Lin"},{"family":"Hambrick","given":"Joshua"},{"family":"Schneider","given":"Kevin P."},{"family":"Prabakar","given":"Kumaraguru"}],"issued":{"date-parts":[["2020"]]}}},{"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B10F01">
        <w:rPr>
          <w:rFonts w:ascii="Times New Roman" w:hAnsi="Times New Roman" w:cs="Times New Roman"/>
          <w:sz w:val="24"/>
          <w:szCs w:val="24"/>
        </w:rPr>
        <w:fldChar w:fldCharType="separate"/>
      </w:r>
      <w:r w:rsidRPr="00B10F01">
        <w:rPr>
          <w:rFonts w:ascii="Times New Roman" w:hAnsi="Times New Roman" w:cs="Times New Roman"/>
          <w:sz w:val="24"/>
          <w:szCs w:val="24"/>
        </w:rPr>
        <w:t>(Y. Liu et al., 2020; Petri et al., 202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279972A6" w14:textId="77777777" w:rsidR="00B85571" w:rsidRPr="00B10F01" w:rsidRDefault="00B85571" w:rsidP="00B85571">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 recent years, inverter technology has undergone transformative advancements driven by the escalating demands of modern power systems and the integration of renewable energy sources. These improvements can be broadly classified into several key areas:</w:t>
      </w:r>
      <w:r w:rsidRPr="00B10F01">
        <w:rPr>
          <w:rFonts w:ascii="Times New Roman" w:hAnsi="Times New Roman" w:cs="Times New Roman"/>
          <w:sz w:val="24"/>
          <w:szCs w:val="24"/>
          <w:lang w:val="en-GB"/>
        </w:rPr>
        <w:br/>
        <w:t xml:space="preserve">The evolution of inverters is closely linked to breakthroughs in power semiconductor devices. Traditional silicon-based semiconductors are increasingly being supplanted by </w:t>
      </w:r>
      <w:proofErr w:type="spellStart"/>
      <w:r w:rsidRPr="00B10F01">
        <w:rPr>
          <w:rFonts w:ascii="Times New Roman" w:hAnsi="Times New Roman" w:cs="Times New Roman"/>
          <w:sz w:val="24"/>
          <w:szCs w:val="24"/>
          <w:lang w:val="en-GB"/>
        </w:rPr>
        <w:t>wide-bandgap</w:t>
      </w:r>
      <w:proofErr w:type="spellEnd"/>
      <w:r w:rsidRPr="00B10F01">
        <w:rPr>
          <w:rFonts w:ascii="Times New Roman" w:hAnsi="Times New Roman" w:cs="Times New Roman"/>
          <w:sz w:val="24"/>
          <w:szCs w:val="24"/>
          <w:lang w:val="en-GB"/>
        </w:rPr>
        <w:t xml:space="preserve"> (WBG) materials such as silicon carbide (SiC) and gallium nitride (GaN). These materials offer significant advantages, including superior thermal performance, faster switching speeds, and enhanced efficiency. As a result, SiC and GaN devices enable the design of inverters that are not only more compact and robust but also capable of operating at higher temperatures and frequencies. These characteristics are particularly beneficial for high-performance applications such as electric vehicles and large-scale RES </w:t>
      </w: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ITEM CSL_CITATION {"citationID":"jvcwGDho","properties":{"formattedCitation":"(Zhao et al., 2012)","plainCitation":"(Zhao et al., 2012)","noteIndex":0},"citationItems":[{"id":23,"uris":["http://zotero.org/users/15982792/items/Q3RMYQ2Z"],"itemData":{"id":23,"type":"article-journal","abstract":"In this paper, a single-phase grid-connected transformerless photovoltaic inverter for residential application is presented. The inverter is derived from a boost cascaded with a buck converter along with a line frequency unfolding circuit. Due to its novel operating modes, high efficiency can be achieved because there is only one switch operating at high frequency at a time, and the converter allows the use of power MOSFET and ultrafast reverse recovery diode. It also features a robust structure because the phase leg does not have a shoot-through issue. This paper begins with theoretical analysis and modeling of this boost-buck converter-based inverter. And the model indicates that small boost inductance will lead to an increase in the resonant pole frequency and a decrease in the peak of Q, which results in easier control and greater stability. Thus, interleaved multiple phases structure is proposed to have small equivalent inductance; meanwhile, the ripple can be decreased, and the inductor size can be reduced as well. A two-phase interleaved inverter is then designed accordingly. Finally, the simulation and experiment results are shown to verify the concept and the tested efficiency under 1-kW power condition is up to 98.5%.","container-title":"IEEE Transactions on Power Electronics","DOI":"10.1109/TPEL.2011.2163805","ISSN":"1941-0107","issue":"3","note":"event-title: IEEE Transactions on Power Electronics","page":"1304-1313","source":"IEEE Xplore","title":"Derivation, Analysis, and Implementation of a Boost–Buck Converter-Based High-Efficiency PV Inverter","volume":"27","author":[{"family":"Zhao","given":"Zheng"},{"family":"Xu","given":"Ming"},{"family":"Chen","given":"Qiaoliang"},{"family":"Lai","given":"Jih-Sheng"},{"family":"Cho","given":"Younghoon"}],"issued":{"date-parts":[["2012",3]]}}}],"schema":"https://github.com/citation-style-language/schema/raw/master/csl-citation.json"} </w:instrText>
      </w:r>
      <w:r w:rsidRPr="00B10F01">
        <w:rPr>
          <w:rFonts w:ascii="Times New Roman" w:hAnsi="Times New Roman" w:cs="Times New Roman"/>
          <w:sz w:val="24"/>
          <w:szCs w:val="24"/>
        </w:rPr>
        <w:fldChar w:fldCharType="separate"/>
      </w:r>
      <w:r w:rsidRPr="00B10F01">
        <w:rPr>
          <w:rFonts w:ascii="Times New Roman" w:hAnsi="Times New Roman" w:cs="Times New Roman"/>
          <w:sz w:val="24"/>
          <w:szCs w:val="24"/>
        </w:rPr>
        <w:t>(Zhao et al., 201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r w:rsidRPr="00B10F01">
        <w:rPr>
          <w:rFonts w:ascii="Times New Roman" w:hAnsi="Times New Roman" w:cs="Times New Roman"/>
          <w:sz w:val="24"/>
          <w:szCs w:val="24"/>
          <w:lang w:val="en-GB"/>
        </w:rPr>
        <w:br/>
        <w:t xml:space="preserve">A pivotal development in inverter design is the ability to operate at high switching frequencies. High frequency switching reduces the size and weight of passive components such as inductors and capacitors, thereby allowing for more compact inverter designs. Moreover, elevated switching frequencies contribute to a more agile dynamic response, which is crucial for applications like PV systems, where space constraints and rapid control adjustments are critical </w:t>
      </w:r>
      <w:r w:rsidRPr="00B10F01">
        <w:rPr>
          <w:rFonts w:ascii="Times New Roman" w:hAnsi="Times New Roman" w:cs="Times New Roman"/>
          <w:sz w:val="24"/>
          <w:szCs w:val="24"/>
          <w:lang w:val="en-GB"/>
        </w:rPr>
        <w:fldChar w:fldCharType="begin"/>
      </w:r>
      <w:r w:rsidRPr="00B10F01">
        <w:rPr>
          <w:rFonts w:ascii="Times New Roman" w:hAnsi="Times New Roman" w:cs="Times New Roman"/>
          <w:sz w:val="24"/>
          <w:szCs w:val="24"/>
          <w:lang w:val="en-GB"/>
        </w:rPr>
        <w:instrText xml:space="preserve"> ADDIN ZOTERO_ITEM CSL_CITATION {"citationID":"o7sdaaOc","properties":{"formattedCitation":"(Chen &amp; Xu, 2022)","plainCitation":"(Chen &amp; Xu, 2022)","noteIndex":0},"citationItems":[{"id":22,"uris":["http://zotero.org/users/15982792/items/I7UK5KWU"],"itemData":{"id":22,"type":"article-journal","abstract":"Soft switching is one of the effective techniques to improve the efficiency and power density of power electronics converters. This article presents a comprehensive review of the soft-switching topologies used in single-phase photovoltaic (PV) inverters for residential applications. The topologies of single-phase PV inverters are investigated and divided into two types of power conversion stages: the PV interface stage for boosting PV voltage and the grid interface stage for feeding ac power to the grid. The soft-switching topologies for each type of power conversion stage are reviewed and compared, respectively, including the soft-switching mechanisms, efficiency, device ratings, and design challenges. Discussions and recommendations of soft-switching topologies for each stage are also provided. This article is an attempt to provide a helpful reference for engineers working on high-performance single-phase PV inverters.","container-title":"IEEE Transactions on Power Electronics","DOI":"10.1109/TPEL.2021.3106258","ISSN":"1941-0107","issue":"2","note":"event-title: IEEE Transactions on Power Electronics","page":"1926-1944","source":"IEEE Xplore","title":"Review of Soft-Switching Topologies for Single-Phase Photovoltaic Inverters","volume":"37","author":[{"family":"Chen","given":"Yenan"},{"family":"Xu","given":"Dehong"}],"issued":{"date-parts":[["2022",2]]}}}],"schema":"https://github.com/citation-style-language/schema/raw/master/csl-citation.json"} </w:instrText>
      </w:r>
      <w:r w:rsidRPr="00B10F01">
        <w:rPr>
          <w:rFonts w:ascii="Times New Roman" w:hAnsi="Times New Roman" w:cs="Times New Roman"/>
          <w:sz w:val="24"/>
          <w:szCs w:val="24"/>
          <w:lang w:val="en-GB"/>
        </w:rPr>
        <w:fldChar w:fldCharType="separate"/>
      </w:r>
      <w:r w:rsidRPr="00B10F01">
        <w:rPr>
          <w:rFonts w:ascii="Times New Roman" w:hAnsi="Times New Roman" w:cs="Times New Roman"/>
          <w:sz w:val="24"/>
          <w:szCs w:val="24"/>
        </w:rPr>
        <w:t>(Chen &amp; Xu, 2022)</w:t>
      </w:r>
      <w:r w:rsidRPr="00B10F01">
        <w:rPr>
          <w:rFonts w:ascii="Times New Roman" w:hAnsi="Times New Roman" w:cs="Times New Roman"/>
          <w:sz w:val="24"/>
          <w:szCs w:val="24"/>
          <w:lang w:val="en-GB"/>
        </w:rPr>
        <w:fldChar w:fldCharType="end"/>
      </w:r>
      <w:r w:rsidRPr="00B10F01">
        <w:rPr>
          <w:rFonts w:ascii="Times New Roman" w:hAnsi="Times New Roman" w:cs="Times New Roman"/>
          <w:sz w:val="24"/>
          <w:szCs w:val="24"/>
          <w:lang w:val="en-GB"/>
        </w:rPr>
        <w:t xml:space="preserve"> </w:t>
      </w:r>
    </w:p>
    <w:p w14:paraId="44D01036" w14:textId="77777777" w:rsidR="00B85571" w:rsidRPr="00B10F01" w:rsidRDefault="00B85571" w:rsidP="00B85571">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Modern inverter control has benefited immensely from advances in digital signal processing and microcontroller technologies. Inverters now routinely implement sophisticated control algorithms such as PWM, vector control, and model predictive control (MPC) to </w:t>
      </w:r>
      <w:proofErr w:type="spellStart"/>
      <w:r w:rsidRPr="00B10F01">
        <w:rPr>
          <w:rFonts w:ascii="Times New Roman" w:hAnsi="Times New Roman" w:cs="Times New Roman"/>
          <w:sz w:val="24"/>
          <w:szCs w:val="24"/>
          <w:lang w:val="en-GB"/>
        </w:rPr>
        <w:t>optimize</w:t>
      </w:r>
      <w:proofErr w:type="spellEnd"/>
      <w:r w:rsidRPr="00B10F01">
        <w:rPr>
          <w:rFonts w:ascii="Times New Roman" w:hAnsi="Times New Roman" w:cs="Times New Roman"/>
          <w:sz w:val="24"/>
          <w:szCs w:val="24"/>
          <w:lang w:val="en-GB"/>
        </w:rPr>
        <w:t xml:space="preserve"> power conversion. These algorithms improve system performance by adapting to fluctuating load conditions and reducing harmonic distortion. Adaptive control techniques further refine inverter responsiveness, ensuring optimal performance across a range of operating scenarios </w:t>
      </w: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ITEM CSL_CITATION {"citationID":"e184ShRB","properties":{"formattedCitation":"(Bhatt et al., 2020)","plainCitation":"(Bhatt et al., 2020)","noteIndex":0},"citationItems":[{"id":31,"uris":["http://zotero.org/users/15982792/items/Q5HXWS3V"],"itemData":{"id":31,"type":"article-journal","abstract":"In this work, we present the design, fabrication, optimization, and experimental results of a high-efficiency planar solar thermophotovoltaic (STPV) system utilizing a micro-textured absorber and a nanostructure multilayer metal-dielectric coated selective emitter fabricated on a tungsten (W) substrate. Light absorptance of more than 90% was achieved at visible and near-infrared wavelengths using the microtextured absorbing surface. The nanostructure selective emitter consists of two thin-film optical coatings of silicon nitride (Si3N4) and a layer of W in between to increase the surface emissivity in spectral regimes matching the quantum efficiency of the thermophotovoltaic (TPV) cells. Gallium antimonide (GaSb)-based TPV cells are used in our STPV design. The experiment was conducted at different operating temperatures using a high-power continuous wave laser diode stack as a simulated source of concentrated incident radiation. Our experimental setup measured a maximum electrical output power density of 1.71 W/cm2 at 1676 K STPV temperature, and the overall power conversion efficiency of 8.4% after normalizing the output power density to the emitter area. This is the highest STPV system efficiency reported so far for any experimental STPV device. The incident optical laser power on the absorber side was 131 W. This is equivalent to a solar concentration factor of ~2100, which is within the practical limit and readily achievable with Fresnel lens setup.","container-title":"Solar Energy","DOI":"10.1016/j.solener.2020.01.029","ISSN":"0038-092X","journalAbbreviation":"Solar Energy","page":"538-545","source":"ScienceDirect","title":"High-efficiency solar thermophotovoltaic system using a nanostructure-based selective emitter","volume":"197","author":[{"family":"Bhatt","given":"Rajendra"},{"family":"Kravchenko","given":"Ivan"},{"family":"Gupta","given":"Mool"}],"issued":{"date-parts":[["2020",2,1]]}}}],"schema":"https://github.com/citation-style-language/schema/raw/master/csl-citation.json"} </w:instrText>
      </w:r>
      <w:r w:rsidRPr="00B10F01">
        <w:rPr>
          <w:rFonts w:ascii="Times New Roman" w:hAnsi="Times New Roman" w:cs="Times New Roman"/>
          <w:sz w:val="24"/>
          <w:szCs w:val="24"/>
        </w:rPr>
        <w:fldChar w:fldCharType="separate"/>
      </w:r>
      <w:r w:rsidRPr="00B10F01">
        <w:rPr>
          <w:rFonts w:ascii="Times New Roman" w:hAnsi="Times New Roman" w:cs="Times New Roman"/>
          <w:sz w:val="24"/>
          <w:szCs w:val="24"/>
        </w:rPr>
        <w:t>(Bhatt et al., 2020)</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7D0AD383" w14:textId="77777777" w:rsidR="00B85571" w:rsidRPr="00B10F01" w:rsidRDefault="00B85571" w:rsidP="00B85571">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As renewable energy becomes increasingly prevalent, inverters are evolving to integrate seamlessly with sources such as solar panels and wind turbines. New grid-tied and off-grid inverter designs feature advanced MPPT algorithms that </w:t>
      </w:r>
      <w:proofErr w:type="spellStart"/>
      <w:r w:rsidRPr="00B10F01">
        <w:rPr>
          <w:rFonts w:ascii="Times New Roman" w:hAnsi="Times New Roman" w:cs="Times New Roman"/>
          <w:sz w:val="24"/>
          <w:szCs w:val="24"/>
          <w:lang w:val="en-GB"/>
        </w:rPr>
        <w:t>maximize</w:t>
      </w:r>
      <w:proofErr w:type="spellEnd"/>
      <w:r w:rsidRPr="00B10F01">
        <w:rPr>
          <w:rFonts w:ascii="Times New Roman" w:hAnsi="Times New Roman" w:cs="Times New Roman"/>
          <w:sz w:val="24"/>
          <w:szCs w:val="24"/>
          <w:lang w:val="en-GB"/>
        </w:rPr>
        <w:t xml:space="preserve"> power extraction under variable environmental conditions. Additionally, these inverters are designed to support bidirectional power flow and enhance grid </w:t>
      </w:r>
      <w:proofErr w:type="spellStart"/>
      <w:r w:rsidRPr="00B10F01">
        <w:rPr>
          <w:rFonts w:ascii="Times New Roman" w:hAnsi="Times New Roman" w:cs="Times New Roman"/>
          <w:sz w:val="24"/>
          <w:szCs w:val="24"/>
          <w:lang w:val="en-GB"/>
        </w:rPr>
        <w:t>synchronization</w:t>
      </w:r>
      <w:proofErr w:type="spellEnd"/>
      <w:r w:rsidRPr="00B10F01">
        <w:rPr>
          <w:rFonts w:ascii="Times New Roman" w:hAnsi="Times New Roman" w:cs="Times New Roman"/>
          <w:sz w:val="24"/>
          <w:szCs w:val="24"/>
          <w:lang w:val="en-GB"/>
        </w:rPr>
        <w:t>, which are essential for energy storage integration and overall grid stability.</w:t>
      </w:r>
    </w:p>
    <w:p w14:paraId="23613803" w14:textId="77777777" w:rsidR="00B85571" w:rsidRPr="00B10F01" w:rsidRDefault="00B85571" w:rsidP="00B85571">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Inverters are now a critical component in energy storage systems, facilitating bidirectional power flow that allows for efficient energy charging and discharging. The synergy between modern inverters and battery management systems (BMS) is key to maintaining energy balance in micro-grids and residential solar applications, thereby enhancing system reliability and extending battery life. Advances in inverter technology have led to more compact and modular designs that simplify installation and maintenance. Modular inverters allow for scalable system configurations, enabling users to expand their energy capacity as needed without significant redesign. This modularity not only reduces costs but also improves system flexibility in both residential and industrial settings. The advent of smart grid technologies and the Internet of Things (IoT) has spurred the development of smart inverters. These devices provide real-time communication and remote monitoring capabilities, allowing for enhanced grid management through demand response, frequency regulation, and voltage </w:t>
      </w:r>
      <w:proofErr w:type="spellStart"/>
      <w:r w:rsidRPr="00B10F01">
        <w:rPr>
          <w:rFonts w:ascii="Times New Roman" w:hAnsi="Times New Roman" w:cs="Times New Roman"/>
          <w:sz w:val="24"/>
          <w:szCs w:val="24"/>
          <w:lang w:val="en-GB"/>
        </w:rPr>
        <w:t>stabilization</w:t>
      </w:r>
      <w:proofErr w:type="spellEnd"/>
      <w:r w:rsidRPr="00B10F01">
        <w:rPr>
          <w:rFonts w:ascii="Times New Roman" w:hAnsi="Times New Roman" w:cs="Times New Roman"/>
          <w:sz w:val="24"/>
          <w:szCs w:val="24"/>
          <w:lang w:val="en-GB"/>
        </w:rPr>
        <w:t xml:space="preserve">. Moreover, smart inverters facilitate predictive maintenance and continuous performance </w:t>
      </w:r>
      <w:proofErr w:type="spellStart"/>
      <w:r w:rsidRPr="00B10F01">
        <w:rPr>
          <w:rFonts w:ascii="Times New Roman" w:hAnsi="Times New Roman" w:cs="Times New Roman"/>
          <w:sz w:val="24"/>
          <w:szCs w:val="24"/>
          <w:lang w:val="en-GB"/>
        </w:rPr>
        <w:t>optimization</w:t>
      </w:r>
      <w:proofErr w:type="spellEnd"/>
      <w:r w:rsidRPr="00B10F01">
        <w:rPr>
          <w:rFonts w:ascii="Times New Roman" w:hAnsi="Times New Roman" w:cs="Times New Roman"/>
          <w:sz w:val="24"/>
          <w:szCs w:val="24"/>
          <w:lang w:val="en-GB"/>
        </w:rPr>
        <w:t>, contributing to overall grid resilience.</w:t>
      </w:r>
    </w:p>
    <w:p w14:paraId="63AE8276" w14:textId="77777777" w:rsidR="00B85571" w:rsidRPr="00B10F01" w:rsidRDefault="00B85571" w:rsidP="00B85571">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Improvements in materials, design, and control algorithms have culminated in inverters that achieve efficiencies exceeding 98%. Modern thermal management techniques, such as advanced cooling systems and </w:t>
      </w:r>
      <w:proofErr w:type="spellStart"/>
      <w:r w:rsidRPr="00B10F01">
        <w:rPr>
          <w:rFonts w:ascii="Times New Roman" w:hAnsi="Times New Roman" w:cs="Times New Roman"/>
          <w:sz w:val="24"/>
          <w:szCs w:val="24"/>
          <w:lang w:val="en-GB"/>
        </w:rPr>
        <w:t>optimized</w:t>
      </w:r>
      <w:proofErr w:type="spellEnd"/>
      <w:r w:rsidRPr="00B10F01">
        <w:rPr>
          <w:rFonts w:ascii="Times New Roman" w:hAnsi="Times New Roman" w:cs="Times New Roman"/>
          <w:sz w:val="24"/>
          <w:szCs w:val="24"/>
          <w:lang w:val="en-GB"/>
        </w:rPr>
        <w:t xml:space="preserve"> ventilation, further enhance inverter reliability and longevity even under extreme operating conditions. Inverters now play an active role in supporting grid operations by providing functions such as reactive power compensation, voltage regulation, and fault detection. Enhanced filtering and harmonic suppression capabilities ensure high-quality power output, which is crucial for applications that require stringent power quality standards, such as healthcare and data centres.</w:t>
      </w:r>
      <w:r w:rsidRPr="00B10F01">
        <w:rPr>
          <w:rFonts w:ascii="Times New Roman" w:hAnsi="Times New Roman" w:cs="Times New Roman"/>
          <w:sz w:val="24"/>
          <w:szCs w:val="24"/>
          <w:lang w:val="en-GB"/>
        </w:rPr>
        <w:br/>
        <w:t xml:space="preserve">Finally, advances in manufacturing processes, economies of scale, and improved component integration have driven down the cost of inverters. These cost reductions have made high-performance inverters more accessible for a broad spectrum of applications, ranging from small-scale residential solar systems to large industrial installations. </w:t>
      </w:r>
      <w:r w:rsidRPr="00B10F01">
        <w:rPr>
          <w:rFonts w:ascii="Times New Roman" w:eastAsia="Times New Roman" w:hAnsi="Times New Roman" w:cs="Times New Roman"/>
          <w:sz w:val="24"/>
          <w:szCs w:val="24"/>
        </w:rPr>
        <w:t>The future of inverters lies in continued improvements in efficiency, integration with renewable energy systems, and the development of smart, interconnected devices that optimize energy use. High-frequency inverters will likely continue to dominate in applications requiring compactness and precision, while low-frequency inverters will remain central to large-scale industrial systems.</w:t>
      </w:r>
    </w:p>
    <w:p w14:paraId="38CFCBA0" w14:textId="77777777" w:rsidR="00B85571" w:rsidRPr="00B10F01" w:rsidRDefault="00B85571" w:rsidP="00B85571">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olar charge controllers are essential components in PV systems, particularly for off-grid applications, where they regulate the flow of energy between solar panels, batteries, and the load. They ensure the safe and efficient operation of the solar energy storage system by preventing overcharging, deep discharge, and improving the overall system performance. However, like any technology, solar charge controllers have their advantages and limitations. This critical review highlights both the strengths and the challenges of solar charge controllers. Solar charge controllers exist in two types:</w:t>
      </w:r>
    </w:p>
    <w:p w14:paraId="16C37C0A" w14:textId="77777777" w:rsidR="00B85571" w:rsidRPr="00B10F01" w:rsidRDefault="00B85571" w:rsidP="00B85571">
      <w:pPr>
        <w:pStyle w:val="Heading1"/>
        <w:spacing w:line="480" w:lineRule="auto"/>
        <w:ind w:left="432" w:hanging="432"/>
        <w:rPr>
          <w:rFonts w:cs="Times New Roman"/>
          <w:color w:val="auto"/>
          <w:szCs w:val="24"/>
        </w:rPr>
      </w:pPr>
      <w:bookmarkStart w:id="25" w:name="_Toc201814143"/>
      <w:bookmarkStart w:id="26" w:name="_Toc202254845"/>
      <w:r>
        <w:rPr>
          <w:rFonts w:cs="Times New Roman"/>
          <w:color w:val="auto"/>
          <w:szCs w:val="24"/>
        </w:rPr>
        <w:t>2.1</w:t>
      </w:r>
      <w:r>
        <w:rPr>
          <w:rFonts w:cs="Times New Roman"/>
          <w:color w:val="auto"/>
          <w:szCs w:val="24"/>
        </w:rPr>
        <w:tab/>
      </w:r>
      <w:r w:rsidRPr="00B10F01">
        <w:rPr>
          <w:rFonts w:cs="Times New Roman"/>
          <w:color w:val="auto"/>
          <w:szCs w:val="24"/>
        </w:rPr>
        <w:t>PULSE WIDTH MODULATION (PWM)</w:t>
      </w:r>
      <w:bookmarkEnd w:id="25"/>
      <w:bookmarkEnd w:id="26"/>
    </w:p>
    <w:p w14:paraId="647A46F9" w14:textId="77777777" w:rsidR="00B85571" w:rsidRPr="00B10F01" w:rsidRDefault="00B85571" w:rsidP="00B85571">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technology for solar photovoltaic battery charge contro</w:t>
      </w:r>
      <w:r>
        <w:rPr>
          <w:color w:val="000000" w:themeColor="text1"/>
          <w14:textOutline w14:w="0" w14:cap="flat" w14:cmpd="sng" w14:algn="ctr">
            <w14:noFill/>
            <w14:prstDash w14:val="solid"/>
            <w14:round/>
          </w14:textOutline>
        </w:rPr>
        <w:t xml:space="preserve">llers has advanced dramatically </w:t>
      </w:r>
      <w:r w:rsidRPr="00B10F01">
        <w:rPr>
          <w:color w:val="000000" w:themeColor="text1"/>
          <w14:textOutline w14:w="0" w14:cap="flat" w14:cmpd="sng" w14:algn="ctr">
            <w14:noFill/>
            <w14:prstDash w14:val="solid"/>
            <w14:round/>
          </w14:textOutline>
        </w:rPr>
        <w:t xml:space="preserve">over the past five years. The most exciting new technology, PWM charging, has become very popular. PWM is the most effective means to achieve constant voltage battery charging by switching the solar system controller's power devices. When in PWM regulation, the current from the solar array tapers according to the battery's condition and recharging needs. When a battery voltage reaches the regulation set point, the PWM algorithm slowly reduces the charging current to avoid heating and gassing of the battery, yet charging continues to return the maximum amount of energy to the battery in the shortest time </w:t>
      </w:r>
      <w:r w:rsidRPr="00B10F01">
        <w:rPr>
          <w:color w:val="000000" w:themeColor="text1"/>
          <w14:textOutline w14:w="0" w14:cap="flat" w14:cmpd="sng" w14:algn="ctr">
            <w14:noFill/>
            <w14:prstDash w14:val="solid"/>
            <w14:round/>
          </w14:textOutline>
        </w:rPr>
        <w:fldChar w:fldCharType="begin"/>
      </w:r>
      <w:r w:rsidRPr="00B10F01">
        <w:rPr>
          <w:color w:val="000000" w:themeColor="text1"/>
          <w14:textOutline w14:w="0" w14:cap="flat" w14:cmpd="sng" w14:algn="ctr">
            <w14:noFill/>
            <w14:prstDash w14:val="solid"/>
            <w14:round/>
          </w14:textOutline>
        </w:rPr>
        <w:instrText xml:space="preserve"> ADDIN ZOTERO_ITEM CSL_CITATION {"citationID":"jiOhDZEm","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B10F01">
        <w:rPr>
          <w:color w:val="000000" w:themeColor="text1"/>
          <w14:textOutline w14:w="0" w14:cap="flat" w14:cmpd="sng" w14:algn="ctr">
            <w14:noFill/>
            <w14:prstDash w14:val="solid"/>
            <w14:round/>
          </w14:textOutline>
        </w:rPr>
        <w:fldChar w:fldCharType="separate"/>
      </w:r>
      <w:r w:rsidRPr="00B10F01">
        <w:t>(Acharya &amp; Aithal, 2020)</w:t>
      </w:r>
      <w:r w:rsidRPr="00B10F01">
        <w:rPr>
          <w:color w:val="000000" w:themeColor="text1"/>
          <w14:textOutline w14:w="0" w14:cap="flat" w14:cmpd="sng" w14:algn="ctr">
            <w14:noFill/>
            <w14:prstDash w14:val="solid"/>
            <w14:round/>
          </w14:textOutline>
        </w:rPr>
        <w:fldChar w:fldCharType="end"/>
      </w:r>
      <w:r w:rsidRPr="00B10F01">
        <w:rPr>
          <w:color w:val="000000" w:themeColor="text1"/>
          <w14:textOutline w14:w="0" w14:cap="flat" w14:cmpd="sng" w14:algn="ctr">
            <w14:noFill/>
            <w14:prstDash w14:val="solid"/>
            <w14:round/>
          </w14:textOutline>
        </w:rPr>
        <w:t>. Charging a battery with a solar system is a unique and difficult challenge. In the old days, simple on-off regulators were used to limit battery outgassing when a solar panel produced excess energy. However, as solar systems advanced, it became clear how much these simple devices interfered with the charging process. The history of on-off regulators has been early battery failures, increasing load disconnects, and growing user dissatisfaction. PWM has recently surfaced as the first significant advance in solar battery charging.</w:t>
      </w:r>
    </w:p>
    <w:p w14:paraId="4201B944" w14:textId="77777777" w:rsidR="00B85571" w:rsidRPr="00B10F01" w:rsidRDefault="00B85571" w:rsidP="00B85571">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PWM solar chargers use technology similar to other modern high-quality battery chargers. When a battery voltage reaches the regulation set point, the PWM algorithm slowly reduces the charging current to avoid heating and gassing of the battery, yet the charging continues to return the maximum amount of energy to the battery in the shortest time. The result is a higher charging efficiency, rapid recharging, and a healthy battery at full capacity.</w:t>
      </w:r>
    </w:p>
    <w:p w14:paraId="572D3460" w14:textId="77777777" w:rsidR="00B85571" w:rsidRPr="00B10F01" w:rsidRDefault="00B85571" w:rsidP="00B85571">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In addition, this new method of solar battery charging promises some very interesting and unique benefits from the PWM pulsing. These include:</w:t>
      </w:r>
    </w:p>
    <w:p w14:paraId="7C3F3C6F" w14:textId="77777777" w:rsidR="00B85571" w:rsidRPr="00B10F01" w:rsidRDefault="00B85571" w:rsidP="00B85571">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bility to recover lost battery capacity and </w:t>
      </w:r>
      <w:proofErr w:type="spellStart"/>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esulfate</w:t>
      </w:r>
      <w:proofErr w:type="spellEnd"/>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a battery.</w:t>
      </w:r>
    </w:p>
    <w:p w14:paraId="20FE6E4E" w14:textId="77777777" w:rsidR="00B85571" w:rsidRPr="00B10F01" w:rsidRDefault="00B85571" w:rsidP="00B85571">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ramatically increasing the charge acceptance of the battery.</w:t>
      </w:r>
    </w:p>
    <w:p w14:paraId="5BDA631A" w14:textId="77777777" w:rsidR="00B85571" w:rsidRPr="00B10F01" w:rsidRDefault="00B85571" w:rsidP="00B85571">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aintaining high average battery capacities (90% to 95%) compared to on-off regulated state-of-charge levels that are typically 55% to 60%.</w:t>
      </w:r>
    </w:p>
    <w:p w14:paraId="6418C232" w14:textId="77777777" w:rsidR="00B85571" w:rsidRPr="00B10F01" w:rsidRDefault="00B85571" w:rsidP="00B85571">
      <w:pPr>
        <w:numPr>
          <w:ilvl w:val="0"/>
          <w:numId w:val="3"/>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Balancing battery cells with varying charge levels.</w:t>
      </w:r>
    </w:p>
    <w:p w14:paraId="24DEEBA1" w14:textId="77777777" w:rsidR="00B85571" w:rsidRPr="00B10F01" w:rsidRDefault="00B85571" w:rsidP="00B85571">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battery heating and gassing.</w:t>
      </w:r>
    </w:p>
    <w:p w14:paraId="170255CF" w14:textId="77777777" w:rsidR="00B85571" w:rsidRPr="00B10F01" w:rsidRDefault="00B85571" w:rsidP="00B85571">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Automatically adjusting for battery aging.</w:t>
      </w:r>
    </w:p>
    <w:p w14:paraId="4FA2A344" w14:textId="77777777" w:rsidR="00B85571" w:rsidRPr="00B10F01" w:rsidRDefault="00B85571" w:rsidP="00B85571">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elf-regulation for voltage drops and temperature effects in solar systems.</w:t>
      </w:r>
    </w:p>
    <w:p w14:paraId="2D5E42F8" w14:textId="77777777" w:rsidR="00B85571" w:rsidRPr="00B10F01" w:rsidRDefault="00B85571" w:rsidP="00B85571">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benefits noted above are technology-driven. The more important question is how the PWM technology benefits the solar system user.</w:t>
      </w:r>
    </w:p>
    <w:p w14:paraId="143BE0B7" w14:textId="77777777" w:rsidR="00B85571" w:rsidRPr="00B10F01" w:rsidRDefault="00B85571" w:rsidP="00B85571">
      <w:pPr>
        <w:pStyle w:val="NormalWeb"/>
        <w:shd w:val="clear" w:color="auto" w:fill="FFFFFF"/>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Jumping from a 1970s technology into the new millennium offers:</w:t>
      </w:r>
    </w:p>
    <w:p w14:paraId="58287DEF" w14:textId="77777777" w:rsidR="00B85571" w:rsidRPr="00B10F01" w:rsidRDefault="00B85571" w:rsidP="00B85571">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onger battery life:</w:t>
      </w:r>
    </w:p>
    <w:p w14:paraId="24740F2B" w14:textId="77777777" w:rsidR="00B85571" w:rsidRPr="00B10F01" w:rsidRDefault="00B85571" w:rsidP="00B85571">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the costs of the solar system</w:t>
      </w:r>
    </w:p>
    <w:p w14:paraId="1376BA31" w14:textId="77777777" w:rsidR="00B85571" w:rsidRPr="00B10F01" w:rsidRDefault="00B85571" w:rsidP="00B85571">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battery disposal problems</w:t>
      </w:r>
    </w:p>
    <w:p w14:paraId="4CD1ADE9" w14:textId="77777777" w:rsidR="00B85571" w:rsidRPr="00B10F01" w:rsidRDefault="00B85571" w:rsidP="00B85571">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re battery reserve capacity:</w:t>
      </w:r>
    </w:p>
    <w:p w14:paraId="2309A1C2" w14:textId="77777777" w:rsidR="00B85571" w:rsidRPr="00B10F01" w:rsidRDefault="00B85571" w:rsidP="00B85571">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creasing the reliability of the solar system</w:t>
      </w:r>
    </w:p>
    <w:p w14:paraId="438F4859" w14:textId="77777777" w:rsidR="00B85571" w:rsidRPr="00B10F01" w:rsidRDefault="00B85571" w:rsidP="00B85571">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inimizing load disconnections.</w:t>
      </w:r>
    </w:p>
    <w:p w14:paraId="6AD75300" w14:textId="77777777" w:rsidR="00B85571" w:rsidRPr="00B10F01" w:rsidRDefault="00B85571" w:rsidP="00B85571">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battery size to lower the system cost</w:t>
      </w:r>
    </w:p>
    <w:p w14:paraId="61980A94" w14:textId="77777777" w:rsidR="00B85571" w:rsidRPr="00B10F01" w:rsidRDefault="00B85571" w:rsidP="00B85571">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reater use of the solar array energy:</w:t>
      </w:r>
    </w:p>
    <w:p w14:paraId="20DAB90B" w14:textId="77777777" w:rsidR="00B85571" w:rsidRPr="00B10F01" w:rsidRDefault="00B85571" w:rsidP="00B85571">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et 20% to 30% more energy from your solar panels for charging</w:t>
      </w:r>
    </w:p>
    <w:p w14:paraId="01F99658" w14:textId="77777777" w:rsidR="00B85571" w:rsidRPr="00B10F01" w:rsidRDefault="00B85571" w:rsidP="00B85571">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Stop wasting solar energy when the battery is only 50% charged</w:t>
      </w:r>
    </w:p>
    <w:p w14:paraId="5F095C0C" w14:textId="77777777" w:rsidR="00B85571" w:rsidRPr="00B10F01" w:rsidRDefault="00B85571" w:rsidP="00B85571">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the size of the solar array to save costs</w:t>
      </w:r>
    </w:p>
    <w:p w14:paraId="051D2D67" w14:textId="77777777" w:rsidR="00B85571" w:rsidRPr="00B10F01" w:rsidRDefault="00B85571" w:rsidP="00B85571">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reater user satisfaction: get more power when you need it for less money!!</w:t>
      </w:r>
    </w:p>
    <w:p w14:paraId="4B638842" w14:textId="77777777" w:rsidR="00B85571" w:rsidRPr="00B10F01" w:rsidRDefault="00B85571" w:rsidP="00B85571">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27" w:name="_Toc201814144"/>
      <w:bookmarkStart w:id="28" w:name="_Toc202254846"/>
      <w:r>
        <w:rPr>
          <w:rFonts w:ascii="Times New Roman" w:eastAsia="Times New Roman" w:hAnsi="Times New Roman" w:cs="Times New Roman"/>
          <w:color w:val="000000" w:themeColor="text1"/>
          <w14:textOutline w14:w="0" w14:cap="flat" w14:cmpd="sng" w14:algn="ctr">
            <w14:noFill/>
            <w14:prstDash w14:val="solid"/>
            <w14:round/>
          </w14:textOutline>
        </w:rPr>
        <w:t>2.1.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ABILITY TO RECOVER LOST BATTERY CAPACITY</w:t>
      </w:r>
      <w:bookmarkEnd w:id="27"/>
      <w:bookmarkEnd w:id="28"/>
    </w:p>
    <w:p w14:paraId="446F1C86"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The Battery Council International reports that </w:t>
      </w:r>
      <w:proofErr w:type="spellStart"/>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sulfation</w:t>
      </w:r>
      <w:proofErr w:type="spellEnd"/>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is responsible for 84% of all lead-acid battery failures. This issue is even more prevalent in solar systems, where opportunity charging is quite different from conventional battery charging. The prolonged periods of undercharging are typical in solar systems, leading to grid corrosion, causing sulfate crystals to accumulate on the battery's positive plates. PWM pulse charging can prevent the formation of sulfate deposits, reduce the resistive barrier on the surface of the grids, and break through the corrosion at the interface. Besides enhancing charge acceptance and efficiency, there is substantial evidence that this charging method can restore capacity that has been lost in a solar battery over tim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otauSFg2","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Singh et al., 202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5A624A2" w14:textId="77777777" w:rsidR="00B85571" w:rsidRPr="00B10F01" w:rsidRDefault="00B85571" w:rsidP="00B85571">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1994 paper by CSIRO, a leading battery research group in Australia, notes that pulsed-current charging can recover the capacity of cycled cells. The sulfate crystallization process is slowed, and the inner corrosion layer becomes thinner and is divided into islands. The electrical resistance is reduced and capacity is improved. The paper’s conclusion is that pulse charging a cycled battery can evoke a recovery in battery capacity.</w:t>
      </w:r>
    </w:p>
    <w:p w14:paraId="01D84089" w14:textId="77777777" w:rsidR="00B85571" w:rsidRPr="00B10F01" w:rsidRDefault="00B85571" w:rsidP="00B85571">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29" w:name="_Toc201814145"/>
      <w:bookmarkStart w:id="30" w:name="_Toc202254847"/>
      <w:r>
        <w:rPr>
          <w:rFonts w:ascii="Times New Roman" w:eastAsia="Times New Roman" w:hAnsi="Times New Roman" w:cs="Times New Roman"/>
          <w:color w:val="000000" w:themeColor="text1"/>
          <w14:textOutline w14:w="0" w14:cap="flat" w14:cmpd="sng" w14:algn="ctr">
            <w14:noFill/>
            <w14:prstDash w14:val="solid"/>
            <w14:round/>
          </w14:textOutline>
        </w:rPr>
        <w:t>2.1.2</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INCREASE BATTERY CHARGE ACCEPTANCE</w:t>
      </w:r>
      <w:bookmarkEnd w:id="29"/>
      <w:bookmarkEnd w:id="30"/>
    </w:p>
    <w:p w14:paraId="6030679D" w14:textId="77777777" w:rsidR="00B85571" w:rsidRPr="00B10F01" w:rsidRDefault="00B85571" w:rsidP="00B85571">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Charge acceptance is a term often used to describe the efficiency of recharging the battery. Since solar batteries are constantly recharging with a limited energy source (e.g. opportunity charging with available sunlight), a high charge acceptance is critical for required battery reserve capacity and system performance.</w:t>
      </w:r>
    </w:p>
    <w:p w14:paraId="3C03D372" w14:textId="77777777" w:rsidR="00B85571" w:rsidRPr="00B10F01" w:rsidRDefault="00B85571" w:rsidP="00B85571">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olar PV systems have a history of problems due to poor battery charge acceptance. For example, a study of four National Forest Service lighting systems using on-off shunt controllers clearly demonstrated the problems caused by low charge acceptance. The batteries remained at low charge states and went into LVD every night, but the battery typically accepted only about one-half the available solar energy the next day during charging. One system only accepted 10% of the energy available from the array between 11:00 AM and 3:00 PM.</w:t>
      </w:r>
    </w:p>
    <w:p w14:paraId="79D38BFC" w14:textId="77777777" w:rsidR="00B85571" w:rsidRPr="00B10F01" w:rsidRDefault="00B85571" w:rsidP="00B85571">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fter extensive study, it was determined that the problem is in control strategy, not in the battery. Further, the battery was capable of accepting that charge, but it wasn</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t being charged. Later a system similar in all aspects except using a constant voltage charge controller was studied. In this case, the battery is being maintained in an excellent state of charge </w:t>
      </w:r>
      <w:r w:rsidRPr="00B10F01">
        <w:rPr>
          <w:color w:val="000000" w:themeColor="text1"/>
          <w14:textOutline w14:w="0" w14:cap="flat" w14:cmpd="sng" w14:algn="ctr">
            <w14:noFill/>
            <w14:prstDash w14:val="solid"/>
            <w14:round/>
          </w14:textOutline>
        </w:rPr>
        <w:fldChar w:fldCharType="begin"/>
      </w:r>
      <w:r w:rsidRPr="00B10F01">
        <w:rPr>
          <w:color w:val="000000" w:themeColor="text1"/>
          <w14:textOutline w14:w="0" w14:cap="flat" w14:cmpd="sng" w14:algn="ctr">
            <w14:noFill/>
            <w14:prstDash w14:val="solid"/>
            <w14:round/>
          </w14:textOutline>
        </w:rPr>
        <w:instrText xml:space="preserve"> ADDIN ZOTERO_ITEM CSL_CITATION {"citationID":"mSuTPyOU","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B10F01">
        <w:rPr>
          <w:color w:val="000000" w:themeColor="text1"/>
          <w14:textOutline w14:w="0" w14:cap="flat" w14:cmpd="sng" w14:algn="ctr">
            <w14:noFill/>
            <w14:prstDash w14:val="solid"/>
            <w14:round/>
          </w14:textOutline>
        </w:rPr>
        <w:fldChar w:fldCharType="separate"/>
      </w:r>
      <w:r w:rsidRPr="00B10F01">
        <w:t>(Acharya &amp; Aithal, 2020)</w:t>
      </w:r>
      <w:r w:rsidRPr="00B10F01">
        <w:rPr>
          <w:color w:val="000000" w:themeColor="text1"/>
          <w14:textOutline w14:w="0" w14:cap="flat" w14:cmpd="sng" w14:algn="ctr">
            <w14:noFill/>
            <w14:prstDash w14:val="solid"/>
            <w14:round/>
          </w14:textOutline>
        </w:rPr>
        <w:fldChar w:fldCharType="end"/>
      </w:r>
      <w:r w:rsidRPr="00B10F01">
        <w:rPr>
          <w:color w:val="000000" w:themeColor="text1"/>
          <w14:textOutline w14:w="0" w14:cap="flat" w14:cmpd="sng" w14:algn="ctr">
            <w14:noFill/>
            <w14:prstDash w14:val="solid"/>
            <w14:round/>
          </w14:textOutline>
        </w:rPr>
        <w:t>.</w:t>
      </w:r>
    </w:p>
    <w:p w14:paraId="43AE3F01" w14:textId="77777777" w:rsidR="00B85571" w:rsidRPr="00B10F01" w:rsidRDefault="00B85571" w:rsidP="00B85571">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1" w:name="_Toc201814146"/>
      <w:bookmarkStart w:id="32" w:name="_Toc202254848"/>
      <w:r>
        <w:rPr>
          <w:rFonts w:ascii="Times New Roman" w:eastAsia="Times New Roman" w:hAnsi="Times New Roman" w:cs="Times New Roman"/>
          <w:color w:val="000000" w:themeColor="text1"/>
          <w14:textOutline w14:w="0" w14:cap="flat" w14:cmpd="sng" w14:algn="ctr">
            <w14:noFill/>
            <w14:prstDash w14:val="solid"/>
            <w14:round/>
          </w14:textOutline>
        </w:rPr>
        <w:t>2.1.3</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MAINTAIN HIGH AVERAGE BATTERY CAPACITIES</w:t>
      </w:r>
      <w:bookmarkEnd w:id="31"/>
      <w:bookmarkEnd w:id="32"/>
    </w:p>
    <w:p w14:paraId="0EB3D7F7" w14:textId="77777777" w:rsidR="00B85571" w:rsidRPr="00B10F01" w:rsidRDefault="00B85571" w:rsidP="00B85571">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high battery state-of-charge (SOC) is important for battery health and for maintaining the reserve storage capacity so critical for solar system reliability. An FSEC Test Report noted that the life of a lead-acid battery is proportional to the average SOC, and that a battery maintained above 90% SOC can provide two or three times more charge/discharge cycles than a battery allowed to reach 50% SOC before recharging.</w:t>
      </w:r>
    </w:p>
    <w:p w14:paraId="2470E6F7" w14:textId="77777777" w:rsidR="00B85571" w:rsidRPr="00B10F01" w:rsidRDefault="00B85571" w:rsidP="00B85571">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However, as noted in the previous section, many solar controllers interfere with the recharging of the battery. The FSEC study noted at the end of the report that the most significant conclusion is that some controllers did not maintain the battery SOC at a high level, even when loads were disconnected.</w:t>
      </w:r>
    </w:p>
    <w:p w14:paraId="1A59491B" w14:textId="77777777" w:rsidR="00B85571" w:rsidRPr="00B10F01" w:rsidRDefault="00B85571" w:rsidP="00B85571">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In addition, a comprehensive 23-month study of SOC factors was reported by </w:t>
      </w:r>
      <w:proofErr w:type="spellStart"/>
      <w:r w:rsidRPr="00B10F01">
        <w:rPr>
          <w:color w:val="000000" w:themeColor="text1"/>
          <w14:textOutline w14:w="0" w14:cap="flat" w14:cmpd="sng" w14:algn="ctr">
            <w14:noFill/>
            <w14:prstDash w14:val="solid"/>
            <w14:round/>
          </w14:textOutline>
        </w:rPr>
        <w:t>Sandia</w:t>
      </w:r>
      <w:proofErr w:type="spellEnd"/>
      <w:r w:rsidRPr="00B10F01">
        <w:rPr>
          <w:color w:val="000000" w:themeColor="text1"/>
          <w14:textOutline w14:w="0" w14:cap="flat" w14:cmpd="sng" w14:algn="ctr">
            <w14:noFill/>
            <w14:prstDash w14:val="solid"/>
            <w14:round/>
          </w14:textOutline>
        </w:rPr>
        <w:t xml:space="preserve"> in 1994. It was learned that the regulation set point has little effect on long-term SOC levels, but the reconnect voltage is strongly correlated to SOC. Five on-off regulators and two quasi constant voltage regulators were tested. A summary of the SOC results follows:</w:t>
      </w:r>
    </w:p>
    <w:p w14:paraId="6E564D33" w14:textId="77777777" w:rsidR="00B85571" w:rsidRPr="00B10F01" w:rsidRDefault="00B85571" w:rsidP="00B85571">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3 on-off regulators with typical hysteresis averaged between 55% and 60% SOC over the 23-month period</w:t>
      </w:r>
    </w:p>
    <w:p w14:paraId="7FDC86CC" w14:textId="77777777" w:rsidR="00B85571" w:rsidRPr="00B10F01" w:rsidRDefault="00B85571" w:rsidP="00B85571">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2 on-off regulators with tighter hysteresis (risking global instability) averaged about 70% SOC</w:t>
      </w:r>
    </w:p>
    <w:p w14:paraId="4A2C4841" w14:textId="77777777" w:rsidR="00B85571" w:rsidRPr="00B10F01" w:rsidRDefault="00B85571" w:rsidP="00B85571">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he 2 constant voltage controllers with hysteresis of 0.3 and 0.1 volts averaged close to 90% SOC.</w:t>
      </w:r>
    </w:p>
    <w:p w14:paraId="1FDCC11A"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proofErr w:type="spellStart"/>
      <w:r w:rsidRPr="00B10F01">
        <w:rPr>
          <w:color w:val="000000" w:themeColor="text1"/>
          <w14:textOutline w14:w="0" w14:cap="flat" w14:cmpd="sng" w14:algn="ctr">
            <w14:noFill/>
            <w14:prstDash w14:val="solid"/>
            <w14:round/>
          </w14:textOutline>
        </w:rPr>
        <w:t>Sandia</w:t>
      </w:r>
      <w:proofErr w:type="spellEnd"/>
      <w:r w:rsidRPr="00B10F01">
        <w:rPr>
          <w:color w:val="000000" w:themeColor="text1"/>
          <w14:textOutline w14:w="0" w14:cap="flat" w14:cmpd="sng" w14:algn="ctr">
            <w14:noFill/>
            <w14:prstDash w14:val="solid"/>
            <w14:round/>
          </w14:textOutline>
        </w:rPr>
        <w:t xml:space="preserve"> concluded that the number of times a system cycles off and on during a day in regulation has a much stronger impact on battery state-of-charge than other factors within any one cycle.</w:t>
      </w:r>
    </w:p>
    <w:p w14:paraId="72E8D3F7" w14:textId="77777777" w:rsidR="00B85571" w:rsidRPr="00B10F01" w:rsidRDefault="00B85571" w:rsidP="00B85571">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3" w:name="_Toc201814147"/>
      <w:bookmarkStart w:id="34" w:name="_Toc202254849"/>
      <w:r>
        <w:rPr>
          <w:rFonts w:ascii="Times New Roman" w:eastAsia="Times New Roman" w:hAnsi="Times New Roman" w:cs="Times New Roman"/>
          <w:color w:val="000000" w:themeColor="text1"/>
          <w14:textOutline w14:w="0" w14:cap="flat" w14:cmpd="sng" w14:algn="ctr">
            <w14:noFill/>
            <w14:prstDash w14:val="solid"/>
            <w14:round/>
          </w14:textOutline>
        </w:rPr>
        <w:t>2.1.4</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EQUALIZE DRIFTING BATTERY CELLS</w:t>
      </w:r>
      <w:bookmarkEnd w:id="33"/>
      <w:bookmarkEnd w:id="34"/>
    </w:p>
    <w:p w14:paraId="69189C8B" w14:textId="77777777" w:rsidR="00B85571" w:rsidRPr="00B10F01" w:rsidRDefault="00B85571" w:rsidP="00B85571">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Individual battery cells may increasingly vary in charge resistance over time. An uneven acceptance of charge can lead to significant capacity deterioration in weaker cells. Equalization is a process to overcome such unbalanced cells.</w:t>
      </w:r>
      <w:r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increased charge acceptance and capacity recovery capabilities of PWM pulse charging will also occur at lower charging voltages.</w:t>
      </w:r>
    </w:p>
    <w:p w14:paraId="703A7D66" w14:textId="77777777" w:rsidR="00B85571" w:rsidRPr="00B10F01" w:rsidRDefault="00B85571" w:rsidP="00B85571">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5" w:name="_Toc201814148"/>
      <w:bookmarkStart w:id="36" w:name="_Toc202254850"/>
      <w:r>
        <w:rPr>
          <w:rFonts w:ascii="Times New Roman" w:eastAsia="Times New Roman" w:hAnsi="Times New Roman" w:cs="Times New Roman"/>
          <w:color w:val="000000" w:themeColor="text1"/>
          <w14:textOutline w14:w="0" w14:cap="flat" w14:cmpd="sng" w14:algn="ctr">
            <w14:noFill/>
            <w14:prstDash w14:val="solid"/>
            <w14:round/>
          </w14:textOutline>
        </w:rPr>
        <w:t>2.1.5</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REDUCE BATTERY HEATING AND GASSING</w:t>
      </w:r>
      <w:bookmarkEnd w:id="35"/>
      <w:bookmarkEnd w:id="36"/>
    </w:p>
    <w:p w14:paraId="0EE9AA65" w14:textId="77777777" w:rsidR="00B85571" w:rsidRPr="00B10F01" w:rsidRDefault="00B85571" w:rsidP="00B85571">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Clearly battery heating/gassing and charge efficiency go hand in hand. A reduction in transient gassing is a characteristic of pulse charging. PWM will complete the recharging job more quickly and more efficiently, thereby minimizing heating and gassing.</w:t>
      </w:r>
      <w:r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ionic transport in the battery electrolyte is more efficient with PWM. After a charge pulse, some areas at the plates become nearly depleted of ions, whereas other areas are at a surplus. During the off-time between charge pulses, the ionic diffusion continues to equalize the concentration for the next charge pulse.</w:t>
      </w:r>
      <w:r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In addition, because the pulse is so short, there is less time for a gas bubble to build up. The gassing is even less likely to occur with the down pulse, since this pulse apparently helps to break up the precursor to a gas bubble which is likely a cluster of ions.</w:t>
      </w:r>
    </w:p>
    <w:p w14:paraId="353A8D3B" w14:textId="77777777" w:rsidR="00B85571" w:rsidRPr="00B10F01" w:rsidRDefault="00B85571" w:rsidP="00B85571">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7" w:name="_Toc201814149"/>
      <w:bookmarkStart w:id="38" w:name="_Toc202254851"/>
      <w:r>
        <w:rPr>
          <w:rFonts w:ascii="Times New Roman" w:eastAsia="Times New Roman" w:hAnsi="Times New Roman" w:cs="Times New Roman"/>
          <w:color w:val="000000" w:themeColor="text1"/>
          <w14:textOutline w14:w="0" w14:cap="flat" w14:cmpd="sng" w14:algn="ctr">
            <w14:noFill/>
            <w14:prstDash w14:val="solid"/>
            <w14:round/>
          </w14:textOutline>
        </w:rPr>
        <w:t>2.1.6</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AUTOMATICALLY ADJUST FOR BATTERY AGING</w:t>
      </w:r>
      <w:bookmarkEnd w:id="37"/>
      <w:bookmarkEnd w:id="38"/>
    </w:p>
    <w:p w14:paraId="2248CE2D" w14:textId="77777777" w:rsidR="00B85571" w:rsidRPr="00B10F01" w:rsidRDefault="00B85571" w:rsidP="00B85571">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s batteries cycle and get older, they become more resistant to recharging. This is primarily due to the sulfate crystals that make the plates less conductive and slow the electro-chemical conversion. However, age does not affect PWM constant voltage charging.</w:t>
      </w:r>
      <w:r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WM constant voltage charging will always adjust in regulation to the battery</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needs. The battery will optimize the current tapering according to its internal resistance, recharging needs, and age. The only net effect of age with PWM charging is that gassing may begin earlier.</w:t>
      </w:r>
    </w:p>
    <w:p w14:paraId="5E1A6199" w14:textId="77777777" w:rsidR="00B85571" w:rsidRPr="00B10F01" w:rsidRDefault="00B85571" w:rsidP="00B85571">
      <w:pPr>
        <w:pStyle w:val="Heading3"/>
        <w:spacing w:line="480" w:lineRule="auto"/>
        <w:ind w:left="0" w:firstLine="0"/>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9" w:name="_Toc201814150"/>
      <w:bookmarkStart w:id="40" w:name="_Toc202254852"/>
      <w:r>
        <w:rPr>
          <w:rFonts w:ascii="Times New Roman" w:eastAsia="Times New Roman" w:hAnsi="Times New Roman" w:cs="Times New Roman"/>
          <w:color w:val="000000" w:themeColor="text1"/>
          <w14:textOutline w14:w="0" w14:cap="flat" w14:cmpd="sng" w14:algn="ctr">
            <w14:noFill/>
            <w14:prstDash w14:val="solid"/>
            <w14:round/>
          </w14:textOutline>
        </w:rPr>
        <w:t>2.1.7</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SELF-REGULATE FOR VOLTAGE DROPS AND TEMPERATURE EFFECTS</w:t>
      </w:r>
      <w:bookmarkEnd w:id="39"/>
      <w:bookmarkEnd w:id="40"/>
    </w:p>
    <w:p w14:paraId="351F0ED6" w14:textId="77777777" w:rsidR="00B85571" w:rsidRPr="00B10F01" w:rsidRDefault="00B85571" w:rsidP="00B85571">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With PWM constant voltage charging, the critical finishing charge will taper per the equation:</w:t>
      </w:r>
    </w:p>
    <w:p w14:paraId="038902EF" w14:textId="77777777" w:rsidR="00B85571" w:rsidRPr="00B10F01" w:rsidRDefault="00B85571" w:rsidP="00B85571">
      <w:pPr>
        <w:pStyle w:val="NormalWeb"/>
        <w:spacing w:line="480" w:lineRule="auto"/>
        <w:ind w:firstLine="720"/>
        <w:jc w:val="center"/>
        <w:rPr>
          <w:color w:val="000000" w:themeColor="text1"/>
          <w14:textOutline w14:w="0" w14:cap="flat" w14:cmpd="sng" w14:algn="ctr">
            <w14:noFill/>
            <w14:prstDash w14:val="solid"/>
            <w14:round/>
          </w14:textOutline>
        </w:rPr>
      </w:pPr>
      <m:oMath>
        <m:r>
          <m:rPr>
            <m:sty m:val="p"/>
          </m:rPr>
          <w:rPr>
            <w:rFonts w:ascii="Cambria Math" w:hAnsi="Cambria Math"/>
            <w:color w:val="000000" w:themeColor="text1"/>
            <w14:textOutline w14:w="0" w14:cap="flat" w14:cmpd="sng" w14:algn="ctr">
              <w14:noFill/>
              <w14:prstDash w14:val="solid"/>
              <w14:round/>
            </w14:textOutline>
          </w:rPr>
          <m:t>I = Ae</m:t>
        </m:r>
        <m:r>
          <m:rPr>
            <m:sty m:val="p"/>
          </m:rPr>
          <w:rPr>
            <w:rFonts w:ascii="Cambria Math" w:hAnsi="Cambria Math"/>
            <w:color w:val="000000" w:themeColor="text1"/>
            <w:vertAlign w:val="superscript"/>
            <w14:textOutline w14:w="0" w14:cap="flat" w14:cmpd="sng" w14:algn="ctr">
              <w14:noFill/>
              <w14:prstDash w14:val="solid"/>
              <w14:round/>
            </w14:textOutline>
          </w:rPr>
          <m:t xml:space="preserve">-t </m:t>
        </m:r>
      </m:oMath>
      <w:r w:rsidRPr="00B10F01">
        <w:rPr>
          <w:color w:val="000000" w:themeColor="text1"/>
          <w14:textOutline w14:w="0" w14:cap="flat" w14:cmpd="sng" w14:algn="ctr">
            <w14:noFill/>
            <w14:prstDash w14:val="solid"/>
            <w14:round/>
          </w14:textOutline>
        </w:rPr>
        <w:t>…………………… (1)</w:t>
      </w:r>
    </w:p>
    <w:p w14:paraId="3A424079" w14:textId="77777777" w:rsidR="00B85571" w:rsidRPr="00B10F01" w:rsidRDefault="00B85571" w:rsidP="00B85571">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is provides a self-regulating final charge that follows the general shape of this equation.</w:t>
      </w:r>
      <w:r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As such, external system factors such as voltage drops in the system wires will not distort the critical final charging stage. The voltage drop with tapered charging current will be small fractions of a volt. In contrast, an on-off regulator will turn on full current with the full voltage drop throughout the recharging cycle (one reason for the very poor charge efficiency common to on-off regulators).</w:t>
      </w:r>
    </w:p>
    <w:p w14:paraId="1AB03DE6"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41" w:name="_Toc201814151"/>
      <w:bookmarkStart w:id="42" w:name="_Toc202254853"/>
      <w:r>
        <w:rPr>
          <w:rFonts w:ascii="Times New Roman" w:hAnsi="Times New Roman" w:cs="Times New Roman"/>
          <w:color w:val="000000" w:themeColor="text1"/>
          <w:sz w:val="24"/>
          <w:szCs w:val="24"/>
          <w14:textOutline w14:w="0" w14:cap="flat" w14:cmpd="sng" w14:algn="ctr">
            <w14:noFill/>
            <w14:prstDash w14:val="solid"/>
            <w14:round/>
          </w14:textOutline>
        </w:rPr>
        <w:t>2.2</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OWER POINT TRACKER</w:t>
      </w:r>
      <w:bookmarkEnd w:id="41"/>
      <w:bookmarkEnd w:id="42"/>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76434F28"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system can be classified based on the algorithms used; power converter in the system and application of the system (Standalone or grid interconnection). </w:t>
      </w:r>
    </w:p>
    <w:p w14:paraId="0F40B0FD" w14:textId="77777777" w:rsidR="00B85571" w:rsidRPr="00B10F01" w:rsidRDefault="00B85571" w:rsidP="00B85571">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Many methods to track the Maximum Power Point (MPP) for photovoltaic (PV) arrays have been discussed by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Trishan</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Esram</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4j25KaC","properties":{"formattedCitation":"(Esram &amp; Chapman, 2007)","plainCitation":"(Esram &amp; Chapman, 2007)","dontUpdate":true,"noteIndex":0},"citationItems":[{"id":62,"uris":["http://zotero.org/users/15982792/items/GH3JDW9P"],"itemData":{"id":62,"type":"article-journal","abstract":"The many different techniques for maximum power point tracking of photovoltaic (PV) arrays are discussed. The techniques are taken from the literature dating back to the earliest methods. It is shown that at least 19 distinct methods have been introduced in the literature, with many variations on implementation. This paper should serve as a convenient reference for future work in PV power generation.","container-title":"IEEE Transactions on Energy Conversion","DOI":"10.1109/TEC.2006.874230","ISSN":"1558-0059","issue":"2","note":"event-title: IEEE Transactions on Energy Conversion","page":"439-449","source":"IEEE Xplore","title":"Comparison of Photovoltaic Array Maximum Power Point Tracking Techniques","volume":"22","author":[{"family":"Esram","given":"Trishan"},{"family":"Chapman","given":"Patrick L."}],"issued":{"date-parts":[["2007",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work comprehensively outlines all the techniques applied in the field of MPPT and reveals that at least 19 distinct methods have been introduced. These methods differ in terms of complexity, efficiency, and implementation.</w:t>
      </w:r>
    </w:p>
    <w:p w14:paraId="3FD28C56" w14:textId="77777777" w:rsidR="00B85571" w:rsidRPr="00B10F01" w:rsidRDefault="00B85571" w:rsidP="00B85571">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a high-frequency photovoltaic pulse charger (PV-PC) for lead-acid batteries (LAB) guided by a power-increment-aided incremental-conductance maximum power point tracking (</w:t>
      </w:r>
      <w:proofErr w:type="spellStart"/>
      <w:r w:rsidRPr="00B10F01">
        <w:rPr>
          <w:rFonts w:ascii="Times New Roman" w:eastAsia="Times New Roman" w:hAnsi="Times New Roman" w:cs="Times New Roman"/>
          <w:sz w:val="24"/>
          <w:szCs w:val="24"/>
        </w:rPr>
        <w:t>PIINCMPPT</w:t>
      </w:r>
      <w:proofErr w:type="spellEnd"/>
      <w:r w:rsidRPr="00B10F01">
        <w:rPr>
          <w:rFonts w:ascii="Times New Roman" w:eastAsia="Times New Roman" w:hAnsi="Times New Roman" w:cs="Times New Roman"/>
          <w:sz w:val="24"/>
          <w:szCs w:val="24"/>
        </w:rPr>
        <w:t xml:space="preserve">) technique was proposed by Hung-I </w:t>
      </w:r>
      <w:proofErr w:type="spellStart"/>
      <w:r w:rsidRPr="00B10F01">
        <w:rPr>
          <w:rFonts w:ascii="Times New Roman" w:eastAsia="Times New Roman" w:hAnsi="Times New Roman" w:cs="Times New Roman"/>
          <w:sz w:val="24"/>
          <w:szCs w:val="24"/>
        </w:rPr>
        <w:t>Hsieh</w:t>
      </w:r>
      <w:proofErr w:type="spellEnd"/>
      <w:r w:rsidRPr="00B10F01">
        <w:rPr>
          <w:rFonts w:ascii="Times New Roman" w:eastAsia="Times New Roman" w:hAnsi="Times New Roman" w:cs="Times New Roman"/>
          <w:sz w:val="24"/>
          <w:szCs w:val="24"/>
        </w:rPr>
        <w:t xml:space="preserve"> et al. The PV-PC, implemented using a boost current converter (BCC), aims to eliminate </w:t>
      </w:r>
      <w:proofErr w:type="spellStart"/>
      <w:r w:rsidRPr="00B10F01">
        <w:rPr>
          <w:rFonts w:ascii="Times New Roman" w:eastAsia="Times New Roman" w:hAnsi="Times New Roman" w:cs="Times New Roman"/>
          <w:sz w:val="24"/>
          <w:szCs w:val="24"/>
        </w:rPr>
        <w:t>sulphating</w:t>
      </w:r>
      <w:proofErr w:type="spellEnd"/>
      <w:r w:rsidRPr="00B10F01">
        <w:rPr>
          <w:rFonts w:ascii="Times New Roman" w:eastAsia="Times New Roman" w:hAnsi="Times New Roman" w:cs="Times New Roman"/>
          <w:sz w:val="24"/>
          <w:szCs w:val="24"/>
        </w:rPr>
        <w:t xml:space="preserve"> crystallization on the electrode plates of LABs and thus extend battery life. The BCC is modeled in conjunction with the PV module to ensure maximum energy transfer to the battery. A duty-control mechanism guided by the PI-INC MPPT is designed to operate the BCC at MPP even under random insolation conditions.</w:t>
      </w:r>
    </w:p>
    <w:p w14:paraId="0B5EA273" w14:textId="77777777" w:rsidR="00B85571" w:rsidRPr="00B10F01" w:rsidRDefault="00B85571" w:rsidP="00B85571">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 practical design example involving a PV-PC system for a four-in-series LAB battery (48 VDC) was examined. The system</w:t>
      </w:r>
      <w:r>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ging behavior was compared to that of a traditional CC-CV charger. In this context, four different solar insolation change scenarios were analyzed to evaluate the tracking behavior of PI-INC MPPT in the PV-BC system. The results were also compared with those obtained using the conventional INC MPPT algorithm.</w:t>
      </w:r>
    </w:p>
    <w:p w14:paraId="488ADC23" w14:textId="77777777" w:rsidR="00B85571" w:rsidRPr="00B10F01" w:rsidRDefault="00B85571" w:rsidP="00B85571">
      <w:pPr>
        <w:spacing w:before="100" w:beforeAutospacing="1" w:after="100" w:afterAutospacing="1" w:line="480" w:lineRule="auto"/>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K.H. Hussein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4m96dJcw","properties":{"formattedCitation":"(Hussein, 1995)","plainCitation":"(Hussein, 1995)","dontUpdate":true,"noteIndex":0},"citationItems":[{"id":60,"uris":["http://zotero.org/users/15982792/items/QZLIR7ZV"],"itemData":{"id":60,"type":"article-journal","container-title":"IEE Proceedings - Generation, Transmission and Distribution","DOI":"10.1049/ip-gtd:19951577","ISSN":"13502360","issue":"1","journalAbbreviation":"IEE Proc., Gener. Transm. Distrib.","language":"en","page":"59","source":"DOI.org (Crossref)","title":"Maximum photovoltaic power tracking: an algorithm for rapidly changing atmospheric conditions","title-short":"Maximum photovoltaic power tracking","volume":"142","author":[{"family":"Hussein","given":"K.H."}],"issued":{"date-parts":[["199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199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developed a new Maximum Power Tracking (MPT) algorithm to locate the Maximum Power Operating Point (MPOP) by comparing the incremental and instantaneous conductance of the PV array. This study revealed the drawbacks of the widely used Perturb and Observe (P&amp;O) method and showed that the Incremental Conductance algorithm could track the MPOP effectively, even under rapidly changing atmospheric conditions. The conclusions were drawn through both simulation and graphical analysis.</w:t>
      </w:r>
    </w:p>
    <w:p w14:paraId="122BF3B3"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On the contrary, Zheng </w:t>
      </w:r>
      <w:proofErr w:type="spellStart"/>
      <w:r w:rsidRPr="00B10F01">
        <w:rPr>
          <w:rFonts w:ascii="Times New Roman" w:eastAsia="Times New Roman" w:hAnsi="Times New Roman" w:cs="Times New Roman"/>
          <w:sz w:val="24"/>
          <w:szCs w:val="24"/>
        </w:rPr>
        <w:t>Shicheng</w:t>
      </w:r>
      <w:proofErr w:type="spellEnd"/>
      <w:r w:rsidRPr="00B10F01">
        <w:rPr>
          <w:rFonts w:ascii="Times New Roman" w:eastAsia="Times New Roman" w:hAnsi="Times New Roman" w:cs="Times New Roman"/>
          <w:sz w:val="24"/>
          <w:szCs w:val="24"/>
        </w:rPr>
        <w:t xml:space="preserve"> et al. proposed a simpler MPPT method called Constant Voltage Tracking (CVT), based on an analysis of the PV array</w:t>
      </w:r>
      <w:r>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 xml:space="preserve">s characteristic curve and operational theor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K6hXPq","properties":{"formattedCitation":"(Xue, 2017)","plainCitation":"(Xue, 2017)","noteIndex":0},"citationItems":[{"id":392,"uris":["http://zotero.org/users/15982792/items/NLSCHT74"],"itemData":{"id":392,"type":"article-journal","abstract":"Photovoltaic industry has been an important development direction of China's strategic emerging industries since 2012, and more and more attentions have been paid to broaden the domestic demand to solve the problem of overcapacity of China's PV industry. Photovoltaic agriculture, the combination of photovoltaic power generation and agricultural activities, is a natural response to supply the green and sustainable electricity for agriculture. There are several main application modes of photovoltaic agriculture such as photovoltaic agricultural greenhouse, photovoltaic breeding, photovoltaic wastewater purification, photovoltaic water pumping and new type rural solar power station. Photovoltaic agriculture can effectively alleviate the contradiction between more population and less land, powerfully promote the development of controlled environmental agriculture, evidently increase economic benefits of farmers, and significantly improve environment due to emissions reduction in China. In recent years, photovoltaic agriculture has a rapid development in China due to powerful support policies, flourishing controlled environmental agriculture, policy-oriented rural electrification and promising electric machinery for greenhouse. Therefore, photovoltaic agriculture provides new opportunity for China's photovoltaic industry, thus not only to solve the dilemma of overcapacity for China's photovoltaic industry effectively, but also to accelerate the development of modern agriculture in China. However, the more theoretical researches and practical exploration must be conducted to optimize the combination of photovoltaic power generation and agricultural planting. And the unified standards must be established to standardize the design and scale of projects of photovoltaic agriculture. Also, photovoltaic enterprises need to produce widely applicable photovoltaic products for agricultural production and farmers’ life.","container-title":"Renewable and Sustainable Energy Reviews","DOI":"10.1016/j.rser.2017.01.098","ISSN":"1364-0321","journalAbbreviation":"Renewable and Sustainable Energy Reviews","page":"1-9","source":"ScienceDirect","title":"Photovoltaic agriculture - New opportunity for photovoltaic applications in China","volume":"73","author":[{"family":"Xue","given":"Jinlin"}],"issued":{"date-parts":[["2017",6,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Xue, 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sz w:val="24"/>
          <w:szCs w:val="24"/>
        </w:rPr>
        <w:t xml:space="preserve"> A lower-power PV system was designed using this method, which was validated using a PV charging setup. The charger controller applied successfully tracked the MPP of the PV array, proving the efficacy of the CVT technique.</w:t>
      </w:r>
    </w:p>
    <w:p w14:paraId="3B30CA5B"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In addition, </w:t>
      </w:r>
      <w:proofErr w:type="spellStart"/>
      <w:r w:rsidRPr="00B10F01">
        <w:rPr>
          <w:rFonts w:ascii="Times New Roman" w:eastAsia="Times New Roman" w:hAnsi="Times New Roman" w:cs="Times New Roman"/>
          <w:sz w:val="24"/>
          <w:szCs w:val="24"/>
        </w:rPr>
        <w:t>Noppadol</w:t>
      </w:r>
      <w:proofErr w:type="spellEnd"/>
      <w:r w:rsidRPr="00B10F01">
        <w:rPr>
          <w:rFonts w:ascii="Times New Roman" w:eastAsia="Times New Roman" w:hAnsi="Times New Roman" w:cs="Times New Roman"/>
          <w:sz w:val="24"/>
          <w:szCs w:val="24"/>
        </w:rPr>
        <w:t xml:space="preserve"> </w:t>
      </w:r>
      <w:proofErr w:type="spellStart"/>
      <w:r w:rsidRPr="00B10F01">
        <w:rPr>
          <w:rFonts w:ascii="Times New Roman" w:eastAsia="Times New Roman" w:hAnsi="Times New Roman" w:cs="Times New Roman"/>
          <w:sz w:val="24"/>
          <w:szCs w:val="24"/>
        </w:rPr>
        <w:t>Khaehintung</w:t>
      </w:r>
      <w:proofErr w:type="spellEnd"/>
      <w:r w:rsidRPr="00B10F01">
        <w:rPr>
          <w:rFonts w:ascii="Times New Roman" w:eastAsia="Times New Roman" w:hAnsi="Times New Roman" w:cs="Times New Roman"/>
          <w:sz w:val="24"/>
          <w:szCs w:val="24"/>
        </w:rPr>
        <w:t xml:space="preserve">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8Y8fRHx7","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presented an adjustable Self-Organizing Fuzzy Logic Controller (SOFLC) for a Solar-powered Traffic Light Equipment (SPTLE), integrated with an MPPT system. This system used a boost converter controlled by a PIC16F876A RISC microcontroller. Simulation results in MATLAB/</w:t>
      </w:r>
      <w:proofErr w:type="spellStart"/>
      <w:r w:rsidRPr="00B10F01">
        <w:rPr>
          <w:rFonts w:ascii="Times New Roman" w:eastAsia="Times New Roman" w:hAnsi="Times New Roman" w:cs="Times New Roman"/>
          <w:sz w:val="24"/>
          <w:szCs w:val="24"/>
        </w:rPr>
        <w:t>SIMULINK</w:t>
      </w:r>
      <w:proofErr w:type="spellEnd"/>
      <w:r w:rsidRPr="00B10F01">
        <w:rPr>
          <w:rFonts w:ascii="Times New Roman" w:eastAsia="Times New Roman" w:hAnsi="Times New Roman" w:cs="Times New Roman"/>
          <w:sz w:val="24"/>
          <w:szCs w:val="24"/>
        </w:rPr>
        <w:t xml:space="preserve"> indicated that the fuzzy-based P&amp;O MPPT offered better performance and produced more power from the solar panel compared to conventional methods.</w:t>
      </w:r>
    </w:p>
    <w:p w14:paraId="59CFE4F7"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Similarly, </w:t>
      </w:r>
      <w:proofErr w:type="spellStart"/>
      <w:r w:rsidRPr="00B10F01">
        <w:rPr>
          <w:rFonts w:ascii="Times New Roman" w:eastAsia="Times New Roman" w:hAnsi="Times New Roman" w:cs="Times New Roman"/>
          <w:sz w:val="24"/>
          <w:szCs w:val="24"/>
        </w:rPr>
        <w:t>Panom</w:t>
      </w:r>
      <w:proofErr w:type="spellEnd"/>
      <w:r w:rsidRPr="00B10F01">
        <w:rPr>
          <w:rFonts w:ascii="Times New Roman" w:eastAsia="Times New Roman" w:hAnsi="Times New Roman" w:cs="Times New Roman"/>
          <w:sz w:val="24"/>
          <w:szCs w:val="24"/>
        </w:rPr>
        <w:t xml:space="preserve"> </w:t>
      </w:r>
      <w:proofErr w:type="spellStart"/>
      <w:r w:rsidRPr="00B10F01">
        <w:rPr>
          <w:rFonts w:ascii="Times New Roman" w:eastAsia="Times New Roman" w:hAnsi="Times New Roman" w:cs="Times New Roman"/>
          <w:sz w:val="24"/>
          <w:szCs w:val="24"/>
        </w:rPr>
        <w:t>Petchjatuporn</w:t>
      </w:r>
      <w:proofErr w:type="spellEnd"/>
      <w:r w:rsidRPr="00B10F01">
        <w:rPr>
          <w:rFonts w:ascii="Times New Roman" w:eastAsia="Times New Roman" w:hAnsi="Times New Roman" w:cs="Times New Roman"/>
          <w:sz w:val="24"/>
          <w:szCs w:val="24"/>
        </w:rPr>
        <w:t xml:space="preserve"> et al. introduced a neural network-based MPPT algorithm for a solar battery charging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Arsad et al., 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tracking algorithm, implemented on a low-cost PIC16F876 RISC microcontroller without external sensors, showed superior tracking speed and reduced output power fluctuation during steady-state operations. The experimental outcomes using a commercial solar array confirmed an efficiency of over 90%.</w:t>
      </w:r>
    </w:p>
    <w:p w14:paraId="178FC4C1"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S. </w:t>
      </w:r>
      <w:proofErr w:type="spellStart"/>
      <w:r w:rsidRPr="00B10F01">
        <w:rPr>
          <w:rFonts w:ascii="Times New Roman" w:eastAsia="Times New Roman" w:hAnsi="Times New Roman" w:cs="Times New Roman"/>
          <w:sz w:val="24"/>
          <w:szCs w:val="24"/>
        </w:rPr>
        <w:t>Yuvarajan</w:t>
      </w:r>
      <w:proofErr w:type="spellEnd"/>
      <w:r w:rsidRPr="00B10F01">
        <w:rPr>
          <w:rFonts w:ascii="Times New Roman" w:eastAsia="Times New Roman" w:hAnsi="Times New Roman" w:cs="Times New Roman"/>
          <w:sz w:val="24"/>
          <w:szCs w:val="24"/>
        </w:rPr>
        <w:t xml:space="preserve">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fUBhh6p","properties":{"formattedCitation":"(Yuvarajan &amp; Xu, 2003)","plainCitation":"(Yuvarajan &amp; Xu, 2003)","dontUpdate":true,"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proposed a fast and accurate MPPT algorithm that utilizes the open-circuit voltage and short-circuit current of the PV panel. The algorithm incorporates the nonlinear V-I characteristics of the PV panel and was validated using MATLAB simulations. The maximum power deviation was less than 1.5% under typical illumination and temperature conditions, proving it to be both faster and more accurate than P&amp;O and other approximation-based methods.</w:t>
      </w:r>
    </w:p>
    <w:p w14:paraId="017BDE9C"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Prof. Dr. </w:t>
      </w:r>
      <w:proofErr w:type="spellStart"/>
      <w:r w:rsidRPr="00B10F01">
        <w:rPr>
          <w:rFonts w:ascii="Times New Roman" w:eastAsia="Times New Roman" w:hAnsi="Times New Roman" w:cs="Times New Roman"/>
          <w:sz w:val="24"/>
          <w:szCs w:val="24"/>
        </w:rPr>
        <w:t>Ilhami</w:t>
      </w:r>
      <w:proofErr w:type="spellEnd"/>
      <w:r w:rsidRPr="00B10F01">
        <w:rPr>
          <w:rFonts w:ascii="Times New Roman" w:eastAsia="Times New Roman" w:hAnsi="Times New Roman" w:cs="Times New Roman"/>
          <w:sz w:val="24"/>
          <w:szCs w:val="24"/>
        </w:rPr>
        <w:t xml:space="preserve"> </w:t>
      </w:r>
      <w:proofErr w:type="spellStart"/>
      <w:r w:rsidRPr="00B10F01">
        <w:rPr>
          <w:rFonts w:ascii="Times New Roman" w:eastAsia="Times New Roman" w:hAnsi="Times New Roman" w:cs="Times New Roman"/>
          <w:sz w:val="24"/>
          <w:szCs w:val="24"/>
        </w:rPr>
        <w:t>Colak</w:t>
      </w:r>
      <w:proofErr w:type="spellEnd"/>
      <w:r w:rsidRPr="00B10F01">
        <w:rPr>
          <w:rFonts w:ascii="Times New Roman" w:eastAsia="Times New Roman" w:hAnsi="Times New Roman" w:cs="Times New Roman"/>
          <w:sz w:val="24"/>
          <w:szCs w:val="24"/>
        </w:rPr>
        <w:t xml:space="preserve">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TA28iAx","properties":{"formattedCitation":"(Belkaid et al., 2016)","plainCitation":"(Belkaid et al., 2016)","dontUpdate":true,"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16)</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developed a real-time MATLAB </w:t>
      </w:r>
      <w:proofErr w:type="spellStart"/>
      <w:r w:rsidRPr="00B10F01">
        <w:rPr>
          <w:rFonts w:ascii="Times New Roman" w:eastAsia="Times New Roman" w:hAnsi="Times New Roman" w:cs="Times New Roman"/>
          <w:sz w:val="24"/>
          <w:szCs w:val="24"/>
        </w:rPr>
        <w:t>Simulink</w:t>
      </w:r>
      <w:proofErr w:type="spellEnd"/>
      <w:r w:rsidRPr="00B10F01">
        <w:rPr>
          <w:rFonts w:ascii="Times New Roman" w:eastAsia="Times New Roman" w:hAnsi="Times New Roman" w:cs="Times New Roman"/>
          <w:sz w:val="24"/>
          <w:szCs w:val="24"/>
        </w:rPr>
        <w:t xml:space="preserve"> model of three solar farms, each providing 15 kW of power. Energy conversion in each farm was managed using P&amp;O-based MPPT algorithms. The generated DC power was collected using parallel converter connections via inter-phase transformers and converted to 3-phase AC through a full-bridge inverter controlled by sinusoidal pulse width modulation (SPWM).</w:t>
      </w:r>
    </w:p>
    <w:p w14:paraId="0817A685"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Furthermore, S.G. </w:t>
      </w:r>
      <w:proofErr w:type="spellStart"/>
      <w:r w:rsidRPr="00B10F01">
        <w:rPr>
          <w:rFonts w:ascii="Times New Roman" w:eastAsia="Times New Roman" w:hAnsi="Times New Roman" w:cs="Times New Roman"/>
          <w:sz w:val="24"/>
          <w:szCs w:val="24"/>
        </w:rPr>
        <w:t>Tesfahunegn</w:t>
      </w:r>
      <w:proofErr w:type="spellEnd"/>
      <w:r w:rsidRPr="00B10F01">
        <w:rPr>
          <w:rFonts w:ascii="Times New Roman" w:eastAsia="Times New Roman" w:hAnsi="Times New Roman" w:cs="Times New Roman"/>
          <w:sz w:val="24"/>
          <w:szCs w:val="24"/>
        </w:rPr>
        <w:t xml:space="preserve"> et al. designed a solar/battery charge controller integrating both MPPT and over-voltage control into a single functio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Arsad et al., 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A small-signal model of the lead-acid battery was developed to design the dual-loop controller. Simulation studies in </w:t>
      </w:r>
      <w:proofErr w:type="spellStart"/>
      <w:r w:rsidRPr="00B10F01">
        <w:rPr>
          <w:rFonts w:ascii="Times New Roman" w:eastAsia="Times New Roman" w:hAnsi="Times New Roman" w:cs="Times New Roman"/>
          <w:sz w:val="24"/>
          <w:szCs w:val="24"/>
        </w:rPr>
        <w:t>SIMULINK</w:t>
      </w:r>
      <w:proofErr w:type="spellEnd"/>
      <w:r w:rsidRPr="00B10F01">
        <w:rPr>
          <w:rFonts w:ascii="Times New Roman" w:eastAsia="Times New Roman" w:hAnsi="Times New Roman" w:cs="Times New Roman"/>
          <w:sz w:val="24"/>
          <w:szCs w:val="24"/>
        </w:rPr>
        <w:t>/</w:t>
      </w:r>
      <w:proofErr w:type="spellStart"/>
      <w:r w:rsidRPr="00B10F01">
        <w:rPr>
          <w:rFonts w:ascii="Times New Roman" w:eastAsia="Times New Roman" w:hAnsi="Times New Roman" w:cs="Times New Roman"/>
          <w:sz w:val="24"/>
          <w:szCs w:val="24"/>
        </w:rPr>
        <w:t>SIMPOWER</w:t>
      </w:r>
      <w:proofErr w:type="spellEnd"/>
      <w:r w:rsidRPr="00B10F01">
        <w:rPr>
          <w:rFonts w:ascii="Times New Roman" w:eastAsia="Times New Roman" w:hAnsi="Times New Roman" w:cs="Times New Roman"/>
          <w:sz w:val="24"/>
          <w:szCs w:val="24"/>
        </w:rPr>
        <w:t xml:space="preserve"> confirmed its superior transient response with minimal voltage overshoot.</w:t>
      </w:r>
    </w:p>
    <w:p w14:paraId="0E5BF75D"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In a similar context, </w:t>
      </w:r>
      <w:proofErr w:type="spellStart"/>
      <w:r w:rsidRPr="00B10F01">
        <w:rPr>
          <w:rFonts w:ascii="Times New Roman" w:eastAsia="Times New Roman" w:hAnsi="Times New Roman" w:cs="Times New Roman"/>
          <w:sz w:val="24"/>
          <w:szCs w:val="24"/>
        </w:rPr>
        <w:t>Yuncong</w:t>
      </w:r>
      <w:proofErr w:type="spellEnd"/>
      <w:r w:rsidRPr="00B10F01">
        <w:rPr>
          <w:rFonts w:ascii="Times New Roman" w:eastAsia="Times New Roman" w:hAnsi="Times New Roman" w:cs="Times New Roman"/>
          <w:sz w:val="24"/>
          <w:szCs w:val="24"/>
        </w:rPr>
        <w:t xml:space="preserve"> Jiang et al. introduced an analog MPPT controller that uses load current to maximize solar panel output. This method, compared to traditional designs that require voltage-current multiplication, reduced both the size and cost of the controll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CnlkZyum","properties":{"formattedCitation":"(Yuvarajan &amp; Xu, 2003)","plainCitation":"(Yuvarajan &amp; Xu, 2003)","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Yuvarajan &amp; Xu, 200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Simulation results confirmed the effectiveness of this low-cost design.</w:t>
      </w:r>
    </w:p>
    <w:p w14:paraId="792D6EDB"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Arash </w:t>
      </w:r>
      <w:proofErr w:type="spellStart"/>
      <w:r w:rsidRPr="00B10F01">
        <w:rPr>
          <w:rFonts w:ascii="Times New Roman" w:eastAsia="Times New Roman" w:hAnsi="Times New Roman" w:cs="Times New Roman"/>
          <w:sz w:val="24"/>
          <w:szCs w:val="24"/>
        </w:rPr>
        <w:t>Shafie</w:t>
      </w:r>
      <w:proofErr w:type="spellEnd"/>
      <w:r w:rsidRPr="00B10F01">
        <w:rPr>
          <w:rFonts w:ascii="Times New Roman" w:eastAsia="Times New Roman" w:hAnsi="Times New Roman" w:cs="Times New Roman"/>
          <w:sz w:val="24"/>
          <w:szCs w:val="24"/>
        </w:rPr>
        <w:t xml:space="preserv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djOHRl1c","properties":{"formattedCitation":"(Kantibhai &amp; Kumar, 2020)","plainCitation":"(Kantibhai &amp; Kumar, 2020)","dontUpdate":true,"noteIndex":0},"citationItems":[{"id":39,"uris":["http://zotero.org/users/15982792/items/ZH5STHHS"],"itemData":{"id":39,"type":"article-journal","abstract":"Due to increment of power demand here to find the new type of generation system. The concept of Renewable Energy Source (RES) is now become a most popular for generation of power. There are basically three types of RES is used for generation process, Wind, PV, fuel cell. Solar system is the one of the best RES techniques for generation of electrical power but it have some drawback. It is only used in the day time and has low efficiency. For improving the efficiency of the system here maximum power tracking is needed. Here in this paper discuss the Incremental Conduction based MPPT for tracking the solar power. The whole system is modelled in MATLAB software for checking the performance of the system.","container-title":"International Journal of Technical Research &amp; Science","DOI":"10.30780/specialissue-electricalsystem/003","ISSN":"24542024","issue":"Issue2","journalAbbreviation":"IJTRS","language":"en","page":"17-24","source":"DOI.org (Crossref)","title":"PERFORMANCE ANALYSIS OF INC BASED MPPT FOR PV SYSTEM","volume":"Special","author":[{"family":"Kantibhai","given":"Gohil Sanjay"},{"family":"Kumar","given":"Santosh"}],"issued":{"date-parts":[["2020",7,1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 xml:space="preserve"> proposed a novel MPPT algorithm aimed at constant voltage-type battery charging applications. The strategy focused on maximizing output current, offering the benefits of a simple current controller and independence from specific circuit topologies. A new hybrid PV model was introduced for simulation, validating the algorithm</w:t>
      </w:r>
      <w:r>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reliability and high efficiency.</w:t>
      </w:r>
    </w:p>
    <w:p w14:paraId="5F02B55D"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olar PV systems have attracted significant research interest over the years to enhance module efficiency. The inherent non-linear nature of the IV curve necessitates techniques to determine the MPP, which justifies the widespread adoption of MPPT techniques.</w:t>
      </w:r>
    </w:p>
    <w:p w14:paraId="05F4A54D"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According to </w:t>
      </w:r>
      <w:proofErr w:type="spellStart"/>
      <w:r w:rsidRPr="00B10F01">
        <w:rPr>
          <w:rFonts w:ascii="Times New Roman" w:eastAsia="Times New Roman" w:hAnsi="Times New Roman" w:cs="Times New Roman"/>
          <w:sz w:val="24"/>
          <w:szCs w:val="24"/>
        </w:rPr>
        <w:t>Murtaza</w:t>
      </w:r>
      <w:proofErr w:type="spellEnd"/>
      <w:r w:rsidRPr="00B10F01">
        <w:rPr>
          <w:rFonts w:ascii="Times New Roman" w:eastAsia="Times New Roman" w:hAnsi="Times New Roman" w:cs="Times New Roman"/>
          <w:sz w:val="24"/>
          <w:szCs w:val="24"/>
        </w:rPr>
        <w:t xml:space="preserv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5ou1V5q7","properties":{"formattedCitation":"(Murtaza et al., 2012)","plainCitation":"(Murtaza et al., 2012)","dontUpdate":true,"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despite the development of numerous MPPT techniques, the P&amp;O method remains popular due to its simplicity, low cost, and ease of implementation. However, it suffers from slow response under rapidly changing irradiance and tends to oscillate around the MPP.</w:t>
      </w:r>
    </w:p>
    <w:p w14:paraId="15763FC2"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To mitigate these issues, Ali F. </w:t>
      </w:r>
      <w:proofErr w:type="spellStart"/>
      <w:r w:rsidRPr="00B10F01">
        <w:rPr>
          <w:rFonts w:ascii="Times New Roman" w:eastAsia="Times New Roman" w:hAnsi="Times New Roman" w:cs="Times New Roman"/>
          <w:sz w:val="24"/>
          <w:szCs w:val="24"/>
        </w:rPr>
        <w:t>Murtaza</w:t>
      </w:r>
      <w:proofErr w:type="spellEnd"/>
      <w:r w:rsidRPr="00B10F01">
        <w:rPr>
          <w:rFonts w:ascii="Times New Roman" w:eastAsia="Times New Roman" w:hAnsi="Times New Roman" w:cs="Times New Roman"/>
          <w:sz w:val="24"/>
          <w:szCs w:val="24"/>
        </w:rPr>
        <w:t xml:space="preserve"> et al. introduced a hybrid MPPT method combining P&amp;O and Fractional Open Circuit Voltage (FOCV) techniques. This hybrid method showed enhanced robustness and reduced oscillations under variable irradiance conditions. Simulation in MATLAB/</w:t>
      </w:r>
      <w:proofErr w:type="spellStart"/>
      <w:r w:rsidRPr="00B10F01">
        <w:rPr>
          <w:rFonts w:ascii="Times New Roman" w:eastAsia="Times New Roman" w:hAnsi="Times New Roman" w:cs="Times New Roman"/>
          <w:sz w:val="24"/>
          <w:szCs w:val="24"/>
        </w:rPr>
        <w:t>SIMULINK</w:t>
      </w:r>
      <w:proofErr w:type="spellEnd"/>
      <w:r w:rsidRPr="00B10F01">
        <w:rPr>
          <w:rFonts w:ascii="Times New Roman" w:eastAsia="Times New Roman" w:hAnsi="Times New Roman" w:cs="Times New Roman"/>
          <w:sz w:val="24"/>
          <w:szCs w:val="24"/>
        </w:rPr>
        <w:t xml:space="preserve"> confirmed its superior performance compared to conventional P&amp;O.</w:t>
      </w:r>
    </w:p>
    <w:p w14:paraId="7478C592"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On the contrary, </w:t>
      </w:r>
      <w:proofErr w:type="spellStart"/>
      <w:r w:rsidRPr="00B10F01">
        <w:rPr>
          <w:rFonts w:ascii="Times New Roman" w:eastAsia="Times New Roman" w:hAnsi="Times New Roman" w:cs="Times New Roman"/>
          <w:sz w:val="24"/>
          <w:szCs w:val="24"/>
        </w:rPr>
        <w:t>Weidong</w:t>
      </w:r>
      <w:proofErr w:type="spellEnd"/>
      <w:r w:rsidRPr="00B10F01">
        <w:rPr>
          <w:rFonts w:ascii="Times New Roman" w:eastAsia="Times New Roman" w:hAnsi="Times New Roman" w:cs="Times New Roman"/>
          <w:sz w:val="24"/>
          <w:szCs w:val="24"/>
        </w:rPr>
        <w:t xml:space="preserve"> Xiao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g4EPzf","properties":{"formattedCitation":"(Xiao et al., 2007)","plainCitation":"(Xiao et al., 2007)","dontUpdate":true,"noteIndex":0},"citationItems":[{"id":37,"uris":["http://zotero.org/users/15982792/items/TH5AQSBV"],"itemData":{"id":37,"type":"article-journal","abstract":"This paper looks at the performance of photovoltaic modules in nonideal conditions and proposes topologies to minimize the degradation of performance caused by these conditions. It is found that the peak power point of a module is significantly decreased due to only the slightest shading of the module, and that this effect is propagated through other nonshaded modules connected in series with the shaded one. Based on this result, two topologies for parallel module connections have been outlined. In addition, dc/dc converter technologies, which are necessary to the design, are compared by way of their dynamic models, frequency characteristics, and component cost. Out of this comparison, a recommendation has been made","container-title":"IEEE Transactions on Industrial Electronics","DOI":"10.1109/TIE.2007.894732","ISSN":"1557-9948","issue":"3","note":"event-title: IEEE Transactions on Industrial Electronics","page":"1696-1704","source":"IEEE Xplore","title":"Topology Study of Photovoltaic Interface for Maximum Power Point Tracking","volume":"54","author":[{"family":"Xiao","given":"Weidong"},{"family":"Ozog","given":"Nathan"},{"family":"Dunford","given":"William G."}],"issued":{"date-parts":[["2007",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studied the performance of PV modules under non-ideal conditions such as shading. Their findings showed that even minor shading drastically reduces module power output and impacts non-shaded modules in series. To address this, they proposed two topologies based on parallel module connections and compared various DC-DC converter technologies in terms of dynamic response, frequency characteristics, and cost.</w:t>
      </w:r>
    </w:p>
    <w:p w14:paraId="584078E9"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Jun Pan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BiOJ6y3C","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proposed an MPPT strategy based on the output current of a DC/DC converter using a variable duty cycle step. This modified P&amp;O method simplified system structure while enhancing tracking speed and accuracy. In terms of battery charging, an optimal control strategy combining MPPT and intermittent current charging was employed. This prevented overcharging, improved state of charge, and extended battery life.</w:t>
      </w:r>
    </w:p>
    <w:p w14:paraId="3C6B5AB0"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In standalone DC system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Singh et al., 202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reported that excess power fed into a battery under high state-of-charge and low load conditions reduces battery lifespan. Although output voltage controllers were traditionally used, this study showed that such controllers could lead to system instability.</w:t>
      </w:r>
    </w:p>
    <w:p w14:paraId="7D82D5D2"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resolve this, Sandeep Anand et al. proposed a novel charge controller scheme ensuring that battery voltage remains below its gassing voltage. This design optimizes PV and battery utilization while protecting battery health. Simulations and laboratory prototype experiments validated its performance.</w:t>
      </w:r>
    </w:p>
    <w:p w14:paraId="1F51C8DC"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Lastly, Mohamed </w:t>
      </w:r>
      <w:proofErr w:type="spellStart"/>
      <w:r w:rsidRPr="00B10F01">
        <w:rPr>
          <w:rFonts w:ascii="Times New Roman" w:eastAsia="Times New Roman" w:hAnsi="Times New Roman" w:cs="Times New Roman"/>
          <w:sz w:val="24"/>
          <w:szCs w:val="24"/>
        </w:rPr>
        <w:t>Azab</w:t>
      </w:r>
      <w:proofErr w:type="spellEnd"/>
      <w:r w:rsidRPr="00B10F01">
        <w:rPr>
          <w:rFonts w:ascii="Times New Roman" w:eastAsia="Times New Roman" w:hAnsi="Times New Roman" w:cs="Times New Roman"/>
          <w:sz w:val="24"/>
          <w:szCs w:val="24"/>
        </w:rPr>
        <w:t xml:space="preserve"> introduced an MPPT algorithm that uses computed maximum power as a reference for an ON/OFF controller with hysteresis. Unlike conventional MPPT methods, this algorithm directly controls power extraction, offering high convergence speed and independence from PV characteristics. Testing under various conditions confirmed its ability to track MPP even with sudden irradiance changes.</w:t>
      </w:r>
    </w:p>
    <w:p w14:paraId="1F93653C" w14:textId="77777777" w:rsidR="00B85571" w:rsidRPr="00B10F01" w:rsidRDefault="00B85571" w:rsidP="00B85571">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Ashish </w:t>
      </w:r>
      <w:proofErr w:type="spellStart"/>
      <w:r w:rsidRPr="00B10F01">
        <w:rPr>
          <w:rFonts w:ascii="Times New Roman" w:eastAsia="Times New Roman" w:hAnsi="Times New Roman" w:cs="Times New Roman"/>
          <w:sz w:val="24"/>
          <w:szCs w:val="24"/>
        </w:rPr>
        <w:t>Pandey</w:t>
      </w:r>
      <w:proofErr w:type="spellEnd"/>
      <w:r w:rsidRPr="00B10F01">
        <w:rPr>
          <w:rFonts w:ascii="Times New Roman" w:eastAsia="Times New Roman" w:hAnsi="Times New Roman" w:cs="Times New Roman"/>
          <w:sz w:val="24"/>
          <w:szCs w:val="24"/>
        </w:rPr>
        <w:t xml:space="preserve"> et al. critiqued the P&amp;O method for its limitations under rapidly changing conditions. They proposed a variable step-length algorithm that evaluates the overall trend in the power-voltage curve, effectively reducing the drift and improving accuracy.</w:t>
      </w:r>
    </w:p>
    <w:p w14:paraId="749F62F2"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43" w:name="_Toc201814152"/>
      <w:bookmarkStart w:id="44" w:name="_Toc202254854"/>
      <w:r>
        <w:rPr>
          <w:rFonts w:ascii="Times New Roman" w:hAnsi="Times New Roman" w:cs="Times New Roman"/>
          <w:color w:val="000000" w:themeColor="text1"/>
          <w14:textOutline w14:w="0" w14:cap="flat" w14:cmpd="sng" w14:algn="ctr">
            <w14:noFill/>
            <w14:prstDash w14:val="solid"/>
            <w14:round/>
          </w14:textOutline>
        </w:rPr>
        <w:t>2.2.1</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CLASSIFICATION BASED ON CONVERTER</w:t>
      </w:r>
      <w:bookmarkEnd w:id="43"/>
      <w:bookmarkEnd w:id="44"/>
    </w:p>
    <w:p w14:paraId="21A3C7F1" w14:textId="77777777" w:rsidR="00B85571" w:rsidRPr="00B10F01" w:rsidRDefault="00B85571" w:rsidP="00B85571">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Koutroulis</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yilLCCVV","properties":{"formattedCitation":"(Koutroulis et al., 2001)","plainCitation":"(Koutroulis et al., 2001)","dontUpdate":true,"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troduced a new MPPT system that uses a Buck-type DC/DC converter, which is controlled by a microcontroller. In this method, the output power of the PV array is directly used to control the DC/DC converter. This method has high efficiency, lower cost, and can be easily modified to handle more energy sources. A new MPPT system has been developed by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Koutroulis</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 consisting of a buck-type DC/dc converter, which was controlled by a microcontroller-based unit. The main difference between the methods used in the proposed MPPT system and other techniques used in the past was that the PV array output power was used to directly control the DC/DC converter, thus reducing the complexity of the system. The resulting system has high efficiency, lower cost and can be easily modified to handle more energy sources (e.g., wind-generators). The experimental results show that the use of the proposed MPPT control increases the PV output power by as much as 15% compared to the case where the DC/DC converter duty cycle was set such that the PV array produces the maximum power at 1 k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25 °C.</w:t>
      </w:r>
    </w:p>
    <w:p w14:paraId="233A1CEE" w14:textId="77777777" w:rsidR="00B85571" w:rsidRPr="00B10F01" w:rsidRDefault="00B85571" w:rsidP="00B85571">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system with an alternative source of energy supply from a photovoltaic energy system that operates in case of utility power failure has been discussed by C.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Thulasiyammal</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5A8y6x2","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proposed PV system is composed of a conventional novel single-axis tracking system and a PV system with a DC-DC boost converter and PWM voltage source inverter. The PV panel voltage is taken as an input parameter to maximize the output power. PWM techniques to regulate the output power of the boost converter at its maximum possible value and simultaneously control the charging process of the battery were proposed by D.V.N.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Ananth</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vazL64vh","properties":{"formattedCitation":"(Murtaza et al., 2012)","plainCitation":"(Murtaza et al., 2012)","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nalysis of the boost converter was demonstrated using a MATLAB/</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Simulink</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l.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Chamnan</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Ratsame</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2jp0voY","properties":{"formattedCitation":"(Sharma et al., 2015)","plainCitation":"(Sharma et al., 2015)","dontUpdate":true,"noteIndex":0},"citationItems":[{"id":157,"uris":["http://zotero.org/users/15982792/items/7HD4FQMR"],"itemData":{"id":157,"type":"article-journal","abstract":"Photovoltaic cells have been there in the energy sector for a very long time now. But, only recently have they seen extensive utilisation in terms of commercial aspects. The recent advancements in the technology and the reduction of fossil fuel resources have further contributed to the cause. But still, there lies several challenges to it. One of the major obstacles in this field is to detect the highest power output from cell. High Peak Power Transfer methods can be projected in the literature for same. Perturb and Observe and Incremental Conductance etc are some to name a few. This paper focuses on a novel approach of utilising a neuro-fuzzy approach to solve the MPPT problem in multi-junction photo-voltaic cell. The multi-junction photovoltaic cell was assumed to provide better output in terms of voltage.","language":"en","source":"Zotero","title":"A Neuro-Fuzzy Approach based MPPT for Mutli- Junction Photo-Voltaic Arrays","volume":"3","author":[{"family":"Sharma","given":"Meera"},{"family":"Sharma","given":"Sudhir"},{"family":"Sharma","given":"Gagandeep"},{"family":"Mehta","given":"Shivani"}],"issued":{"date-parts":[["201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1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 an intelligent control method for the maximum power point tracking (MPPT) of a photovoltaic-powered water pump system for long long-tailed boat in Thailand by using a DC-DC boost converter as a switching charger. This system consisted of a solar array, a switching battery charger based on a boost DC-DC converter, a battery, and a small water pump. The solar array had a specification of 75 watts of output power, 14-18 volts of output DC voltage, and 3A of output DC. The output power of the solar array was the input power for the boost DC-DC converters and the switching charger. To control the boost converter, the pulse width modulation (PWM) was applied. The water pump was controlled by a microcontroller PIC 186627. When the water amount reaches the specified level, a sensor will send a signal to the microcontroller to control a relay to drive a motor in the water pump. To verify the proposed pump system, a prototype of a water pump for a small boat was built to experimentation. From the results, to stabilize the output voltage of the boost DCDC charger at 25.6 volts, the duty ratio was controlled at 35-50% with a 100 kHz switching frequency. The battery, having a rated voltage of 24 volts and a rated current of 7 amps per hour, was used in the system. A novel cost-effective, more accurate, and efficient microcontroller-based MPPT system for a solar voltaic system to ensure fast tracking of MPOP at all fast-changing environmental conditions has been proposed by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Siwakoti</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oldhxwJ","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uses a PWM technique to regulate the power output of the boost DC/DC converter at its maximum possible value and simultaneously controls the charging process of the battery. The Incremental Conductance algorithm is implemented here. The incremental conductance method implemented is based on the principle that at the maximum power point </w:t>
      </w:r>
    </w:p>
    <w:p w14:paraId="077488AB" w14:textId="77777777" w:rsidR="00B85571" w:rsidRPr="00B10F01" w:rsidRDefault="00D31514" w:rsidP="00B85571">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P</m:t>
              </m:r>
            </m:num>
            <m:den>
              <m:r>
                <w:rPr>
                  <w:rFonts w:ascii="Cambria Math" w:hAnsi="Cambria Math" w:cs="Times New Roman"/>
                  <w:color w:val="000000" w:themeColor="text1"/>
                  <w:sz w:val="24"/>
                  <w:szCs w:val="24"/>
                  <w14:textOutline w14:w="0" w14:cap="flat" w14:cmpd="sng" w14:algn="ctr">
                    <w14:noFill/>
                    <w14:prstDash w14:val="solid"/>
                    <w14:round/>
                  </w14:textOutline>
                </w:rPr>
                <m:t>dv</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0 …………………… (2)</m:t>
          </m:r>
        </m:oMath>
      </m:oMathPara>
    </w:p>
    <w:p w14:paraId="1CABB00F" w14:textId="77777777" w:rsidR="00B85571" w:rsidRPr="00B10F01" w:rsidRDefault="00B85571" w:rsidP="00B85571">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nce</w:t>
      </w:r>
    </w:p>
    <w:p w14:paraId="018E022D" w14:textId="77777777" w:rsidR="00B85571" w:rsidRPr="00B10F01" w:rsidRDefault="00B85571" w:rsidP="00B85571">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P=IV</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 (3)</m:t>
        </m:r>
      </m:oMath>
    </w:p>
    <w:p w14:paraId="3FF619D7" w14:textId="77777777" w:rsidR="00B85571" w:rsidRPr="00B10F01" w:rsidRDefault="00B85571" w:rsidP="00B85571">
      <w:pPr>
        <w:autoSpaceDE w:val="0"/>
        <w:autoSpaceDN w:val="0"/>
        <w:adjustRightInd w:val="0"/>
        <w:spacing w:after="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t yields:</w:t>
      </w:r>
    </w:p>
    <w:p w14:paraId="5F4A2E5D" w14:textId="77777777" w:rsidR="00B85571" w:rsidRPr="00B10F01" w:rsidRDefault="00D31514" w:rsidP="00B85571">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V</m:t>
            </m:r>
          </m:num>
          <m:den>
            <m:r>
              <w:rPr>
                <w:rFonts w:ascii="Cambria Math" w:hAnsi="Cambria Math" w:cs="Times New Roman"/>
                <w:color w:val="000000" w:themeColor="text1"/>
                <w:sz w:val="24"/>
                <w:szCs w:val="24"/>
                <w14:textOutline w14:w="0" w14:cap="flat" w14:cmpd="sng" w14:algn="ctr">
                  <w14:noFill/>
                  <w14:prstDash w14:val="solid"/>
                  <w14:round/>
                </w14:textOutline>
              </w:rPr>
              <m:t>dI</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xml:space="preserve">= </m:t>
        </m:r>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I</m:t>
            </m:r>
          </m:num>
          <m:den>
            <m:r>
              <w:rPr>
                <w:rFonts w:ascii="Cambria Math" w:hAnsi="Cambria Math" w:cs="Times New Roman"/>
                <w:color w:val="000000" w:themeColor="text1"/>
                <w:sz w:val="24"/>
                <w:szCs w:val="24"/>
                <w14:textOutline w14:w="0" w14:cap="flat" w14:cmpd="sng" w14:algn="ctr">
                  <w14:noFill/>
                  <w14:prstDash w14:val="solid"/>
                  <w14:round/>
                </w14:textOutline>
              </w:rPr>
              <m:t>V</m:t>
            </m:r>
          </m:den>
        </m:f>
      </m:oMath>
      <w:r w:rsidR="00B85571"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w:t>
      </w:r>
      <w:r w:rsidR="00B85571" w:rsidRPr="00B10F01">
        <w:rPr>
          <w:rFonts w:ascii="Times New Roman" w:hAnsi="Times New Roman" w:cs="Times New Roman"/>
          <w:color w:val="000000" w:themeColor="text1"/>
          <w:sz w:val="24"/>
          <w:szCs w:val="24"/>
          <w14:textOutline w14:w="0" w14:cap="flat" w14:cmpd="sng" w14:algn="ctr">
            <w14:noFill/>
            <w14:prstDash w14:val="solid"/>
            <w14:round/>
          </w14:textOutline>
        </w:rPr>
        <w:t>…………………… (4)</w:t>
      </w:r>
    </w:p>
    <w:p w14:paraId="3BE1823F" w14:textId="77777777" w:rsidR="00B85571" w:rsidRPr="00B10F01" w:rsidRDefault="00B85571" w:rsidP="00B85571">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P, V, and I are the PV array output power, voltage, and current, respectively.</w:t>
      </w:r>
    </w:p>
    <w:p w14:paraId="554E8A45" w14:textId="77777777" w:rsidR="00B85571" w:rsidRPr="00B10F01" w:rsidRDefault="00B85571" w:rsidP="00B85571">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R. Sanjeeva Reddy et al proposed PWM techniques to regulate the output power of the boost converter at its maximum possible value and simultaneously control the charging process of the battery. Parameter extraction, model evaluation, and analysis of the boost converter were demonstrated using a MATLAB/</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Simulink</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l. A battery-integrated boost converter for module-based series-connected PV systems has been analyzed by Yang Du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a81xtiJ","properties":{"formattedCitation":"(Du &amp; Lu, 2010)","plainCitation":"(Du &amp; Lu, 2010)","dontUpdate":true,"noteIndex":0},"citationItems":[{"id":190,"uris":["http://zotero.org/users/15982792/items/UL3WKPQ8"],"itemData":{"id":190,"type":"paper-conference","abstract":"In this paper, a battery-integrated boost converter for module-based series connected photovoltaic (PV) system is analyzed. Each PV module has its own battery and DC/DC converter. The converter achieves maximum power point tracking (MPPT) and battery charging. Application of proposed converter to module-based series connected PV system can maintain string voltage and save an additional voltage amplification stage. Steady-state analysis of the converter to determine the power flow equations is presented. Three advantages comparing with the conventional series connected boost converter are reported. Simulation and experimental results of a laboratory prototype are presented.","container-title":"The 2010 International Power Electronics Conference - ECCE ASIA -","DOI":"10.1109/IPEC.2010.5543655","event-title":"The 2010 International Power Electronics Conference - ECCE ASIA -","page":"694-698","source":"IEEE Xplore","title":"Analysis of a battery-integrated boost converter for module-based series connected photovoltaic system","URL":"https://ieeexplore.ieee.org/document/5543655","author":[{"family":"Du","given":"Yang"},{"family":"Lu","given":"Dylan Dah-Chuan"}],"accessed":{"date-parts":[["2025",3,30]]},"issued":{"date-parts":[["2010",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Each PV module has its battery and DC/DC converter. The converter achieves MPPT and battery charging. The application of the proposed converter to a module-based series-connected PV system can maintain string voltage and save an additional voltage amplification stage. Steady-state analysis of the converter to determine the power flow equations was presented. Three advantages compared with the conventional series-connected boost converter were reported. Simulation and experimental results of a laboratory prototype were presented. For conventional parallel PV sources, the current ripple at the load side increases when the ripples are added up from each converter, which also reduces the lifetime of the battery storage. Even though the ripple was able to be reduced by increasing switching frequency, the extra switching losses must be taken into account. In this paper, a switching technique was proposed based on paralleled multiple-input sources with boost converters. Since the current ripple of the battery charging current can be minimized without the restrictions of source voltages, currents, and duty cycles, the MPPT algorithm was also able to be implemented with the proposed technique for integrating renewables into the smart grid. The proposed technique was validated through detailed numerical analysis, simulation, and experimental results.</w:t>
      </w:r>
    </w:p>
    <w:p w14:paraId="411B5BAC" w14:textId="77777777" w:rsidR="00B85571" w:rsidRPr="00B10F01" w:rsidRDefault="00B85571" w:rsidP="00B85571">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ling</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ontrol design of the PV charger system using a Buck-Boost converter was presented by B.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SreeManju</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MAlF5gBx","properties":{"formattedCitation":"(School of Electrical Engineering, KIIT University, Bhubaneshwar-751024, Odisha, India et al., 2011)","plainCitation":"(School of Electrical Engineering, KIIT University, Bhubaneshwar-751024, Odisha, India et al., 2011)","dontUpdate":true,"noteIndex":0},"citationItems":[{"id":193,"uris":["http://zotero.org/users/15982792/items/8VTV7R9T"],"itemData":{"id":193,"type":"article-journal","abstract":"The need of Solar Photovoltaics has increased greatly in comparison to the traditional non-renewable energy sources. These resources are a promising solution for the future day’s energy requirement. Extracting maximum energy from the solar panels increases the overall efficiency of the system. Maximum power point is the point in the I-V curve of the solar module where the current and voltage corresponding to this point is maximum and more of electrical energy is extracted other than mechanical and thermal energy. In order to make best use of the PV system there are two ways i.e. orienting the panels in the direction of solar radiation and secondly electrically tracking the maximum power point by load matching. There are various methods of working of MPPT. In this paper two major methods i.e. the Perturb and Observance method and the Incremental Conductance method are taken. By using Matlab simulation of PV system using a Buck-Boost converter the two methods are tested and the energy and efficiency of both the methods are calculated. It is clear that though P and O method is simple Incremental Conductance method gives a better result.","container-title":"Indian Journal of Applied Research","DOI":"10.15373/2249555X/MAY2013/62","ISSN":"2249555X, 2249555X","issue":"5","journalAbbreviation":"IJAR","language":"en","page":"206-208","source":"DOI.org (Crossref)","title":"A Comparative Study of Perturb-Observance Method and Incremental Conductance Method","volume":"3","author":[{"literal":"School of Electrical Engineering, KIIT University, Bhubaneshwar-751024, Odisha, India"},{"family":"Pradhan","given":"Arjyadhara"},{"family":"Dr S.M Ali","given":"Dr S.M Ali"},{"family":"Dash","given":"Ritesh"}],"issued":{"date-parts":[["2011",10,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controller was designed to balance the power flow from the PV module to the battery and the load, such that PV power was utilized effectively and the battery was charged in three charging steps. The past technology was based on Centralized Inverters, present on String Inverters, and the future on AC-Modules and AC-Cells.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Yun-Pam</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Lee et al focused on a DC to AC Inverter, power switching system; the ability to generate the drive voltage and switch the power supply between the city electrical system and the solar power system. The main aim is to construct a stable, completed, and low-cost solar energy conversion system. A novel photovoltaic converter system was proposed by J. H. R.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Enslinan</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aFgORV14","properties":{"formattedCitation":"(Martins, 2018)","plainCitation":"(Martins, 2018)","dontUpdate":true,"noteIndex":0},"citationItems":[{"id":197,"uris":["http://zotero.org/users/15982792/items/XI8GXIPB"],"itemData":{"id":197,"type":"article-journal","abstract":"This paper proposes a novel approach to reduce the power processed by series-connected partial-power converters (S-PPC) applied to string/multi-string level maximum power point tracking photovoltaic systems. A design procedure based on the definition","container-title":"IEEE Transactions on Power Electronics","language":"en","source":"www.academia.edu","title":"Series-Connected Partial-Power Converters Applied to PV Systems: A Design Approach Based on Step-Up/Down Voltage Regulation Range","title-short":"Series-Connected Partial-Power Converters Applied to PV Systems","URL":"https://www.academia.edu/89220270/Series_Connected_Partial_Power_Converters_Applied_to_PV_Systems_A_Design_Approach_Based_on_Step_Up_Down_Voltage_Regulation_Range","author":[{"family":"Martins","given":"Mario Lucio Da Silva"}],"accessed":{"date-parts":[["2025",4,7]]},"issued":{"date-parts":[["2018",1,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8)</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mplementing a new maximum power point tracking technique. The three functions, battery regulation, inverting, and maximum-power-point tracking, needed for photovoltaic systems with battery back-up, were integrated in a single cost-effective converter. This converter charges the battery, operates close to the MPP of the photovoltaic array, and forms a DC to AC inverter for a complex power load. The step-down charger allows the combination of high-voltage PV arrays with low-voltage batteries. A full description of the circuit and practical measured results with efficiencies was presented.</w:t>
      </w:r>
    </w:p>
    <w:p w14:paraId="5198B0D2"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45" w:name="_Toc201814153"/>
      <w:bookmarkStart w:id="46" w:name="_Toc202254855"/>
      <w:r>
        <w:rPr>
          <w:rFonts w:ascii="Times New Roman" w:hAnsi="Times New Roman" w:cs="Times New Roman"/>
          <w:color w:val="000000" w:themeColor="text1"/>
          <w14:textOutline w14:w="0" w14:cap="flat" w14:cmpd="sng" w14:algn="ctr">
            <w14:noFill/>
            <w14:prstDash w14:val="solid"/>
            <w14:round/>
          </w14:textOutline>
        </w:rPr>
        <w:t>2.2.2</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CLASSIFICATION BASED ON APPLICATION</w:t>
      </w:r>
      <w:bookmarkEnd w:id="45"/>
      <w:bookmarkEnd w:id="46"/>
    </w:p>
    <w:p w14:paraId="69C4523C" w14:textId="77777777" w:rsidR="00B85571" w:rsidRPr="00B10F01" w:rsidRDefault="00B85571" w:rsidP="00B85571">
      <w:pPr>
        <w:autoSpaceDE w:val="0"/>
        <w:autoSpaceDN w:val="0"/>
        <w:adjustRightInd w:val="0"/>
        <w:spacing w:after="0" w:line="480" w:lineRule="auto"/>
        <w:ind w:firstLine="720"/>
        <w:jc w:val="both"/>
        <w:rPr>
          <w:rFonts w:ascii="Times New Roman" w:hAnsi="Times New Roman" w:cs="Times New Roman"/>
          <w:sz w:val="24"/>
          <w:szCs w:val="24"/>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trol strategies in photovoltaic charge control, including MPPT, were presented by V. Salas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k5j6T51","properties":{"formattedCitation":"(Wang et al., 2011)","plainCitation":"(Wang et al., 2011)","dontUpdate":true,"noteIndex":0},"citationItems":[{"id":198,"uris":["http://zotero.org/users/15982792/items/RCV53Z9Q"],"itemData":{"id":198,"type":"article-journal","abstract":"With the increasingly prominent energy crisis and environmental pollution, the solar energy as a new and clean energy, has attracted much attention. Battery has a disadvantage of over-current in the traditional topology of PV system. In this paper, a novel topology of a stand-alone hybrid PV system where battery is connected with a DC bus via a parallel controller is adopted to solve the problem. Constant-voltage and current-limited control are realized by parallel controller to meet the energy storage of the system requirement and to protect the battery. Super capacitor is used to filter the PV cell output and to reduce the small charging and discharging cycle of the battery. An energy management strategy of the PV system is proposed to achieve the normal operation of the system, and to ensure the battery working in the optimal state to extend the battery lifetime. Finally, the proposed energy management strategy is verified by the results of simulation.","collection-title":"The Proceedings of International Conference on Smart Grid and Clean Energy Technologies (ICSGCE 2011","container-title":"Energy Procedia","DOI":"10.1016/j.egypro.2011.10.063","ISSN":"1876-6102","journalAbbreviation":"Energy Procedia","page":"471-479","source":"ScienceDirect","title":"Energy Management of Stand-Alone Hybrid PV System","volume":"12","author":[{"family":"Wang","given":"Chengjiang"},{"family":"Chen","given":"Wei"},{"family":"Shao","given":"Shao"},{"family":"Chen","given":"Zhenjie"},{"family":"Zhu","given":"Bin"},{"family":"Li","given":"Hongyan"}],"issued":{"date-parts":[["2011",1,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has been integrated into a Photovoltaic standalone system and has been simulated. Roger Gules et al presented the analysis, design, and implementation of a parallel connected MPPT system for stand-alone photovoltaic power generation. The parallel connection of the MPPT system reduces the negative influence of power converter losses on the overall efficiency because only a part of the power generated is processed by the MPPT system. Furthermore, all control algorithms used in the classical series-connected MPPT can be applied to the parallel system. A simple bidirectional DC–DC power converter was proposed for the MPPT implementation and presents the functions of a battery charger and step-up converter. The operation characteristics of the proposed circuit were analyzed with the implementation of a prototype in a practical application by S.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Ozdemir</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yPvakLN","properties":{"formattedCitation":"(Ozdemir et al., 2012)","plainCitation":"(Ozdemir et al., 2012)","dontUpdate":true,"noteIndex":0},"citationItems":[{"id":200,"uris":["http://zotero.org/users/15982792/items/EWWD757H"],"itemData":{"id":200,"type":"article-journal","abstract":"In this study, a single stage, three-phase, three-level neutral point clamped inverter is designed for grid connected renewable energy systems. The proposed voltage source inverter is operated in current controlled mode and a PI current controller is used for the production of switching pattern. Also the proposed inverter is operated in parallel with public grid by using phase locked loop method. Maximum power point tracking process which is aimed to obtain maximum energy from the supply is performed via the proposed inverter without using any additional DC-DC converter. Maximum power point tracking algorithm generates the current reference for the current controller. Results of experimental studies show that inverter output current is in phase with line and unity power factor operation is obtained. Also inverter output current total harmonic distortion is measured as 3.95%. This value is in the limits of international standards (5%).","container-title":"International Symposium on Power Electronics Power Electronics, Electrical Drives, Automation and Motion","DOI":"10.1109/SPEEDAM.2012.6264559","note":"event-title: 2012 International Symposium on Power Electronics, Electrical Drives, Automation and Motion (SPEEDAM 2012)\nISBN: 9781467313018 9781467312998 9781467313001\npublisher-place: Sorrento, Italy\npublisher: IEEE","page":"103-108","source":"Semantic Scholar","title":"Single stage three-level MPPT inverter for solar supplied systems","author":[{"family":"Ozdemir","given":"S."},{"family":"Altin","given":"N."},{"family":"Sefa","given":"I."}],"issued":{"date-parts":[["2012",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voltage source was operated in current-controlled mode and a PI current controller was used for the production of the switching pattern. The Phase Locked Loop method was used to operate the proposed inverter in parallel with the grid.</w:t>
      </w:r>
    </w:p>
    <w:p w14:paraId="2B93C1DB"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47" w:name="_Toc201814154"/>
      <w:bookmarkStart w:id="48" w:name="_Toc202254856"/>
      <w:r>
        <w:rPr>
          <w:rFonts w:ascii="Times New Roman" w:hAnsi="Times New Roman" w:cs="Times New Roman"/>
          <w:color w:val="000000" w:themeColor="text1"/>
          <w14:textOutline w14:w="0" w14:cap="flat" w14:cmpd="sng" w14:algn="ctr">
            <w14:noFill/>
            <w14:prstDash w14:val="solid"/>
            <w14:round/>
          </w14:textOutline>
        </w:rPr>
        <w:t>2.2.3</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APPLICATION</w:t>
      </w:r>
      <w:bookmarkEnd w:id="47"/>
      <w:bookmarkEnd w:id="48"/>
    </w:p>
    <w:p w14:paraId="5E80C446" w14:textId="77777777" w:rsidR="00B85571" w:rsidRPr="00B10F01" w:rsidRDefault="00B85571" w:rsidP="00B85571">
      <w:pPr>
        <w:autoSpaceDE w:val="0"/>
        <w:autoSpaceDN w:val="0"/>
        <w:adjustRightInd w:val="0"/>
        <w:spacing w:after="0"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Schuch</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KivWell","properties":{"formattedCitation":"(Nixon et al., 2021)","plainCitation":"(Nixon et al., 2021)","noteIndex":0},"citationItems":[{"id":399,"uris":["http://zotero.org/users/15982792/items/44ELT8Q4"],"itemData":{"id":399,"type":"article-journal","abstract":"This paper examines the gap between the design and in-situ performance of solar streetlight interventions in two humanitarian settings. Displaced settlements often lack street lighting and electricity. Given that off-grid solar streetlights produce surplus energy, we hypothesized that this energy could be made available for daily usage, to improve system performance and provide further energy access to displaced populations. We recognize, however, that solar streetlight performance and longevity have typically been poor in remote and refugee settings. Eleven solar streetlights were fitted with ground-level sockets and their performance monitored, in two displaced settlements: a refugee camp in Rwanda and an internally displaced population settlement in Nepal. Considerable performance gaps were found across all eleven systems. Inefficient lights and mismatching system components were major issues at both sites, reducing targeted designed performance ratios by 33% and 53% on average in Rwanda and Nepal, respectively. The challenges of deploying these types of systems in temporary settlements are outlined and a number of suggestions are made to guide future developments in the design and implementation of sustainable solar streetlight interventions.","container-title":"Renewable Energy","DOI":"10.1016/j.renene.2021.05.105","ISSN":"0960-1481","journalAbbreviation":"Renewable Energy","page":"895-914","source":"ScienceDirect","title":"Analysis of standalone solar streetlights for improved energy access in displaced settlements","volume":"177","author":[{"family":"Nixon","given":"J. D."},{"family":"Bhargava","given":"K."},{"family":"Halford","given":"A."},{"family":"Gaura","given":"E."}],"issued":{"date-parts":[["2021",11,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2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ed an autonomous street lighting system based on solar energy as the primary source, batteries as the secondary source, and lighting emitting diodes (LEDs) as the lighting source. This system is being presented as an alternative for remote localities, like roads and crossroads. Besides, it presents high efficiency, because all power stages were implemented in DC. The design of the LEDs fixture, in order to replace a 70W high-pressure sodium (HPS) lamp, was performed. This design takes into account the human eye response in isotopic conditions. Experimental results were presented with the LED driver and battery charger. The battery charger presents three control modes: MPPT mode, constant current mode, and constant voltage mode. The control mode depends on the battery state (charged/discharged) and solar irradiance level. The battery charger input impedance was analyzed in order to ensure that the MPPT was obtained for any solar irradiance and panel temperature.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Yi-Hwa</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Liu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i3ObuKe","properties":{"formattedCitation":"(Liu et al., 2005)","plainCitation":"(Liu et al., 2005)","dontUpdate":true,"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200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a MPPT battery charger. The MPP of a PV power generation system depends on the array temperature and solar insolation. Therefore, a digital controller was required to implement the MPPT algorithm. In this paper, the MPP algorithm was implemented based on a PIC16F877 microcontroller. In addition to the MPPT algorithm, a PV mathematical model was presented in this paper. A detailed description of the design and implementation of the proposed battery charger was also discussed. Simulation and experimental results demonstrate the effectiveness and validity of the proposed system.</w:t>
      </w:r>
    </w:p>
    <w:p w14:paraId="0CF6A9D8"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49" w:name="_Toc201814155"/>
      <w:bookmarkStart w:id="50" w:name="_Toc202254857"/>
      <w:r>
        <w:rPr>
          <w:rFonts w:ascii="Times New Roman" w:hAnsi="Times New Roman" w:cs="Times New Roman"/>
          <w:color w:val="000000" w:themeColor="text1"/>
          <w:sz w:val="24"/>
          <w:szCs w:val="24"/>
          <w14:textOutline w14:w="0" w14:cap="flat" w14:cmpd="sng" w14:algn="ctr">
            <w14:noFill/>
            <w14:prstDash w14:val="solid"/>
            <w14:round/>
          </w14:textOutline>
        </w:rPr>
        <w:t>2.3</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GENERAL REVIEW</w:t>
      </w:r>
      <w:bookmarkEnd w:id="49"/>
      <w:bookmarkEnd w:id="50"/>
    </w:p>
    <w:p w14:paraId="6DDE72F9" w14:textId="77777777" w:rsidR="00B85571" w:rsidRPr="00B10F01" w:rsidRDefault="00B85571" w:rsidP="00B85571">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A chronological general review of </w:t>
      </w:r>
      <w:r w:rsidRPr="00B10F01">
        <w:rPr>
          <w:rStyle w:val="Strong"/>
          <w:rFonts w:eastAsiaTheme="majorEastAsia"/>
          <w:b w:val="0"/>
          <w:color w:val="000000" w:themeColor="text1"/>
          <w14:textOutline w14:w="0" w14:cap="flat" w14:cmpd="sng" w14:algn="ctr">
            <w14:noFill/>
            <w14:prstDash w14:val="solid"/>
            <w14:round/>
          </w14:textOutline>
        </w:rPr>
        <w:t>solar charge controllers</w:t>
      </w:r>
      <w:r w:rsidRPr="00B10F01">
        <w:rPr>
          <w:color w:val="000000" w:themeColor="text1"/>
          <w14:textOutline w14:w="0" w14:cap="flat" w14:cmpd="sng" w14:algn="ctr">
            <w14:noFill/>
            <w14:prstDash w14:val="solid"/>
            <w14:round/>
          </w14:textOutline>
        </w:rPr>
        <w:t xml:space="preserve"> traces their evolution over the years, from the early days of solar power systems to the advanced, intelligent charge management systems used today. Here</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an overview of the development:</w:t>
      </w:r>
    </w:p>
    <w:p w14:paraId="09ED9A72"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51" w:name="_Toc201814156"/>
      <w:bookmarkStart w:id="52" w:name="_Toc202254858"/>
      <w:r>
        <w:rPr>
          <w:rStyle w:val="Strong"/>
          <w:rFonts w:ascii="Times New Roman" w:hAnsi="Times New Roman" w:cs="Times New Roman"/>
          <w:b w:val="0"/>
          <w:bCs w:val="0"/>
          <w:color w:val="000000" w:themeColor="text1"/>
          <w14:textOutline w14:w="0" w14:cap="flat" w14:cmpd="sng" w14:algn="ctr">
            <w14:noFill/>
            <w14:prstDash w14:val="solid"/>
            <w14:round/>
          </w14:textOutline>
        </w:rPr>
        <w:t>2.3.1</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STAGES (1970S–1980S)</w:t>
      </w:r>
      <w:r w:rsidRPr="00B10F01">
        <w:rPr>
          <w:rFonts w:ascii="Times New Roman" w:hAnsi="Times New Roman" w:cs="Times New Roman"/>
          <w:color w:val="000000" w:themeColor="text1"/>
          <w14:textOutline w14:w="0" w14:cap="flat" w14:cmpd="sng" w14:algn="ctr">
            <w14:noFill/>
            <w14:prstDash w14:val="solid"/>
            <w14:round/>
          </w14:textOutline>
        </w:rPr>
        <w:t>:</w:t>
      </w:r>
      <w:bookmarkEnd w:id="51"/>
      <w:bookmarkEnd w:id="52"/>
    </w:p>
    <w:p w14:paraId="7B4AAEC0" w14:textId="77777777" w:rsidR="00B85571" w:rsidRPr="00B10F01" w:rsidRDefault="00B85571" w:rsidP="00B85571">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sic Solar Power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arly solar power systems were simple, with basic charge regulation needed for the battery banks. These systems primarily us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ode-bas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s to prevent reverse current flow at night, which could discharge the batteries.</w:t>
      </w:r>
    </w:p>
    <w:p w14:paraId="7B1EE373" w14:textId="77777777" w:rsidR="00B85571" w:rsidRPr="00B10F01" w:rsidRDefault="00B85571" w:rsidP="00B85571">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first types of charge controllers wa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connected a transistor or relay in parallel with the battery. It would divert excess current when the battery was fully charged, preventing overcharging.</w:t>
      </w:r>
    </w:p>
    <w:p w14:paraId="6B089B9A" w14:textId="77777777" w:rsidR="00B85571" w:rsidRPr="00B10F01" w:rsidRDefault="00B85571" w:rsidP="00B85571">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mited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se controllers had minimal sophistication and lacked the ability to optimize performance or monitor battery health in a detailed mann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gHCHH5xi","properties":{"formattedCitation":"(Koutroulis et al., 2001)","plainCitation":"(Koutroulis et al., 2001)","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Koutroulis et al., 200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4464148"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53" w:name="_Toc201814157"/>
      <w:bookmarkStart w:id="54" w:name="_Toc202254859"/>
      <w:r>
        <w:rPr>
          <w:rStyle w:val="Strong"/>
          <w:rFonts w:ascii="Times New Roman" w:hAnsi="Times New Roman" w:cs="Times New Roman"/>
          <w:b w:val="0"/>
          <w:bCs w:val="0"/>
          <w:color w:val="000000" w:themeColor="text1"/>
          <w14:textOutline w14:w="0" w14:cap="flat" w14:cmpd="sng" w14:algn="ctr">
            <w14:noFill/>
            <w14:prstDash w14:val="solid"/>
            <w14:round/>
          </w14:textOutline>
        </w:rPr>
        <w:t>2.3.2</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DEVELOPMENT OF PWM CONTROLLERS (1990s)</w:t>
      </w:r>
      <w:r w:rsidRPr="00B10F01">
        <w:rPr>
          <w:rFonts w:ascii="Times New Roman" w:hAnsi="Times New Roman" w:cs="Times New Roman"/>
          <w:color w:val="000000" w:themeColor="text1"/>
          <w14:textOutline w14:w="0" w14:cap="flat" w14:cmpd="sng" w14:algn="ctr">
            <w14:noFill/>
            <w14:prstDash w14:val="solid"/>
            <w14:round/>
          </w14:textOutline>
        </w:rPr>
        <w:t>:</w:t>
      </w:r>
      <w:bookmarkEnd w:id="53"/>
      <w:bookmarkEnd w:id="54"/>
    </w:p>
    <w:p w14:paraId="56433501" w14:textId="77777777" w:rsidR="00B85571" w:rsidRPr="00B10F01" w:rsidRDefault="00B85571" w:rsidP="00B85571">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roduction of PWM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solar energy applications in off-grid and rural areas, more advanced charge controllers were develop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harge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gan to be introduced, which used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ul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chanism to control the charging current and voltage more effectively than previous designs.</w:t>
      </w:r>
    </w:p>
    <w:p w14:paraId="6B555D00" w14:textId="77777777" w:rsidR="00B85571" w:rsidRPr="00B10F01" w:rsidRDefault="00B85571" w:rsidP="00B85571">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mproved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WM controllers were more efficient than older controllers because they used a process of gradually reducing the charging current as the battery approached its full charge, rather than cutting off the charge completely.</w:t>
      </w:r>
    </w:p>
    <w:p w14:paraId="44DDA995" w14:textId="77777777" w:rsidR="00B85571" w:rsidRPr="00B10F01" w:rsidRDefault="00B85571" w:rsidP="00B85571">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Effectiv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systems were affordable and widely adopted for off-grid solar applications, where the focus was on improving battery life and charging efficiency.</w:t>
      </w:r>
    </w:p>
    <w:p w14:paraId="06BF9837"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55" w:name="_Toc201814158"/>
      <w:bookmarkStart w:id="56" w:name="_Toc202254860"/>
      <w:r>
        <w:rPr>
          <w:rStyle w:val="Strong"/>
          <w:rFonts w:ascii="Times New Roman" w:hAnsi="Times New Roman" w:cs="Times New Roman"/>
          <w:b w:val="0"/>
          <w:bCs w:val="0"/>
          <w:color w:val="000000" w:themeColor="text1"/>
          <w14:textOutline w14:w="0" w14:cap="flat" w14:cmpd="sng" w14:algn="ctr">
            <w14:noFill/>
            <w14:prstDash w14:val="solid"/>
            <w14:round/>
          </w14:textOutline>
        </w:rPr>
        <w:t>2.3.3</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INTRODUCTION OF MPPT CONTROLLERS (EARLY 2000s)</w:t>
      </w:r>
      <w:r w:rsidRPr="00B10F01">
        <w:rPr>
          <w:rFonts w:ascii="Times New Roman" w:hAnsi="Times New Roman" w:cs="Times New Roman"/>
          <w:color w:val="000000" w:themeColor="text1"/>
          <w14:textOutline w14:w="0" w14:cap="flat" w14:cmpd="sng" w14:algn="ctr">
            <w14:noFill/>
            <w14:prstDash w14:val="solid"/>
            <w14:round/>
          </w14:textOutline>
        </w:rPr>
        <w:t>:</w:t>
      </w:r>
      <w:bookmarkEnd w:id="55"/>
      <w:bookmarkEnd w:id="56"/>
    </w:p>
    <w:p w14:paraId="7F3F3CB6" w14:textId="77777777" w:rsidR="00B85571" w:rsidRPr="00B10F01" w:rsidRDefault="00B85571" w:rsidP="00B85571">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ost significant technological advancement in charge controllers came with the introduction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echnology. MPPT charge controllers allow the system to track and extract the maximum available power from the solar panel, even when environmental conditions (such as sunlight) fluctuate.</w:t>
      </w:r>
    </w:p>
    <w:p w14:paraId="3808FDF1" w14:textId="77777777" w:rsidR="00B85571" w:rsidRPr="00B10F01" w:rsidRDefault="00B85571" w:rsidP="00B85571">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etter Utilization of Solar 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controllers could adapt to varying sunlight conditions by continuously adjusting the operating point of the solar panels to match the maximum power point, significantly improving the efficiency of the system.</w:t>
      </w:r>
    </w:p>
    <w:p w14:paraId="4C02C8B6" w14:textId="77777777" w:rsidR="00B85571" w:rsidRPr="00B10F01" w:rsidRDefault="00B85571" w:rsidP="00B85571">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T technology improved energy conversion by up to 30% compared to PWM controllers, particularly in situations where sunlight intensity was low or when battery voltages varied. </w:t>
      </w:r>
    </w:p>
    <w:p w14:paraId="21DAD6DE"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57" w:name="_Toc201814159"/>
      <w:bookmarkStart w:id="58" w:name="_Toc202254861"/>
      <w:r>
        <w:rPr>
          <w:rStyle w:val="Strong"/>
          <w:rFonts w:ascii="Times New Roman" w:hAnsi="Times New Roman" w:cs="Times New Roman"/>
          <w:b w:val="0"/>
          <w:bCs w:val="0"/>
          <w:color w:val="000000" w:themeColor="text1"/>
          <w14:textOutline w14:w="0" w14:cap="flat" w14:cmpd="sng" w14:algn="ctr">
            <w14:noFill/>
            <w14:prstDash w14:val="solid"/>
            <w14:round/>
          </w14:textOutline>
        </w:rPr>
        <w:t>2.3.4</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TECHNOLOGICAL ADVANCES AND INTEGRATION (2010s)</w:t>
      </w:r>
      <w:r w:rsidRPr="00B10F01">
        <w:rPr>
          <w:rFonts w:ascii="Times New Roman" w:hAnsi="Times New Roman" w:cs="Times New Roman"/>
          <w:color w:val="000000" w:themeColor="text1"/>
          <w14:textOutline w14:w="0" w14:cap="flat" w14:cmpd="sng" w14:algn="ctr">
            <w14:noFill/>
            <w14:prstDash w14:val="solid"/>
            <w14:round/>
          </w14:textOutline>
        </w:rPr>
        <w:t>:</w:t>
      </w:r>
      <w:bookmarkEnd w:id="57"/>
      <w:bookmarkEnd w:id="58"/>
    </w:p>
    <w:p w14:paraId="6371D9F0" w14:textId="77777777" w:rsidR="00B85571" w:rsidRPr="00B10F01" w:rsidRDefault="00B85571" w:rsidP="00B85571">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and Digital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ring the 2010s, solar charge controllers became increasing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models integrated features such a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temperature compens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charge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real-time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developments helped optimize battery performance and extend their lifespan.</w:t>
      </w:r>
    </w:p>
    <w:p w14:paraId="21C2BD7B" w14:textId="77777777" w:rsidR="00B85571" w:rsidRPr="00B10F01" w:rsidRDefault="00B85571" w:rsidP="00B85571">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er Interface and Communic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dern charge controllers came with digital displays and communication ports (e.g., USB, Bluetooth, or Wi-Fi) that allowed users to monitor system performance remotely via apps or computer interfaces.</w:t>
      </w:r>
    </w:p>
    <w:p w14:paraId="46EBE3BC" w14:textId="77777777" w:rsidR="00B85571" w:rsidRPr="00B10F01" w:rsidRDefault="00B85571" w:rsidP="00B85571">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ybrid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controllers began integrating features for manag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 wind energy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even incorporating grid-tied capabilities for hybrid setups. This flexibility made the controllers adaptable to various renewable energy setups.</w:t>
      </w:r>
    </w:p>
    <w:p w14:paraId="628C8B25" w14:textId="77777777" w:rsidR="00B85571" w:rsidRPr="00B10F01" w:rsidRDefault="00B85571" w:rsidP="00B85571">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MPPT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re advanced MPPT algorithms were introduced,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ulti-point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ynamic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aptive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hods that further improved efficiency in challenging conditions, like partial shading.</w:t>
      </w:r>
    </w:p>
    <w:p w14:paraId="44C30134"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59" w:name="_Toc201814160"/>
      <w:bookmarkStart w:id="60" w:name="_Toc202254862"/>
      <w:r>
        <w:rPr>
          <w:rStyle w:val="Strong"/>
          <w:rFonts w:ascii="Times New Roman" w:hAnsi="Times New Roman" w:cs="Times New Roman"/>
          <w:b w:val="0"/>
          <w:bCs w:val="0"/>
          <w:color w:val="000000" w:themeColor="text1"/>
          <w14:textOutline w14:w="0" w14:cap="flat" w14:cmpd="sng" w14:algn="ctr">
            <w14:noFill/>
            <w14:prstDash w14:val="solid"/>
            <w14:round/>
          </w14:textOutline>
        </w:rPr>
        <w:t>2.3.5</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RECENT TRENDS (2020s AND BEYOND)</w:t>
      </w:r>
      <w:r w:rsidRPr="00B10F01">
        <w:rPr>
          <w:rFonts w:ascii="Times New Roman" w:hAnsi="Times New Roman" w:cs="Times New Roman"/>
          <w:color w:val="000000" w:themeColor="text1"/>
          <w14:textOutline w14:w="0" w14:cap="flat" w14:cmpd="sng" w14:algn="ctr">
            <w14:noFill/>
            <w14:prstDash w14:val="solid"/>
            <w14:round/>
          </w14:textOutline>
        </w:rPr>
        <w:t>:</w:t>
      </w:r>
      <w:bookmarkEnd w:id="59"/>
      <w:bookmarkEnd w:id="60"/>
    </w:p>
    <w:p w14:paraId="0811FDE9" w14:textId="77777777" w:rsidR="00B85571" w:rsidRPr="00B10F01" w:rsidRDefault="00B85571" w:rsidP="00B85571">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egration with Energ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solar charge controllers are now integrated into the broader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torage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S). These controllers manage not only the solar charging of batteries but also the distribution of power across different energy storage mediums.</w:t>
      </w:r>
    </w:p>
    <w:p w14:paraId="35469B34" w14:textId="77777777" w:rsidR="00B85571" w:rsidRPr="00B10F01" w:rsidRDefault="00B85571" w:rsidP="00B85571">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rtificial Intelligence (AI) and Machine Learn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me of the latest controllers incorporate AI and machine learning algorithms to predict energy generation and consumption patterns, optimize charging schedules, and ensure more efficient battery management.</w:t>
      </w:r>
    </w:p>
    <w:p w14:paraId="70BCDF46" w14:textId="77777777" w:rsidR="00B85571" w:rsidRPr="00B10F01" w:rsidRDefault="00B85571" w:rsidP="00B85571">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id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grid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mand-response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lar charge controllers are evolving to interact with the grid to send excess power or manage the charging based on grid needs and tariffs.</w:t>
      </w:r>
    </w:p>
    <w:p w14:paraId="18CE61EA" w14:textId="77777777" w:rsidR="00B85571" w:rsidRPr="00B10F01" w:rsidRDefault="00B85571" w:rsidP="00B85571">
      <w:pPr>
        <w:numPr>
          <w:ilvl w:val="0"/>
          <w:numId w:val="10"/>
        </w:numPr>
        <w:spacing w:before="100" w:beforeAutospacing="1" w:after="100" w:afterAutospacing="1" w:line="480" w:lineRule="auto"/>
        <w:jc w:val="both"/>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hanced Communication &amp; Io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ontrollers integrate with IoT (Internet of Things) for full system integration, enabling automatic adjustments and remote troubleshoot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loud-based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becoming more common, allowing system performance to be tracked on a global scale, improving system reliability and reducing maintenance costs.</w:t>
      </w:r>
    </w:p>
    <w:p w14:paraId="408F0D9F" w14:textId="77777777" w:rsidR="00B85571" w:rsidRPr="00B10F01" w:rsidRDefault="00B85571" w:rsidP="00B85571">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cost of solar charge controllers is an important consideration when designing and implementing solar power systems, particularly for off-grid applications. The cost varies depending on factors such as type (PWM vs. MPPT), features, power capacity, and brand. This review discusses the costs associated with solar charge controllers, offering insights into the differences between types of controllers, their applications, and the key factors influencing cost.</w:t>
      </w:r>
    </w:p>
    <w:p w14:paraId="4B0A6EC4" w14:textId="77777777" w:rsidR="00B85571" w:rsidRPr="00B10F01" w:rsidRDefault="00B85571" w:rsidP="00B85571">
      <w:pPr>
        <w:pStyle w:val="Heading3"/>
        <w:spacing w:line="480" w:lineRule="auto"/>
        <w:ind w:left="0" w:firstLine="0"/>
        <w:jc w:val="both"/>
        <w:rPr>
          <w:rStyle w:val="Strong"/>
          <w:rFonts w:ascii="Times New Roman" w:hAnsi="Times New Roman" w:cs="Times New Roman"/>
          <w:b w:val="0"/>
          <w:bCs w:val="0"/>
          <w:color w:val="000000" w:themeColor="text1"/>
          <w14:textOutline w14:w="0" w14:cap="flat" w14:cmpd="sng" w14:algn="ctr">
            <w14:noFill/>
            <w14:prstDash w14:val="solid"/>
            <w14:round/>
          </w14:textOutline>
        </w:rPr>
      </w:pPr>
      <w:bookmarkStart w:id="61" w:name="_Toc201814161"/>
      <w:bookmarkStart w:id="62" w:name="_Toc202254863"/>
      <w:r>
        <w:rPr>
          <w:rStyle w:val="Strong"/>
          <w:rFonts w:ascii="Times New Roman" w:hAnsi="Times New Roman" w:cs="Times New Roman"/>
          <w:b w:val="0"/>
          <w:bCs w:val="0"/>
          <w:color w:val="000000" w:themeColor="text1"/>
          <w14:textOutline w14:w="0" w14:cap="flat" w14:cmpd="sng" w14:algn="ctr">
            <w14:noFill/>
            <w14:prstDash w14:val="solid"/>
            <w14:round/>
          </w14:textOutline>
        </w:rPr>
        <w:t>2.3.6</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Comparative Analysis of Cost: PWM vs. MPPT</w:t>
      </w:r>
      <w:bookmarkEnd w:id="61"/>
      <w:bookmarkEnd w:id="62"/>
    </w:p>
    <w:p w14:paraId="6A484585" w14:textId="77777777" w:rsidR="00B85571" w:rsidRPr="000C6893" w:rsidRDefault="00B85571" w:rsidP="00B85571">
      <w:pPr>
        <w:pStyle w:val="Caption"/>
        <w:keepNext/>
        <w:spacing w:line="480" w:lineRule="auto"/>
        <w:rPr>
          <w:rFonts w:ascii="Times New Roman" w:hAnsi="Times New Roman" w:cs="Times New Roman"/>
          <w:color w:val="auto"/>
          <w:sz w:val="24"/>
          <w:szCs w:val="24"/>
        </w:rPr>
      </w:pPr>
      <w:bookmarkStart w:id="63" w:name="_Toc201845253"/>
      <w:bookmarkStart w:id="64" w:name="_Toc202251855"/>
      <w:r w:rsidRPr="000C6893">
        <w:rPr>
          <w:rFonts w:ascii="Times New Roman" w:hAnsi="Times New Roman" w:cs="Times New Roman"/>
          <w:color w:val="auto"/>
          <w:sz w:val="24"/>
          <w:szCs w:val="24"/>
        </w:rPr>
        <w:t xml:space="preserve">Tabl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Table \* ARABIC </w:instrText>
      </w:r>
      <w:r w:rsidRPr="000C6893">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sidRPr="000C6893">
        <w:rPr>
          <w:rFonts w:ascii="Times New Roman" w:hAnsi="Times New Roman" w:cs="Times New Roman"/>
          <w:color w:val="auto"/>
          <w:sz w:val="24"/>
          <w:szCs w:val="24"/>
        </w:rPr>
        <w:t xml:space="preserve"> : </w:t>
      </w:r>
      <w:r>
        <w:rPr>
          <w:rFonts w:ascii="Times New Roman" w:hAnsi="Times New Roman" w:cs="Times New Roman"/>
          <w:color w:val="auto"/>
          <w:sz w:val="24"/>
          <w:szCs w:val="24"/>
        </w:rPr>
        <w:t>C</w:t>
      </w:r>
      <w:r w:rsidRPr="000C6893">
        <w:rPr>
          <w:rFonts w:ascii="Times New Roman" w:hAnsi="Times New Roman" w:cs="Times New Roman"/>
          <w:color w:val="auto"/>
          <w:sz w:val="24"/>
          <w:szCs w:val="24"/>
        </w:rPr>
        <w:t xml:space="preserve">ost comparison between PWM and MPPT solar charge controller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ADDIN ZOTERO_ITEM CSL_CITATION {"citationID":"oQe3VryD","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0C6893">
        <w:rPr>
          <w:rFonts w:ascii="Times New Roman" w:hAnsi="Times New Roman" w:cs="Times New Roman"/>
          <w:color w:val="auto"/>
          <w:sz w:val="24"/>
          <w:szCs w:val="24"/>
        </w:rPr>
        <w:fldChar w:fldCharType="separate"/>
      </w:r>
      <w:r w:rsidRPr="000C6893">
        <w:rPr>
          <w:rFonts w:ascii="Times New Roman" w:hAnsi="Times New Roman" w:cs="Times New Roman"/>
          <w:color w:val="auto"/>
          <w:sz w:val="24"/>
          <w:szCs w:val="24"/>
        </w:rPr>
        <w:t>(LokeshReddy et al., 2017)</w:t>
      </w:r>
      <w:bookmarkEnd w:id="63"/>
      <w:bookmarkEnd w:id="64"/>
      <w:r w:rsidRPr="000C6893">
        <w:rPr>
          <w:rFonts w:ascii="Times New Roman" w:hAnsi="Times New Roman" w:cs="Times New Roman"/>
          <w:color w:val="auto"/>
          <w:sz w:val="24"/>
          <w:szCs w:val="24"/>
        </w:rPr>
        <w:fldChar w:fldCharType="end"/>
      </w:r>
    </w:p>
    <w:tbl>
      <w:tblPr>
        <w:tblStyle w:val="TableGrid"/>
        <w:tblW w:w="9805" w:type="dxa"/>
        <w:tblLook w:val="04A0" w:firstRow="1" w:lastRow="0" w:firstColumn="1" w:lastColumn="0" w:noHBand="0" w:noVBand="1"/>
      </w:tblPr>
      <w:tblGrid>
        <w:gridCol w:w="2009"/>
        <w:gridCol w:w="2756"/>
        <w:gridCol w:w="5040"/>
      </w:tblGrid>
      <w:tr w:rsidR="00B85571" w:rsidRPr="00B10F01" w14:paraId="238F6640" w14:textId="77777777" w:rsidTr="002E578A">
        <w:trPr>
          <w:trHeight w:val="638"/>
        </w:trPr>
        <w:tc>
          <w:tcPr>
            <w:tcW w:w="2009" w:type="dxa"/>
          </w:tcPr>
          <w:p w14:paraId="719FE3DE"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Feature</w:t>
            </w:r>
          </w:p>
        </w:tc>
        <w:tc>
          <w:tcPr>
            <w:tcW w:w="2756" w:type="dxa"/>
          </w:tcPr>
          <w:p w14:paraId="1DF5B2B6"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s</w:t>
            </w:r>
          </w:p>
        </w:tc>
        <w:tc>
          <w:tcPr>
            <w:tcW w:w="5040" w:type="dxa"/>
          </w:tcPr>
          <w:p w14:paraId="75D5BBB8"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Controllers</w:t>
            </w:r>
          </w:p>
        </w:tc>
      </w:tr>
      <w:tr w:rsidR="00B85571" w:rsidRPr="00B10F01" w14:paraId="32383099" w14:textId="77777777" w:rsidTr="002E578A">
        <w:trPr>
          <w:trHeight w:val="605"/>
        </w:trPr>
        <w:tc>
          <w:tcPr>
            <w:tcW w:w="2009" w:type="dxa"/>
          </w:tcPr>
          <w:p w14:paraId="4F526803"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 Range</w:t>
            </w:r>
          </w:p>
        </w:tc>
        <w:tc>
          <w:tcPr>
            <w:tcW w:w="2756" w:type="dxa"/>
            <w:vAlign w:val="center"/>
          </w:tcPr>
          <w:p w14:paraId="276D0EDD"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 – 300,000</w:t>
            </w:r>
          </w:p>
        </w:tc>
        <w:tc>
          <w:tcPr>
            <w:tcW w:w="5040" w:type="dxa"/>
            <w:vAlign w:val="center"/>
          </w:tcPr>
          <w:p w14:paraId="1DDFEA9C"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000 – 1,800,000+</w:t>
            </w:r>
          </w:p>
        </w:tc>
      </w:tr>
      <w:tr w:rsidR="00B85571" w:rsidRPr="00B10F01" w14:paraId="3C90A70D" w14:textId="77777777" w:rsidTr="002E578A">
        <w:trPr>
          <w:trHeight w:val="638"/>
        </w:trPr>
        <w:tc>
          <w:tcPr>
            <w:tcW w:w="2009" w:type="dxa"/>
          </w:tcPr>
          <w:p w14:paraId="30AD33D3"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fficiency</w:t>
            </w:r>
          </w:p>
        </w:tc>
        <w:tc>
          <w:tcPr>
            <w:tcW w:w="2756" w:type="dxa"/>
            <w:vAlign w:val="center"/>
          </w:tcPr>
          <w:p w14:paraId="7FAA021C"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Lower (90%-95%)</w:t>
            </w:r>
          </w:p>
        </w:tc>
        <w:tc>
          <w:tcPr>
            <w:tcW w:w="5040" w:type="dxa"/>
            <w:vAlign w:val="center"/>
          </w:tcPr>
          <w:p w14:paraId="381FF1EB"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Higher (95%-99%)</w:t>
            </w:r>
          </w:p>
        </w:tc>
      </w:tr>
      <w:tr w:rsidR="00B85571" w:rsidRPr="00B10F01" w14:paraId="41F07853" w14:textId="77777777" w:rsidTr="002E578A">
        <w:trPr>
          <w:trHeight w:val="605"/>
        </w:trPr>
        <w:tc>
          <w:tcPr>
            <w:tcW w:w="2009" w:type="dxa"/>
          </w:tcPr>
          <w:p w14:paraId="14658008"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est for</w:t>
            </w:r>
          </w:p>
        </w:tc>
        <w:tc>
          <w:tcPr>
            <w:tcW w:w="2756" w:type="dxa"/>
          </w:tcPr>
          <w:p w14:paraId="14ED7260"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mall, low-power systems</w:t>
            </w:r>
          </w:p>
        </w:tc>
        <w:tc>
          <w:tcPr>
            <w:tcW w:w="5040" w:type="dxa"/>
            <w:vAlign w:val="center"/>
          </w:tcPr>
          <w:p w14:paraId="74497A94"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arger, high-power, and complex systems</w:t>
            </w:r>
          </w:p>
        </w:tc>
      </w:tr>
      <w:tr w:rsidR="00B85571" w:rsidRPr="00B10F01" w14:paraId="536010BB" w14:textId="77777777" w:rsidTr="002E578A">
        <w:trPr>
          <w:trHeight w:val="638"/>
        </w:trPr>
        <w:tc>
          <w:tcPr>
            <w:tcW w:w="2009" w:type="dxa"/>
          </w:tcPr>
          <w:p w14:paraId="4144EC08"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pplications</w:t>
            </w:r>
          </w:p>
        </w:tc>
        <w:tc>
          <w:tcPr>
            <w:tcW w:w="2756" w:type="dxa"/>
            <w:vAlign w:val="center"/>
          </w:tcPr>
          <w:p w14:paraId="0C1FCD9E"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 homes, small solar projects</w:t>
            </w:r>
          </w:p>
        </w:tc>
        <w:tc>
          <w:tcPr>
            <w:tcW w:w="5040" w:type="dxa"/>
            <w:vAlign w:val="center"/>
          </w:tcPr>
          <w:p w14:paraId="3B1FF0A7"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 homes, commercial systems, hybrid systems</w:t>
            </w:r>
          </w:p>
        </w:tc>
      </w:tr>
      <w:tr w:rsidR="00B85571" w:rsidRPr="00B10F01" w14:paraId="6D889CEF" w14:textId="77777777" w:rsidTr="002E578A">
        <w:trPr>
          <w:trHeight w:val="605"/>
        </w:trPr>
        <w:tc>
          <w:tcPr>
            <w:tcW w:w="2009" w:type="dxa"/>
          </w:tcPr>
          <w:p w14:paraId="276EBC83"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avings</w:t>
            </w:r>
          </w:p>
        </w:tc>
        <w:tc>
          <w:tcPr>
            <w:tcW w:w="2756" w:type="dxa"/>
            <w:vAlign w:val="center"/>
          </w:tcPr>
          <w:p w14:paraId="5E42BA9D"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rate (lower in larger systems)</w:t>
            </w:r>
          </w:p>
        </w:tc>
        <w:tc>
          <w:tcPr>
            <w:tcW w:w="5040" w:type="dxa"/>
            <w:vAlign w:val="center"/>
          </w:tcPr>
          <w:p w14:paraId="40FE0EBF"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gnificant (20-30% more efficient)</w:t>
            </w:r>
          </w:p>
        </w:tc>
      </w:tr>
      <w:tr w:rsidR="00B85571" w:rsidRPr="00B10F01" w14:paraId="1DF1F178" w14:textId="77777777" w:rsidTr="002E578A">
        <w:trPr>
          <w:trHeight w:val="638"/>
        </w:trPr>
        <w:tc>
          <w:tcPr>
            <w:tcW w:w="2009" w:type="dxa"/>
            <w:vAlign w:val="center"/>
          </w:tcPr>
          <w:p w14:paraId="2CF97E14"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atures</w:t>
            </w:r>
          </w:p>
        </w:tc>
        <w:tc>
          <w:tcPr>
            <w:tcW w:w="2756" w:type="dxa"/>
            <w:vAlign w:val="center"/>
          </w:tcPr>
          <w:p w14:paraId="7A66857A" w14:textId="77777777" w:rsidR="00B85571" w:rsidRPr="00B10F01" w:rsidRDefault="00B85571" w:rsidP="002E578A">
            <w:pPr>
              <w:spacing w:line="480" w:lineRule="auto"/>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asic functionality, limited features</w:t>
            </w:r>
          </w:p>
        </w:tc>
        <w:tc>
          <w:tcPr>
            <w:tcW w:w="5040" w:type="dxa"/>
            <w:vAlign w:val="center"/>
          </w:tcPr>
          <w:p w14:paraId="4A1B8CB6" w14:textId="77777777" w:rsidR="00B85571" w:rsidRPr="00B10F01" w:rsidRDefault="00B85571" w:rsidP="002E578A">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dvanced features, remote monitoring, adaptive charging</w:t>
            </w:r>
          </w:p>
        </w:tc>
      </w:tr>
      <w:tr w:rsidR="00B85571" w:rsidRPr="00B10F01" w14:paraId="406CCD0F" w14:textId="77777777" w:rsidTr="002E578A">
        <w:trPr>
          <w:trHeight w:val="638"/>
        </w:trPr>
        <w:tc>
          <w:tcPr>
            <w:tcW w:w="2009" w:type="dxa"/>
            <w:vAlign w:val="center"/>
          </w:tcPr>
          <w:p w14:paraId="65C949C8" w14:textId="77777777" w:rsidR="00B85571" w:rsidRPr="00B10F01" w:rsidRDefault="00B85571" w:rsidP="002E578A">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aintenance</w:t>
            </w:r>
          </w:p>
        </w:tc>
        <w:tc>
          <w:tcPr>
            <w:tcW w:w="2756" w:type="dxa"/>
            <w:vAlign w:val="center"/>
          </w:tcPr>
          <w:p w14:paraId="7620588B" w14:textId="77777777" w:rsidR="00B85571" w:rsidRPr="00B10F01" w:rsidRDefault="00B85571" w:rsidP="002E578A">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ple and easy to maintain</w:t>
            </w:r>
          </w:p>
        </w:tc>
        <w:tc>
          <w:tcPr>
            <w:tcW w:w="5040" w:type="dxa"/>
            <w:vAlign w:val="center"/>
          </w:tcPr>
          <w:p w14:paraId="51F1B2FF" w14:textId="77777777" w:rsidR="00B85571" w:rsidRPr="00B10F01" w:rsidRDefault="00B85571" w:rsidP="002E578A">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re complex, may require professional maintenance</w:t>
            </w:r>
          </w:p>
        </w:tc>
      </w:tr>
      <w:tr w:rsidR="00B85571" w:rsidRPr="00B10F01" w14:paraId="603045CF" w14:textId="77777777" w:rsidTr="002E578A">
        <w:trPr>
          <w:trHeight w:val="77"/>
        </w:trPr>
        <w:tc>
          <w:tcPr>
            <w:tcW w:w="2009" w:type="dxa"/>
            <w:vAlign w:val="center"/>
          </w:tcPr>
          <w:p w14:paraId="29038BEC" w14:textId="77777777" w:rsidR="00B85571" w:rsidRPr="00B10F01" w:rsidRDefault="00B85571" w:rsidP="002E578A">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ystem Size</w:t>
            </w:r>
          </w:p>
        </w:tc>
        <w:tc>
          <w:tcPr>
            <w:tcW w:w="2756" w:type="dxa"/>
            <w:vAlign w:val="center"/>
          </w:tcPr>
          <w:p w14:paraId="081B9D8D" w14:textId="77777777" w:rsidR="00B85571" w:rsidRPr="00B10F01" w:rsidRDefault="00B85571" w:rsidP="002E578A">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p to 100W-500W systems</w:t>
            </w:r>
          </w:p>
        </w:tc>
        <w:tc>
          <w:tcPr>
            <w:tcW w:w="5040" w:type="dxa"/>
            <w:vAlign w:val="center"/>
          </w:tcPr>
          <w:p w14:paraId="2677E24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0W systems and above</w:t>
            </w:r>
          </w:p>
        </w:tc>
      </w:tr>
    </w:tbl>
    <w:p w14:paraId="36F300C0"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3708478"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p>
    <w:p w14:paraId="2E96A458" w14:textId="77777777" w:rsidR="00B85571" w:rsidRPr="00B10F01" w:rsidRDefault="00B85571" w:rsidP="00B85571">
      <w:pPr>
        <w:pStyle w:val="NormalWeb"/>
        <w:spacing w:line="480" w:lineRule="auto"/>
        <w:jc w:val="both"/>
      </w:pPr>
      <w:r w:rsidRPr="00B10F01">
        <w:t>This chapter provides a detailed review of the solar photovoltaic system components, such as: inverter, solar charge controllers. It begins with a background on the inverter system and the charge controllers, followed by a general and chronological review of solar charge controllers. Furthermore, it explores the cost review, performance evaluation metrics, and data challenges, and identifies gaps in current research to guide future studies.</w:t>
      </w:r>
    </w:p>
    <w:p w14:paraId="642B9903" w14:textId="77777777" w:rsidR="00B85571" w:rsidRPr="00B10F01" w:rsidRDefault="00B85571" w:rsidP="00B85571">
      <w:pPr>
        <w:pStyle w:val="NormalWeb"/>
        <w:spacing w:line="480" w:lineRule="auto"/>
        <w:jc w:val="both"/>
      </w:pPr>
    </w:p>
    <w:p w14:paraId="7799E825" w14:textId="77777777" w:rsidR="00B85571" w:rsidRPr="00B10F01" w:rsidRDefault="00B85571" w:rsidP="00B85571">
      <w:pPr>
        <w:pStyle w:val="NormalWeb"/>
        <w:spacing w:line="480" w:lineRule="auto"/>
        <w:jc w:val="both"/>
      </w:pPr>
    </w:p>
    <w:p w14:paraId="666BCE66" w14:textId="77777777" w:rsidR="00B85571" w:rsidRPr="003073F1" w:rsidRDefault="00B85571" w:rsidP="00B85571">
      <w:pPr>
        <w:pStyle w:val="Heading1"/>
        <w:spacing w:line="480" w:lineRule="auto"/>
        <w:jc w:val="center"/>
        <w:rPr>
          <w:rFonts w:cs="Times New Roman"/>
          <w:szCs w:val="24"/>
        </w:rPr>
      </w:pPr>
      <w:r w:rsidRPr="00B10F01">
        <w:br w:type="page"/>
      </w:r>
      <w:bookmarkStart w:id="65" w:name="_Toc201814162"/>
      <w:bookmarkStart w:id="66" w:name="_Toc202254864"/>
      <w:r w:rsidRPr="003073F1">
        <w:rPr>
          <w:rFonts w:cs="Times New Roman"/>
          <w:szCs w:val="24"/>
        </w:rPr>
        <w:t>CHAPTER THREE</w:t>
      </w:r>
      <w:bookmarkEnd w:id="65"/>
      <w:bookmarkEnd w:id="66"/>
    </w:p>
    <w:p w14:paraId="50D9FBBE" w14:textId="77777777" w:rsidR="00B85571" w:rsidRPr="00B10F01" w:rsidRDefault="00B85571" w:rsidP="00B85571">
      <w:pPr>
        <w:pStyle w:val="Heading1"/>
        <w:spacing w:line="480" w:lineRule="auto"/>
        <w:jc w:val="both"/>
        <w:rPr>
          <w:rFonts w:cs="Times New Roman"/>
          <w:szCs w:val="24"/>
          <w14:textOutline w14:w="0" w14:cap="flat" w14:cmpd="sng" w14:algn="ctr">
            <w14:noFill/>
            <w14:prstDash w14:val="solid"/>
            <w14:round/>
          </w14:textOutline>
        </w:rPr>
      </w:pPr>
      <w:bookmarkStart w:id="67" w:name="_Toc201814163"/>
      <w:bookmarkStart w:id="68" w:name="_Toc202254865"/>
      <w:r>
        <w:rPr>
          <w:rFonts w:cs="Times New Roman"/>
          <w:szCs w:val="24"/>
          <w14:textOutline w14:w="0" w14:cap="flat" w14:cmpd="sng" w14:algn="ctr">
            <w14:noFill/>
            <w14:prstDash w14:val="solid"/>
            <w14:round/>
          </w14:textOutline>
        </w:rPr>
        <w:t>3.0</w:t>
      </w:r>
      <w:r>
        <w:rPr>
          <w:rFonts w:cs="Times New Roman"/>
          <w:szCs w:val="24"/>
          <w14:textOutline w14:w="0" w14:cap="flat" w14:cmpd="sng" w14:algn="ctr">
            <w14:noFill/>
            <w14:prstDash w14:val="solid"/>
            <w14:round/>
          </w14:textOutline>
        </w:rPr>
        <w:tab/>
      </w:r>
      <w:r w:rsidRPr="00B10F01">
        <w:rPr>
          <w:rFonts w:cs="Times New Roman"/>
          <w:szCs w:val="24"/>
          <w14:textOutline w14:w="0" w14:cap="flat" w14:cmpd="sng" w14:algn="ctr">
            <w14:noFill/>
            <w14:prstDash w14:val="solid"/>
            <w14:round/>
          </w14:textOutline>
        </w:rPr>
        <w:t>METHODOLOGY</w:t>
      </w:r>
      <w:bookmarkEnd w:id="67"/>
      <w:bookmarkEnd w:id="68"/>
    </w:p>
    <w:p w14:paraId="559B75F3" w14:textId="77777777" w:rsidR="00B85571" w:rsidRPr="00B10F01" w:rsidRDefault="00B85571" w:rsidP="00B85571">
      <w:pPr>
        <w:spacing w:before="100" w:beforeAutospacing="1" w:after="100" w:afterAutospacing="1" w:line="480" w:lineRule="auto"/>
        <w:ind w:firstLine="432"/>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research approach used in this study to investigate the effectiveness of solar charge controllers in off-grid applications. The study utilizes a mixed-methods approach combining both qualitative and quantitative data to ensure a comprehensive understanding of the topic.</w:t>
      </w:r>
    </w:p>
    <w:p w14:paraId="4808C185"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69" w:name="_Toc201814164"/>
      <w:bookmarkStart w:id="70" w:name="_Toc202254866"/>
      <w:r>
        <w:rPr>
          <w:rFonts w:ascii="Times New Roman" w:hAnsi="Times New Roman" w:cs="Times New Roman"/>
          <w:color w:val="000000" w:themeColor="text1"/>
          <w:sz w:val="24"/>
          <w:szCs w:val="24"/>
          <w14:textOutline w14:w="0" w14:cap="flat" w14:cmpd="sng" w14:algn="ctr">
            <w14:noFill/>
            <w14:prstDash w14:val="solid"/>
            <w14:round/>
          </w14:textOutline>
        </w:rPr>
        <w:t>3.1</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 CIRCUITRY</w:t>
      </w:r>
      <w:bookmarkEnd w:id="69"/>
      <w:bookmarkEnd w:id="70"/>
    </w:p>
    <w:p w14:paraId="12F4E7C8"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WM is a technique used to control the amount of power delivered to a load by adjusting the width of the pulses in a signal. PWM is widely used in applications like motor control, light dimming, and power regulation in circuits such as solar charge controllers, DC-DC converters, and more. Below, we will explain the basic working principle, circuitry, and steps involved in generating PWM signals.</w:t>
      </w:r>
    </w:p>
    <w:p w14:paraId="586C9CAD"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 xml:space="preserve">Figure 2 describes </w:t>
      </w:r>
      <w:r w:rsidRPr="00B10F01">
        <w:rPr>
          <w:color w:val="000000" w:themeColor="text1"/>
          <w14:textOutline w14:w="0" w14:cap="flat" w14:cmpd="sng" w14:algn="ctr">
            <w14:noFill/>
            <w14:prstDash w14:val="solid"/>
            <w14:round/>
          </w14:textOutline>
        </w:rPr>
        <w:t>the schematic diagram of a PWM solar charge controller consists of several key blocks, including a microcontroller or control circuitry, a MOSFET for switching, a battery voltage sensing circuit, and a solar panel input interface.</w:t>
      </w:r>
    </w:p>
    <w:p w14:paraId="59C37B74"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p>
    <w:p w14:paraId="3B63EC7B" w14:textId="77777777" w:rsidR="00B85571" w:rsidRDefault="00B85571" w:rsidP="00B85571">
      <w:pPr>
        <w:pStyle w:val="NormalWeb"/>
        <w:keepNext/>
        <w:spacing w:line="480" w:lineRule="auto"/>
        <w:jc w:val="both"/>
      </w:pPr>
      <w:r w:rsidRPr="00B10F01">
        <w:rPr>
          <w:noProof/>
          <w:color w:val="000000" w:themeColor="text1"/>
        </w:rPr>
        <w:drawing>
          <wp:inline distT="0" distB="0" distL="0" distR="0" wp14:anchorId="2B6D6B73" wp14:editId="1FBFD872">
            <wp:extent cx="5048250" cy="2824469"/>
            <wp:effectExtent l="0" t="0" r="0" b="0"/>
            <wp:docPr id="2957" name="Picture 2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7" name="Graphic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48250" cy="2824469"/>
                    </a:xfrm>
                    <a:prstGeom prst="rect">
                      <a:avLst/>
                    </a:prstGeom>
                  </pic:spPr>
                </pic:pic>
              </a:graphicData>
            </a:graphic>
          </wp:inline>
        </w:drawing>
      </w:r>
    </w:p>
    <w:p w14:paraId="0373EE46" w14:textId="77777777" w:rsidR="00B85571" w:rsidRPr="000C6893" w:rsidRDefault="00B85571" w:rsidP="00B85571">
      <w:pPr>
        <w:pStyle w:val="Caption"/>
        <w:spacing w:line="480" w:lineRule="auto"/>
        <w:jc w:val="both"/>
        <w:rPr>
          <w:rFonts w:ascii="Times New Roman" w:hAnsi="Times New Roman" w:cs="Times New Roman"/>
          <w:i w:val="0"/>
          <w:color w:val="auto"/>
          <w:sz w:val="24"/>
          <w:szCs w:val="24"/>
          <w14:textOutline w14:w="0" w14:cap="flat" w14:cmpd="sng" w14:algn="ctr">
            <w14:noFill/>
            <w14:prstDash w14:val="solid"/>
            <w14:round/>
          </w14:textOutline>
        </w:rPr>
      </w:pPr>
      <w:bookmarkStart w:id="71" w:name="_Toc201845109"/>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PWM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S1endqSG","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bookmarkEnd w:id="71"/>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1188A0C4" w14:textId="77777777" w:rsidR="00B85571" w:rsidRPr="003073F1" w:rsidRDefault="00B85571" w:rsidP="00B85571">
      <w:pPr>
        <w:pStyle w:val="Heading4"/>
        <w:spacing w:line="480" w:lineRule="auto"/>
        <w:ind w:left="0" w:firstLine="0"/>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3.1.1</w:t>
      </w: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ab/>
        <w:t>Basic Components:</w:t>
      </w:r>
    </w:p>
    <w:p w14:paraId="418C2E8F" w14:textId="77777777" w:rsidR="00B85571" w:rsidRPr="00B10F01" w:rsidRDefault="00B85571" w:rsidP="00B85571">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DC power (typically 12V or 24V, depending on the system design).</w:t>
      </w:r>
    </w:p>
    <w:p w14:paraId="39E2F5FF" w14:textId="77777777" w:rsidR="00B85571" w:rsidRPr="00B10F01" w:rsidRDefault="00B85571" w:rsidP="00B85571">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the energy from the solar panel.</w:t>
      </w:r>
    </w:p>
    <w:p w14:paraId="53040D81" w14:textId="77777777" w:rsidR="00B85571" w:rsidRPr="00B10F01" w:rsidRDefault="00B85571" w:rsidP="00B85571">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 (Microcontroller/I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s the duty cycle to regulate power delivery to the battery.</w:t>
      </w:r>
    </w:p>
    <w:p w14:paraId="5D86EDD8" w14:textId="77777777" w:rsidR="00B85571" w:rsidRPr="00B10F01" w:rsidRDefault="00B85571" w:rsidP="00B85571">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cts as a switch to regulate the connection between the solar panel and the battery.</w:t>
      </w:r>
    </w:p>
    <w:p w14:paraId="1C5F6B76" w14:textId="77777777" w:rsidR="00B85571" w:rsidRPr="00B10F01" w:rsidRDefault="00B85571" w:rsidP="00B85571">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nitors the battery voltage to adjust the PWM signal accordingly.</w:t>
      </w:r>
    </w:p>
    <w:p w14:paraId="13AA483D" w14:textId="77777777" w:rsidR="00B85571" w:rsidRPr="00B10F01" w:rsidRDefault="00B85571" w:rsidP="00B85571">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Sense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s the current to ensure proper charging.</w:t>
      </w:r>
    </w:p>
    <w:p w14:paraId="06A212BF" w14:textId="77777777" w:rsidR="00B85571" w:rsidRPr="00B10F01" w:rsidRDefault="00B85571" w:rsidP="00B85571">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rotection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ncludes features like over-voltage, under-voltage, and over-temperature protection.</w:t>
      </w:r>
    </w:p>
    <w:p w14:paraId="12B5E0E9"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72" w:name="_Toc201814165"/>
      <w:bookmarkStart w:id="73" w:name="_Toc202254867"/>
      <w:r>
        <w:rPr>
          <w:rFonts w:ascii="Times New Roman" w:hAnsi="Times New Roman" w:cs="Times New Roman"/>
          <w:color w:val="000000" w:themeColor="text1"/>
          <w14:textOutline w14:w="0" w14:cap="flat" w14:cmpd="sng" w14:algn="ctr">
            <w14:noFill/>
            <w14:prstDash w14:val="solid"/>
            <w14:round/>
          </w14:textOutline>
        </w:rPr>
        <w:t>3.1.2</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Steps Involved in PWM Solar Charge Controller Operation:</w:t>
      </w:r>
      <w:bookmarkEnd w:id="72"/>
      <w:bookmarkEnd w:id="73"/>
    </w:p>
    <w:p w14:paraId="668214F9" w14:textId="77777777" w:rsidR="00B85571" w:rsidRPr="00B10F01" w:rsidRDefault="00B85571" w:rsidP="00B85571">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Provides Power</w:t>
      </w:r>
    </w:p>
    <w:p w14:paraId="276B757E" w14:textId="77777777" w:rsidR="00B85571" w:rsidRPr="00B10F01" w:rsidRDefault="00B85571" w:rsidP="00B85571">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Voltage and Current Sensing</w:t>
      </w:r>
    </w:p>
    <w:p w14:paraId="60871EDD" w14:textId="77777777" w:rsidR="00B85571" w:rsidRPr="00B10F01" w:rsidRDefault="00B85571" w:rsidP="00B85571">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WM Control and Duty Cycle Adjustment</w:t>
      </w:r>
    </w:p>
    <w:p w14:paraId="3AB7F80D" w14:textId="77777777" w:rsidR="00B85571" w:rsidRPr="00B10F01" w:rsidRDefault="00B85571" w:rsidP="00B85571">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proofErr w:type="spellStart"/>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Mosfet</w:t>
      </w:r>
      <w:proofErr w:type="spellEnd"/>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 xml:space="preserve"> Switching</w:t>
      </w:r>
    </w:p>
    <w:p w14:paraId="3EB3D68D" w14:textId="77777777" w:rsidR="00B85571" w:rsidRPr="00B10F01" w:rsidRDefault="00B85571" w:rsidP="00B85571">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Battery Charging Regulation</w:t>
      </w:r>
    </w:p>
    <w:p w14:paraId="143AB22C"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p>
    <w:p w14:paraId="2AD1F862"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4" w:name="_Toc201814166"/>
      <w:bookmarkStart w:id="75" w:name="_Toc202254868"/>
      <w:r>
        <w:rPr>
          <w:rFonts w:ascii="Times New Roman" w:hAnsi="Times New Roman" w:cs="Times New Roman"/>
          <w:color w:val="000000" w:themeColor="text1"/>
          <w:sz w:val="24"/>
          <w:szCs w:val="24"/>
          <w14:textOutline w14:w="0" w14:cap="flat" w14:cmpd="sng" w14:algn="ctr">
            <w14:noFill/>
            <w14:prstDash w14:val="solid"/>
            <w14:round/>
          </w14:textOutline>
        </w:rPr>
        <w:t>3.2</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 CIRCUITRY</w:t>
      </w:r>
      <w:bookmarkEnd w:id="74"/>
      <w:bookmarkEnd w:id="75"/>
    </w:p>
    <w:p w14:paraId="54329C7F" w14:textId="77777777" w:rsidR="00B85571" w:rsidRPr="00B10F01" w:rsidRDefault="00B85571" w:rsidP="00B85571">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rStyle w:val="Strong"/>
          <w:rFonts w:eastAsiaTheme="majorEastAsia"/>
          <w:b w:val="0"/>
          <w:color w:val="000000" w:themeColor="text1"/>
          <w14:textOutline w14:w="0" w14:cap="flat" w14:cmpd="sng" w14:algn="ctr">
            <w14:noFill/>
            <w14:prstDash w14:val="solid"/>
            <w14:round/>
          </w14:textOutline>
        </w:rPr>
        <w:t xml:space="preserve">MPPT </w:t>
      </w:r>
      <w:r w:rsidRPr="00B10F01">
        <w:rPr>
          <w:color w:val="000000" w:themeColor="text1"/>
          <w14:textOutline w14:w="0" w14:cap="flat" w14:cmpd="sng" w14:algn="ctr">
            <w14:noFill/>
            <w14:prstDash w14:val="solid"/>
            <w14:round/>
          </w14:textOutline>
        </w:rPr>
        <w:t xml:space="preserve">is a technique used in solar charge controllers to maximize the power output from solar panels. Unlike a PWM controller, which simply regulates the voltage to prevent overcharging, an MPPT controller dynamically adjusts the operating point of the solar panel to extract the maximum power available. MPPT algorithms track the </w:t>
      </w:r>
      <w:r w:rsidRPr="00B10F01">
        <w:rPr>
          <w:rStyle w:val="Strong"/>
          <w:rFonts w:eastAsiaTheme="majorEastAsia"/>
          <w:b w:val="0"/>
          <w:color w:val="000000" w:themeColor="text1"/>
          <w14:textOutline w14:w="0" w14:cap="flat" w14:cmpd="sng" w14:algn="ctr">
            <w14:noFill/>
            <w14:prstDash w14:val="solid"/>
            <w14:round/>
          </w14:textOutline>
        </w:rPr>
        <w:t>maximum power point</w:t>
      </w:r>
      <w:r w:rsidRPr="00B10F01">
        <w:rPr>
          <w:color w:val="000000" w:themeColor="text1"/>
          <w14:textOutline w14:w="0" w14:cap="flat" w14:cmpd="sng" w14:algn="ctr">
            <w14:noFill/>
            <w14:prstDash w14:val="solid"/>
            <w14:round/>
          </w14:textOutline>
        </w:rPr>
        <w:t xml:space="preserve"> (MPP) of the solar panel, which varies with temperature, light intensity, and panel characteristics, and then adjust the load to match this point for optimal power transfer.</w:t>
      </w:r>
    </w:p>
    <w:p w14:paraId="34AA8642"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 xml:space="preserve">Figure 3 describes </w:t>
      </w:r>
      <w:r w:rsidRPr="00B10F01">
        <w:rPr>
          <w:color w:val="000000" w:themeColor="text1"/>
          <w14:textOutline w14:w="0" w14:cap="flat" w14:cmpd="sng" w14:algn="ctr">
            <w14:noFill/>
            <w14:prstDash w14:val="solid"/>
            <w14:round/>
          </w14:textOutline>
        </w:rPr>
        <w:t>the schematic diagram of an MPPT solar charge controller consists of several key blocks, including a microcontroller or control circuitry, a MOSFET for switching, a battery voltage sensing circuit, and a solar panel input interface.</w:t>
      </w:r>
    </w:p>
    <w:p w14:paraId="0CED6ED1" w14:textId="77777777" w:rsidR="00B85571" w:rsidRPr="00B10F01" w:rsidRDefault="00B85571" w:rsidP="00B85571">
      <w:pPr>
        <w:pStyle w:val="NormalWeb"/>
        <w:spacing w:line="480" w:lineRule="auto"/>
        <w:ind w:firstLine="576"/>
        <w:jc w:val="both"/>
        <w:rPr>
          <w:color w:val="000000" w:themeColor="text1"/>
          <w14:textOutline w14:w="0" w14:cap="flat" w14:cmpd="sng" w14:algn="ctr">
            <w14:noFill/>
            <w14:prstDash w14:val="solid"/>
            <w14:round/>
          </w14:textOutline>
        </w:rPr>
      </w:pPr>
    </w:p>
    <w:p w14:paraId="0BC0FD6E" w14:textId="77777777" w:rsidR="00B85571" w:rsidRDefault="00B85571" w:rsidP="00B85571">
      <w:pPr>
        <w:pStyle w:val="NormalWeb"/>
        <w:keepNext/>
        <w:spacing w:before="0" w:beforeAutospacing="0" w:after="0" w:afterAutospacing="0" w:line="480" w:lineRule="auto"/>
        <w:jc w:val="center"/>
      </w:pPr>
      <w:r w:rsidRPr="00B10F01">
        <w:rPr>
          <w:noProof/>
          <w:color w:val="000000" w:themeColor="text1"/>
        </w:rPr>
        <w:drawing>
          <wp:inline distT="0" distB="0" distL="0" distR="0" wp14:anchorId="1DDF53B3" wp14:editId="1B9ABC0B">
            <wp:extent cx="4142739" cy="2733675"/>
            <wp:effectExtent l="0" t="0" r="0" b="0"/>
            <wp:docPr id="2953" name="Picture 2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3" name="441f15f528243d2fa3f62e2bba54054c.jpg"/>
                    <pic:cNvPicPr/>
                  </pic:nvPicPr>
                  <pic:blipFill>
                    <a:blip r:embed="rId11">
                      <a:extLst>
                        <a:ext uri="{28A0092B-C50C-407E-A947-70E740481C1C}">
                          <a14:useLocalDpi xmlns:a14="http://schemas.microsoft.com/office/drawing/2010/main" val="0"/>
                        </a:ext>
                      </a:extLst>
                    </a:blip>
                    <a:stretch>
                      <a:fillRect/>
                    </a:stretch>
                  </pic:blipFill>
                  <pic:spPr>
                    <a:xfrm>
                      <a:off x="0" y="0"/>
                      <a:ext cx="4178539" cy="2757299"/>
                    </a:xfrm>
                    <a:prstGeom prst="rect">
                      <a:avLst/>
                    </a:prstGeom>
                  </pic:spPr>
                </pic:pic>
              </a:graphicData>
            </a:graphic>
          </wp:inline>
        </w:drawing>
      </w:r>
    </w:p>
    <w:p w14:paraId="05C70C9A" w14:textId="77777777" w:rsidR="00B85571" w:rsidRPr="000C6893" w:rsidRDefault="00B85571" w:rsidP="00B85571">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76" w:name="_Toc201845110"/>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76"/>
    </w:p>
    <w:p w14:paraId="403B26CB"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MPPT-based charge controllers typically consist of the following components:</w:t>
      </w:r>
    </w:p>
    <w:p w14:paraId="384C1216" w14:textId="77777777" w:rsidR="00B85571" w:rsidRPr="00B10F01" w:rsidRDefault="00B85571" w:rsidP="00B85571">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PV array that generates power.</w:t>
      </w:r>
    </w:p>
    <w:p w14:paraId="595EB5C0" w14:textId="77777777" w:rsidR="00B85571" w:rsidRPr="00B10F01" w:rsidRDefault="00B85571" w:rsidP="00B85571">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Algorithm (Control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microcontroller or specialized IC that runs the MPPT algorithm to compute the optimal power point.</w:t>
      </w:r>
    </w:p>
    <w:p w14:paraId="216F65D6" w14:textId="77777777" w:rsidR="00B85571" w:rsidRPr="00B10F01" w:rsidRDefault="00B85571" w:rsidP="00B85571">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DC Co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step-up (boost) or step-down (buck) converter, typically using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witching transistor (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o adjust the voltage and current to match the battery charging requirements.</w:t>
      </w:r>
    </w:p>
    <w:p w14:paraId="49A28979" w14:textId="77777777" w:rsidR="00B85571" w:rsidRPr="00B10F01" w:rsidRDefault="00B85571" w:rsidP="00B85571">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attery or battery bank that stores the energy harvested from the solar panel.</w:t>
      </w:r>
    </w:p>
    <w:p w14:paraId="7B80D2C7" w14:textId="77777777" w:rsidR="00B85571" w:rsidRPr="00B10F01" w:rsidRDefault="00B85571" w:rsidP="00B85571">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and Current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ment circuits that monitor the battery voltage, solar panel voltage, and current to optimize the system’s operation.</w:t>
      </w:r>
    </w:p>
    <w:p w14:paraId="182304BF" w14:textId="77777777" w:rsidR="00B85571" w:rsidRPr="00B10F01" w:rsidRDefault="00B85571" w:rsidP="00B85571">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edback Loo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system that continuously monitors the solar panel</w:t>
      </w:r>
      <w:r>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 performance and adjusts the operation of the DC-DC converter to ensure maximum power transfer.</w:t>
      </w:r>
    </w:p>
    <w:p w14:paraId="1279CECF"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77" w:name="_Toc201814167"/>
      <w:bookmarkStart w:id="78" w:name="_Toc202254869"/>
      <w:r>
        <w:rPr>
          <w:rFonts w:ascii="Times New Roman" w:hAnsi="Times New Roman" w:cs="Times New Roman"/>
          <w:color w:val="000000" w:themeColor="text1"/>
          <w14:textOutline w14:w="0" w14:cap="flat" w14:cmpd="sng" w14:algn="ctr">
            <w14:noFill/>
            <w14:prstDash w14:val="solid"/>
            <w14:round/>
          </w14:textOutline>
        </w:rPr>
        <w:t>3.2.1</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Steps Involved in MPPT Operation</w:t>
      </w:r>
      <w:bookmarkEnd w:id="77"/>
      <w:bookmarkEnd w:id="78"/>
    </w:p>
    <w:p w14:paraId="65FF903F" w14:textId="77777777" w:rsidR="00B85571" w:rsidRPr="009C2AA8" w:rsidRDefault="00B85571" w:rsidP="00B85571">
      <w:pPr>
        <w:pStyle w:val="Heading4"/>
        <w:spacing w:line="480" w:lineRule="auto"/>
        <w:ind w:left="0" w:firstLine="0"/>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1</w:t>
      </w: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Voltage and Current Measurement</w:t>
      </w:r>
    </w:p>
    <w:p w14:paraId="184DB1CE" w14:textId="77777777" w:rsidR="00B85571" w:rsidRPr="00B10F01" w:rsidRDefault="00B85571" w:rsidP="00B85571">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controller continuously monitors both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I)</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solar panel.</w:t>
      </w:r>
    </w:p>
    <w:p w14:paraId="77AAFB68" w14:textId="77777777" w:rsidR="00B85571" w:rsidRPr="00B10F01" w:rsidRDefault="00B85571" w:rsidP="00B85571">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se measurements are used to calculate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ing generated by the panel at any given time. Power is calculated as: </w:t>
      </w:r>
      <w:r w:rsidRPr="00B10F01">
        <w:rPr>
          <w:rStyle w:val="katex-mathml"/>
          <w:rFonts w:ascii="Times New Roman" w:hAnsi="Times New Roman" w:cs="Times New Roman"/>
          <w:color w:val="000000" w:themeColor="text1"/>
          <w:sz w:val="24"/>
          <w:szCs w:val="24"/>
          <w14:textOutline w14:w="0" w14:cap="flat" w14:cmpd="sng" w14:algn="ctr">
            <w14:noFill/>
            <w14:prstDash w14:val="solid"/>
            <w14:round/>
          </w14:textOutline>
        </w:rPr>
        <w:t>P=V×I, P =IV</w:t>
      </w:r>
    </w:p>
    <w:p w14:paraId="757BC13C" w14:textId="77777777" w:rsidR="00B85571" w:rsidRPr="009C2AA8" w:rsidRDefault="00B85571" w:rsidP="00B85571">
      <w:pPr>
        <w:pStyle w:val="Heading4"/>
        <w:spacing w:line="480" w:lineRule="auto"/>
        <w:ind w:left="0" w:firstLine="0"/>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2</w:t>
      </w: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t>Determining the Maximum Power Point (MPP)</w:t>
      </w:r>
    </w:p>
    <w:p w14:paraId="27B10FC3" w14:textId="77777777" w:rsidR="00B85571" w:rsidRPr="00B10F01" w:rsidRDefault="00B85571" w:rsidP="00B85571">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MPPT algorithm tracks the point at which the solar panel produces the maximum power. This point is often referred to as the </w:t>
      </w:r>
      <w:r w:rsidRPr="00B10F01">
        <w:rPr>
          <w:rStyle w:val="Strong"/>
          <w:rFonts w:eastAsiaTheme="majorEastAsia"/>
          <w:b w:val="0"/>
          <w:color w:val="000000" w:themeColor="text1"/>
          <w14:textOutline w14:w="0" w14:cap="flat" w14:cmpd="sng" w14:algn="ctr">
            <w14:noFill/>
            <w14:prstDash w14:val="solid"/>
            <w14:round/>
          </w14:textOutline>
        </w:rPr>
        <w:t>maximum power point (MPP)</w:t>
      </w:r>
      <w:r w:rsidRPr="00B10F01">
        <w:rPr>
          <w:color w:val="000000" w:themeColor="text1"/>
          <w14:textOutline w14:w="0" w14:cap="flat" w14:cmpd="sng" w14:algn="ctr">
            <w14:noFill/>
            <w14:prstDash w14:val="solid"/>
            <w14:round/>
          </w14:textOutline>
        </w:rPr>
        <w:t xml:space="preserve"> and is the combination of voltage and current where the panel is most efficient.</w:t>
      </w:r>
    </w:p>
    <w:p w14:paraId="4EB67425" w14:textId="77777777" w:rsidR="00B85571" w:rsidRPr="00B10F01" w:rsidRDefault="00B85571" w:rsidP="00B85571">
      <w:pPr>
        <w:pStyle w:val="NormalWeb"/>
        <w:spacing w:line="480" w:lineRule="auto"/>
        <w:ind w:left="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wo common MPPT algorithms are:</w:t>
      </w:r>
    </w:p>
    <w:p w14:paraId="48929425" w14:textId="77777777" w:rsidR="00B85571" w:rsidRPr="00B10F01" w:rsidRDefault="00B85571" w:rsidP="00B85571">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erturb and Observe (P&amp;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method perturbs (slightly changes) the operating voltage and observes the resulting change in power. If power increases, it continues in that direction; if it decreases, it switches direction.</w:t>
      </w:r>
    </w:p>
    <w:p w14:paraId="3A4A2E14" w14:textId="77777777" w:rsidR="00B85571" w:rsidRPr="00B10F01" w:rsidRDefault="00B85571" w:rsidP="00B85571">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cremental Conductance (</w:t>
      </w:r>
      <w:proofErr w:type="spellStart"/>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cCond</w:t>
      </w:r>
      <w:proofErr w:type="spellEnd"/>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algorithm compares the incremental changes in voltage and current to find the point where the derivative of power with respect to voltage is zero (indicating maximum power).</w:t>
      </w:r>
    </w:p>
    <w:p w14:paraId="4AD6788D" w14:textId="77777777" w:rsidR="00B85571" w:rsidRPr="00B10F01" w:rsidRDefault="00B85571" w:rsidP="00B85571">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w:t>
      </w:r>
      <w:r w:rsidRPr="00B10F01">
        <w:rPr>
          <w:rStyle w:val="Strong"/>
          <w:rFonts w:eastAsiaTheme="majorEastAsia"/>
          <w:b w:val="0"/>
          <w:color w:val="000000" w:themeColor="text1"/>
          <w14:textOutline w14:w="0" w14:cap="flat" w14:cmpd="sng" w14:algn="ctr">
            <w14:noFill/>
            <w14:prstDash w14:val="solid"/>
            <w14:round/>
          </w14:textOutline>
        </w:rPr>
        <w:t>MPP</w:t>
      </w:r>
      <w:r w:rsidRPr="00B10F01">
        <w:rPr>
          <w:color w:val="000000" w:themeColor="text1"/>
          <w14:textOutline w14:w="0" w14:cap="flat" w14:cmpd="sng" w14:algn="ctr">
            <w14:noFill/>
            <w14:prstDash w14:val="solid"/>
            <w14:round/>
          </w14:textOutline>
        </w:rPr>
        <w:t xml:space="preserve"> is dynamic and changes based on environmental conditions such as sunlight intensity and temperature.</w:t>
      </w:r>
    </w:p>
    <w:p w14:paraId="20DB9769" w14:textId="77777777" w:rsidR="00B85571" w:rsidRPr="00B10F01" w:rsidRDefault="00B85571" w:rsidP="00B85571">
      <w:pPr>
        <w:pStyle w:val="Heading4"/>
        <w:numPr>
          <w:ilvl w:val="3"/>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djusting the Operating Point Using a DC-DC Converter</w:t>
      </w:r>
    </w:p>
    <w:p w14:paraId="234C56FC" w14:textId="77777777" w:rsidR="00B85571" w:rsidRPr="00B10F01" w:rsidRDefault="00B85571" w:rsidP="00B85571">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PPT controller uses the determined MPP (voltage and current values) to adjust the voltage at which the solar panel operates.</w:t>
      </w:r>
    </w:p>
    <w:p w14:paraId="42B1D218" w14:textId="77777777" w:rsidR="00B85571" w:rsidRPr="00B10F01" w:rsidRDefault="00B85571" w:rsidP="00B85571">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DC-DC converter adjusts the output from the solar panel to match the optimal voltage required by the battery. This can involve:</w:t>
      </w:r>
    </w:p>
    <w:p w14:paraId="3AD5C6AC" w14:textId="77777777" w:rsidR="00B85571" w:rsidRPr="00B10F01" w:rsidRDefault="00B85571" w:rsidP="00B85571">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down (buck)</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higher than the battery voltage.</w:t>
      </w:r>
    </w:p>
    <w:p w14:paraId="36339A2A" w14:textId="77777777" w:rsidR="00B85571" w:rsidRPr="00B10F01" w:rsidRDefault="00B85571" w:rsidP="00B85571">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up (bo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lower than the battery voltage.</w:t>
      </w:r>
    </w:p>
    <w:p w14:paraId="74AE0363" w14:textId="77777777" w:rsidR="00B85571" w:rsidRPr="00B10F01" w:rsidRDefault="00B85571" w:rsidP="00B85571">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rter typically use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al-Oxide-Semiconductor Field-Effect Transistor) as a switch, controlled by the MPPT algorithm.</w:t>
      </w:r>
    </w:p>
    <w:p w14:paraId="52C4EDC4" w14:textId="77777777" w:rsidR="00B85571" w:rsidRPr="00B10F01" w:rsidRDefault="00B85571" w:rsidP="00B85571">
      <w:pPr>
        <w:pStyle w:val="Heading4"/>
        <w:numPr>
          <w:ilvl w:val="3"/>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Charging the Battery</w:t>
      </w:r>
    </w:p>
    <w:p w14:paraId="67E25B55" w14:textId="77777777" w:rsidR="00B85571" w:rsidRPr="00B10F01" w:rsidRDefault="00B85571" w:rsidP="00B85571">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DC-DC converter's output is used to charge the battery. The MPPT controller ensures that the battery receives the right voltage and current for efficient and safe charging.</w:t>
      </w:r>
    </w:p>
    <w:p w14:paraId="71D6B1A1" w14:textId="77777777" w:rsidR="00B85571" w:rsidRPr="00B10F01" w:rsidRDefault="00B85571" w:rsidP="00B85571">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ing process may consist of different stages:</w:t>
      </w:r>
    </w:p>
    <w:p w14:paraId="546960F4" w14:textId="77777777" w:rsidR="00B85571" w:rsidRPr="00B10F01" w:rsidRDefault="00B85571" w:rsidP="00B85571">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ulk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High current charging until the battery reaches a certain voltage.</w:t>
      </w:r>
    </w:p>
    <w:p w14:paraId="69B94708" w14:textId="77777777" w:rsidR="00B85571" w:rsidRPr="00B10F01" w:rsidRDefault="00B85571" w:rsidP="00B85571">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bsorption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current is reduced as the battery reaches its full charge voltage.</w:t>
      </w:r>
    </w:p>
    <w:p w14:paraId="03E6E84F" w14:textId="77777777" w:rsidR="00B85571" w:rsidRPr="00B10F01" w:rsidRDefault="00B85571" w:rsidP="00B85571">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loat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low current is used to maintain the battery charge without overcharging.</w:t>
      </w:r>
    </w:p>
    <w:p w14:paraId="4C6ACF7A" w14:textId="77777777" w:rsidR="00B85571" w:rsidRPr="00B10F01" w:rsidRDefault="00B85571" w:rsidP="00B85571">
      <w:pPr>
        <w:pStyle w:val="NormalWeb"/>
        <w:spacing w:before="0" w:beforeAutospacing="0" w:after="0" w:afterAutospacing="0" w:line="480" w:lineRule="auto"/>
        <w:jc w:val="both"/>
        <w:rPr>
          <w:color w:val="000000" w:themeColor="text1"/>
          <w14:textOutline w14:w="0" w14:cap="flat" w14:cmpd="sng" w14:algn="ctr">
            <w14:noFill/>
            <w14:prstDash w14:val="solid"/>
            <w14:round/>
          </w14:textOutline>
        </w:rPr>
      </w:pPr>
    </w:p>
    <w:p w14:paraId="38A65EAD"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9" w:name="_Toc201814168"/>
      <w:bookmarkStart w:id="80" w:name="_Toc202254870"/>
      <w:r>
        <w:rPr>
          <w:rFonts w:ascii="Times New Roman" w:hAnsi="Times New Roman" w:cs="Times New Roman"/>
          <w:color w:val="000000" w:themeColor="text1"/>
          <w:sz w:val="24"/>
          <w:szCs w:val="24"/>
          <w14:textOutline w14:w="0" w14:cap="flat" w14:cmpd="sng" w14:algn="ctr">
            <w14:noFill/>
            <w14:prstDash w14:val="solid"/>
            <w14:round/>
          </w14:textOutline>
        </w:rPr>
        <w:t>3.3</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bookmarkEnd w:id="79"/>
      <w:bookmarkEnd w:id="80"/>
    </w:p>
    <w:p w14:paraId="618AE724"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basic block diagram in figure </w:t>
      </w:r>
      <w:r>
        <w:rPr>
          <w:rFonts w:ascii="Times New Roman" w:hAnsi="Times New Roman" w:cs="Times New Roman"/>
          <w:color w:val="000000" w:themeColor="text1"/>
          <w:sz w:val="24"/>
          <w:szCs w:val="24"/>
          <w14:textOutline w14:w="0" w14:cap="flat" w14:cmpd="sng" w14:algn="ctr">
            <w14:noFill/>
            <w14:prstDash w14:val="solid"/>
            <w14:round/>
          </w14:textOutline>
        </w:rPr>
        <w:t xml:space="preserve">4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s of a PV cell, charge controllers, change over switch, battery, inverter, and load. </w:t>
      </w:r>
    </w:p>
    <w:p w14:paraId="28D2372E" w14:textId="77777777" w:rsidR="00B85571" w:rsidRDefault="00B85571" w:rsidP="00B85571">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A2CA673" wp14:editId="3DFA42F3">
            <wp:extent cx="2984739" cy="3445112"/>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y d 1.drawio (1).png"/>
                    <pic:cNvPicPr/>
                  </pic:nvPicPr>
                  <pic:blipFill>
                    <a:blip r:embed="rId12">
                      <a:extLst>
                        <a:ext uri="{28A0092B-C50C-407E-A947-70E740481C1C}">
                          <a14:useLocalDpi xmlns:a14="http://schemas.microsoft.com/office/drawing/2010/main" val="0"/>
                        </a:ext>
                      </a:extLst>
                    </a:blip>
                    <a:stretch>
                      <a:fillRect/>
                    </a:stretch>
                  </pic:blipFill>
                  <pic:spPr>
                    <a:xfrm>
                      <a:off x="0" y="0"/>
                      <a:ext cx="3013323" cy="3478105"/>
                    </a:xfrm>
                    <a:prstGeom prst="rect">
                      <a:avLst/>
                    </a:prstGeom>
                  </pic:spPr>
                </pic:pic>
              </a:graphicData>
            </a:graphic>
          </wp:inline>
        </w:drawing>
      </w:r>
    </w:p>
    <w:p w14:paraId="239BB728" w14:textId="77777777" w:rsidR="00B85571" w:rsidRPr="000C6893" w:rsidRDefault="00B85571" w:rsidP="00B85571">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1" w:name="_Toc201845111"/>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4</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1"/>
    </w:p>
    <w:p w14:paraId="27CE2C09" w14:textId="77777777" w:rsidR="00B85571" w:rsidRPr="00B10F01" w:rsidRDefault="00B85571" w:rsidP="00B85571">
      <w:pPr>
        <w:pStyle w:val="Heading3"/>
        <w:spacing w:line="480" w:lineRule="auto"/>
        <w:ind w:left="0" w:firstLine="0"/>
        <w:rPr>
          <w:rFonts w:ascii="Times New Roman" w:eastAsia="Times New Roman" w:hAnsi="Times New Roman" w:cs="Times New Roman"/>
          <w:color w:val="000000" w:themeColor="text1"/>
          <w14:textOutline w14:w="0" w14:cap="flat" w14:cmpd="sng" w14:algn="ctr">
            <w14:noFill/>
            <w14:prstDash w14:val="solid"/>
            <w14:round/>
          </w14:textOutline>
        </w:rPr>
      </w:pPr>
      <w:bookmarkStart w:id="82" w:name="_Toc201814169"/>
      <w:bookmarkStart w:id="83" w:name="_Toc202254871"/>
      <w:r>
        <w:rPr>
          <w:rFonts w:ascii="Times New Roman" w:eastAsia="Times New Roman" w:hAnsi="Times New Roman" w:cs="Times New Roman"/>
          <w:color w:val="000000" w:themeColor="text1"/>
          <w14:textOutline w14:w="0" w14:cap="flat" w14:cmpd="sng" w14:algn="ctr">
            <w14:noFill/>
            <w14:prstDash w14:val="solid"/>
            <w14:round/>
          </w14:textOutline>
        </w:rPr>
        <w:t>3.3.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SOLAR PANEL</w:t>
      </w:r>
      <w:bookmarkEnd w:id="82"/>
      <w:bookmarkEnd w:id="83"/>
    </w:p>
    <w:p w14:paraId="2B7C1915" w14:textId="77777777" w:rsidR="00B85571" w:rsidRPr="00B10F01" w:rsidRDefault="00B85571" w:rsidP="00B85571">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also known as PV panels, are devices that convert sunlight directly into electricity through a process called the photovoltaic effect. These panels are a cornerstone of renewable energy technology, providing a clean, sustainable source of power for homes, businesses, and even large-scale power plants.</w:t>
      </w:r>
    </w:p>
    <w:p w14:paraId="52DAFCDD"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consist of multiple solar cells made from semiconductor materials, typically silicon. When sunlight hits these cells, it excites electrons in the material, causing them to move and generate an electric current. This current is then captured and used as electricity.</w:t>
      </w:r>
    </w:p>
    <w:p w14:paraId="36239A01" w14:textId="77777777" w:rsidR="00B85571" w:rsidRPr="00537BC4" w:rsidRDefault="00B85571" w:rsidP="00B85571">
      <w:pPr>
        <w:pStyle w:val="Heading4"/>
        <w:spacing w:line="480" w:lineRule="auto"/>
        <w:ind w:left="0" w:firstLine="0"/>
        <w:rPr>
          <w:rFonts w:ascii="Times New Roman" w:hAnsi="Times New Roman" w:cs="Times New Roman"/>
          <w:i w:val="0"/>
          <w:color w:val="000000" w:themeColor="text1"/>
          <w:sz w:val="24"/>
          <w:szCs w:val="24"/>
        </w:rPr>
      </w:pPr>
      <w:r w:rsidRPr="00537BC4">
        <w:rPr>
          <w:rFonts w:ascii="Times New Roman" w:hAnsi="Times New Roman" w:cs="Times New Roman"/>
          <w:i w:val="0"/>
          <w:color w:val="000000" w:themeColor="text1"/>
          <w:sz w:val="24"/>
          <w:szCs w:val="24"/>
        </w:rPr>
        <w:t>3.3.1.1</w:t>
      </w:r>
      <w:r w:rsidRPr="00537BC4">
        <w:rPr>
          <w:rFonts w:ascii="Times New Roman" w:hAnsi="Times New Roman" w:cs="Times New Roman"/>
          <w:i w:val="0"/>
          <w:color w:val="000000" w:themeColor="text1"/>
          <w:sz w:val="24"/>
          <w:szCs w:val="24"/>
        </w:rPr>
        <w:tab/>
        <w:t>Types of Solar Panels:</w:t>
      </w:r>
    </w:p>
    <w:p w14:paraId="0ED7EB89"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re are three main types of solar panels:</w:t>
      </w:r>
    </w:p>
    <w:p w14:paraId="0C73B213" w14:textId="77777777" w:rsidR="00B85571" w:rsidRPr="00B10F01" w:rsidRDefault="00B85571" w:rsidP="00B85571">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no-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a single continuous crystal structure. These are highly efficient and long-lasting but are generally more expensive.</w:t>
      </w:r>
    </w:p>
    <w:p w14:paraId="4D834B6F" w14:textId="77777777" w:rsidR="00B85571" w:rsidRPr="00B10F01" w:rsidRDefault="00B85571" w:rsidP="00B85571">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ly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silicon crystals that are melted together. These are slightly less efficient than mono-crystalline but more affordable.</w:t>
      </w:r>
    </w:p>
    <w:p w14:paraId="40F1B492" w14:textId="77777777" w:rsidR="00B85571" w:rsidRPr="00B10F01" w:rsidRDefault="00B85571" w:rsidP="00B85571">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hin-Film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layers of photovoltaic material. These are flexible, lightweight, and can be used in a variety of applications, though they are generally less efficient than crystalline panels.</w:t>
      </w:r>
    </w:p>
    <w:p w14:paraId="13A91750"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table below shows the description of the solar panel used in the system configuration:</w:t>
      </w:r>
    </w:p>
    <w:p w14:paraId="58F01C79" w14:textId="77777777" w:rsidR="00B85571" w:rsidRPr="000278CE" w:rsidRDefault="00B85571" w:rsidP="00B85571">
      <w:pPr>
        <w:pStyle w:val="Caption"/>
        <w:keepNext/>
        <w:spacing w:line="480" w:lineRule="auto"/>
        <w:rPr>
          <w:i w:val="0"/>
        </w:rPr>
      </w:pPr>
      <w:bookmarkStart w:id="84" w:name="_Toc201845254"/>
      <w:bookmarkStart w:id="85" w:name="_Toc202251856"/>
      <w:r w:rsidRPr="000278CE">
        <w:rPr>
          <w:rFonts w:ascii="Times New Roman" w:hAnsi="Times New Roman" w:cs="Times New Roman"/>
          <w:color w:val="auto"/>
          <w:sz w:val="24"/>
          <w:szCs w:val="24"/>
        </w:rPr>
        <w:t xml:space="preserve">Table </w:t>
      </w:r>
      <w:r w:rsidRPr="000278CE">
        <w:rPr>
          <w:rFonts w:ascii="Times New Roman" w:hAnsi="Times New Roman" w:cs="Times New Roman"/>
          <w:color w:val="auto"/>
          <w:sz w:val="24"/>
          <w:szCs w:val="24"/>
        </w:rPr>
        <w:fldChar w:fldCharType="begin"/>
      </w:r>
      <w:r w:rsidRPr="000278CE">
        <w:rPr>
          <w:rFonts w:ascii="Times New Roman" w:hAnsi="Times New Roman" w:cs="Times New Roman"/>
          <w:color w:val="auto"/>
          <w:sz w:val="24"/>
          <w:szCs w:val="24"/>
        </w:rPr>
        <w:instrText xml:space="preserve"> SEQ Table \* ARABIC </w:instrText>
      </w:r>
      <w:r w:rsidRPr="000278CE">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w:t>
      </w:r>
      <w:r w:rsidRPr="000278CE">
        <w:rPr>
          <w:rFonts w:ascii="Times New Roman" w:hAnsi="Times New Roman" w:cs="Times New Roman"/>
          <w:color w:val="auto"/>
          <w:sz w:val="24"/>
          <w:szCs w:val="24"/>
        </w:rPr>
        <w:fldChar w:fldCharType="end"/>
      </w:r>
      <w:r w:rsidRPr="000278CE">
        <w:rPr>
          <w:rFonts w:ascii="Times New Roman" w:hAnsi="Times New Roman" w:cs="Times New Roman"/>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the solar panel used</w:t>
      </w:r>
      <w:bookmarkEnd w:id="84"/>
      <w:bookmarkEnd w:id="85"/>
    </w:p>
    <w:tbl>
      <w:tblPr>
        <w:tblStyle w:val="TableGrid"/>
        <w:tblW w:w="9016" w:type="dxa"/>
        <w:tblLook w:val="04A0" w:firstRow="1" w:lastRow="0" w:firstColumn="1" w:lastColumn="0" w:noHBand="0" w:noVBand="1"/>
      </w:tblPr>
      <w:tblGrid>
        <w:gridCol w:w="4508"/>
        <w:gridCol w:w="4508"/>
      </w:tblGrid>
      <w:tr w:rsidR="00B85571" w:rsidRPr="00B10F01" w14:paraId="7FFE131E" w14:textId="77777777" w:rsidTr="002E578A">
        <w:tc>
          <w:tcPr>
            <w:tcW w:w="4508" w:type="dxa"/>
          </w:tcPr>
          <w:p w14:paraId="0E81219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4508" w:type="dxa"/>
          </w:tcPr>
          <w:p w14:paraId="0AF1F98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B85571" w:rsidRPr="00B10F01" w14:paraId="03AACB81" w14:textId="77777777" w:rsidTr="002E578A">
        <w:tc>
          <w:tcPr>
            <w:tcW w:w="4508" w:type="dxa"/>
          </w:tcPr>
          <w:p w14:paraId="513061C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nufacturer </w:t>
            </w:r>
          </w:p>
        </w:tc>
        <w:tc>
          <w:tcPr>
            <w:tcW w:w="4508" w:type="dxa"/>
          </w:tcPr>
          <w:p w14:paraId="48230CB1" w14:textId="77777777" w:rsidR="00B85571" w:rsidRPr="00B10F01" w:rsidRDefault="00B85571" w:rsidP="002E578A">
            <w:pPr>
              <w:spacing w:line="480" w:lineRule="auto"/>
              <w:jc w:val="both"/>
              <w:rPr>
                <w:rFonts w:ascii="Times New Roman" w:hAnsi="Times New Roman" w:cs="Times New Roman"/>
                <w:i/>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i w:val="0"/>
                <w:color w:val="000000" w:themeColor="text1"/>
                <w:sz w:val="24"/>
                <w:szCs w:val="24"/>
                <w14:textOutline w14:w="0" w14:cap="flat" w14:cmpd="sng" w14:algn="ctr">
                  <w14:noFill/>
                  <w14:prstDash w14:val="solid"/>
                  <w14:round/>
                </w14:textOutline>
              </w:rPr>
              <w:t>Sunshine solar</w:t>
            </w:r>
          </w:p>
        </w:tc>
      </w:tr>
      <w:tr w:rsidR="00B85571" w:rsidRPr="00B10F01" w14:paraId="314741DF" w14:textId="77777777" w:rsidTr="002E578A">
        <w:tc>
          <w:tcPr>
            <w:tcW w:w="4508" w:type="dxa"/>
          </w:tcPr>
          <w:p w14:paraId="4A4DC83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4508" w:type="dxa"/>
          </w:tcPr>
          <w:p w14:paraId="2507A4BA"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color w:val="000000" w:themeColor="text1"/>
                <w:sz w:val="24"/>
                <w:szCs w:val="24"/>
                <w14:textOutline w14:w="0" w14:cap="flat" w14:cmpd="sng" w14:algn="ctr">
                  <w14:noFill/>
                  <w14:prstDash w14:val="solid"/>
                  <w14:round/>
                </w14:textOutline>
              </w:rPr>
              <w:t>POLYCRYSTALLINE</w:t>
            </w:r>
          </w:p>
        </w:tc>
      </w:tr>
      <w:tr w:rsidR="00B85571" w:rsidRPr="00B10F01" w14:paraId="3EAE876D" w14:textId="77777777" w:rsidTr="002E578A">
        <w:tc>
          <w:tcPr>
            <w:tcW w:w="4508" w:type="dxa"/>
          </w:tcPr>
          <w:p w14:paraId="15B6DAB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4508" w:type="dxa"/>
          </w:tcPr>
          <w:p w14:paraId="22F2262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r>
      <w:tr w:rsidR="00B85571" w:rsidRPr="00B10F01" w14:paraId="43C04FB7" w14:textId="77777777" w:rsidTr="002E578A">
        <w:tc>
          <w:tcPr>
            <w:tcW w:w="4508" w:type="dxa"/>
          </w:tcPr>
          <w:p w14:paraId="488E319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w:t>
            </w:r>
          </w:p>
        </w:tc>
        <w:tc>
          <w:tcPr>
            <w:tcW w:w="4508" w:type="dxa"/>
          </w:tcPr>
          <w:p w14:paraId="12117B9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p>
        </w:tc>
      </w:tr>
      <w:tr w:rsidR="00B85571" w:rsidRPr="00B10F01" w14:paraId="44EF77BB" w14:textId="77777777" w:rsidTr="002E578A">
        <w:tc>
          <w:tcPr>
            <w:tcW w:w="4508" w:type="dxa"/>
          </w:tcPr>
          <w:p w14:paraId="43BEE7D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C</w:t>
            </w:r>
          </w:p>
        </w:tc>
        <w:tc>
          <w:tcPr>
            <w:tcW w:w="4508" w:type="dxa"/>
          </w:tcPr>
          <w:p w14:paraId="0DD1CE9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p>
        </w:tc>
      </w:tr>
      <w:tr w:rsidR="00B85571" w:rsidRPr="00B10F01" w14:paraId="36EA18B8" w14:textId="77777777" w:rsidTr="002E578A">
        <w:tc>
          <w:tcPr>
            <w:tcW w:w="4508" w:type="dxa"/>
          </w:tcPr>
          <w:p w14:paraId="31D12AF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OWER (PMAX)</w:t>
            </w:r>
          </w:p>
        </w:tc>
        <w:tc>
          <w:tcPr>
            <w:tcW w:w="4508" w:type="dxa"/>
          </w:tcPr>
          <w:p w14:paraId="4069D3AB"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W</w:t>
            </w:r>
          </w:p>
        </w:tc>
      </w:tr>
      <w:tr w:rsidR="00B85571" w:rsidRPr="00B10F01" w14:paraId="1A779A1A" w14:textId="77777777" w:rsidTr="002E578A">
        <w:tc>
          <w:tcPr>
            <w:tcW w:w="4508" w:type="dxa"/>
          </w:tcPr>
          <w:p w14:paraId="4DC31D4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UTPUT TOLERANCE</w:t>
            </w:r>
          </w:p>
        </w:tc>
        <w:tc>
          <w:tcPr>
            <w:tcW w:w="4508" w:type="dxa"/>
          </w:tcPr>
          <w:p w14:paraId="51468C0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5%</w:t>
            </w:r>
          </w:p>
        </w:tc>
      </w:tr>
      <w:tr w:rsidR="00B85571" w:rsidRPr="00B10F01" w14:paraId="085B8F48" w14:textId="77777777" w:rsidTr="002E578A">
        <w:tc>
          <w:tcPr>
            <w:tcW w:w="4508" w:type="dxa"/>
          </w:tcPr>
          <w:p w14:paraId="795FA6F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T PMAX (IMP)</w:t>
            </w:r>
          </w:p>
        </w:tc>
        <w:tc>
          <w:tcPr>
            <w:tcW w:w="4508" w:type="dxa"/>
          </w:tcPr>
          <w:p w14:paraId="6594610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15A</w:t>
            </w:r>
          </w:p>
        </w:tc>
      </w:tr>
      <w:tr w:rsidR="00B85571" w:rsidRPr="00B10F01" w14:paraId="02A2A080" w14:textId="77777777" w:rsidTr="002E578A">
        <w:tc>
          <w:tcPr>
            <w:tcW w:w="4508" w:type="dxa"/>
          </w:tcPr>
          <w:p w14:paraId="3B947E0B"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AT PMAX (VMP)</w:t>
            </w:r>
          </w:p>
        </w:tc>
        <w:tc>
          <w:tcPr>
            <w:tcW w:w="4508" w:type="dxa"/>
          </w:tcPr>
          <w:p w14:paraId="4AB4516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43V</w:t>
            </w:r>
          </w:p>
        </w:tc>
      </w:tr>
      <w:tr w:rsidR="00B85571" w:rsidRPr="00B10F01" w14:paraId="581C123C" w14:textId="77777777" w:rsidTr="002E578A">
        <w:tc>
          <w:tcPr>
            <w:tcW w:w="4508" w:type="dxa"/>
          </w:tcPr>
          <w:p w14:paraId="33F4130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HORT CIRCUIT CURRENT (ISC)</w:t>
            </w:r>
          </w:p>
        </w:tc>
        <w:tc>
          <w:tcPr>
            <w:tcW w:w="4508" w:type="dxa"/>
          </w:tcPr>
          <w:p w14:paraId="358C0802"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51A</w:t>
            </w:r>
          </w:p>
        </w:tc>
      </w:tr>
      <w:tr w:rsidR="00B85571" w:rsidRPr="00B10F01" w14:paraId="6939265E" w14:textId="77777777" w:rsidTr="002E578A">
        <w:tc>
          <w:tcPr>
            <w:tcW w:w="4508" w:type="dxa"/>
          </w:tcPr>
          <w:p w14:paraId="47F47C0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PEN CIRCUIT VOLTAGE (VOC)</w:t>
            </w:r>
          </w:p>
        </w:tc>
        <w:tc>
          <w:tcPr>
            <w:tcW w:w="4508" w:type="dxa"/>
          </w:tcPr>
          <w:p w14:paraId="09464E5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3V</w:t>
            </w:r>
          </w:p>
        </w:tc>
      </w:tr>
      <w:tr w:rsidR="00B85571" w:rsidRPr="00B10F01" w14:paraId="3EB40BF9" w14:textId="77777777" w:rsidTr="002E578A">
        <w:tc>
          <w:tcPr>
            <w:tcW w:w="4508" w:type="dxa"/>
          </w:tcPr>
          <w:p w14:paraId="5081C32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XIMUM SYSTEM VOLTAGE      </w:t>
            </w:r>
          </w:p>
        </w:tc>
        <w:tc>
          <w:tcPr>
            <w:tcW w:w="4508" w:type="dxa"/>
          </w:tcPr>
          <w:p w14:paraId="1D28BBA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C 1500V</w:t>
            </w:r>
          </w:p>
        </w:tc>
      </w:tr>
      <w:tr w:rsidR="00B85571" w:rsidRPr="00B10F01" w14:paraId="0F84ACC6" w14:textId="77777777" w:rsidTr="002E578A">
        <w:tc>
          <w:tcPr>
            <w:tcW w:w="4508" w:type="dxa"/>
          </w:tcPr>
          <w:p w14:paraId="1C3C378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SERIES FUSE RATING</w:t>
            </w:r>
          </w:p>
        </w:tc>
        <w:tc>
          <w:tcPr>
            <w:tcW w:w="4508" w:type="dxa"/>
          </w:tcPr>
          <w:p w14:paraId="4D2B41B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A</w:t>
            </w:r>
          </w:p>
        </w:tc>
      </w:tr>
    </w:tbl>
    <w:p w14:paraId="6FE4F09C" w14:textId="77777777" w:rsidR="00B85571" w:rsidRPr="00B10F01" w:rsidRDefault="00B85571" w:rsidP="00B85571">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3CEF71DB" w14:textId="77777777" w:rsidR="00B85571" w:rsidRPr="00B10F01" w:rsidRDefault="00B85571" w:rsidP="00B85571">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8EFA8AA" w14:textId="77777777" w:rsidR="00B85571" w:rsidRPr="00B10F01" w:rsidRDefault="00B85571" w:rsidP="00B85571">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5 describes the pictorial view of 100W solar panel used in system configuration.</w:t>
      </w:r>
    </w:p>
    <w:p w14:paraId="2D264DE3" w14:textId="77777777" w:rsidR="00B85571" w:rsidRDefault="00B85571" w:rsidP="00B85571">
      <w:pPr>
        <w:keepNext/>
        <w:shd w:val="clear" w:color="auto" w:fill="FFFFFF"/>
        <w:spacing w:after="100" w:afterAutospacing="1" w:line="480" w:lineRule="auto"/>
        <w:jc w:val="center"/>
      </w:pPr>
      <w:r w:rsidRPr="00B10F01">
        <w:rPr>
          <w:rFonts w:ascii="Times New Roman" w:eastAsia="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44E72E75" wp14:editId="73EE1199">
            <wp:extent cx="2714625" cy="26193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1W3sU2apwL.jpg"/>
                    <pic:cNvPicPr/>
                  </pic:nvPicPr>
                  <pic:blipFill rotWithShape="1">
                    <a:blip r:embed="rId13" cstate="print">
                      <a:extLst>
                        <a:ext uri="{28A0092B-C50C-407E-A947-70E740481C1C}">
                          <a14:useLocalDpi xmlns:a14="http://schemas.microsoft.com/office/drawing/2010/main" val="0"/>
                        </a:ext>
                      </a:extLst>
                    </a:blip>
                    <a:srcRect b="3508"/>
                    <a:stretch/>
                  </pic:blipFill>
                  <pic:spPr bwMode="auto">
                    <a:xfrm>
                      <a:off x="0" y="0"/>
                      <a:ext cx="2714625" cy="2619375"/>
                    </a:xfrm>
                    <a:prstGeom prst="rect">
                      <a:avLst/>
                    </a:prstGeom>
                    <a:ln>
                      <a:noFill/>
                    </a:ln>
                    <a:extLst>
                      <a:ext uri="{53640926-AAD7-44D8-BBD7-CCE9431645EC}">
                        <a14:shadowObscured xmlns:a14="http://schemas.microsoft.com/office/drawing/2010/main"/>
                      </a:ext>
                    </a:extLst>
                  </pic:spPr>
                </pic:pic>
              </a:graphicData>
            </a:graphic>
          </wp:inline>
        </w:drawing>
      </w:r>
    </w:p>
    <w:p w14:paraId="3186C5EC" w14:textId="77777777" w:rsidR="00B85571" w:rsidRPr="000278CE" w:rsidRDefault="00B85571" w:rsidP="00B85571">
      <w:pPr>
        <w:pStyle w:val="Caption"/>
        <w:spacing w:line="480" w:lineRule="auto"/>
        <w:jc w:val="center"/>
        <w:rPr>
          <w:rFonts w:ascii="Times New Roman" w:eastAsia="Times New Roman" w:hAnsi="Times New Roman" w:cs="Times New Roman"/>
          <w:i w:val="0"/>
          <w:color w:val="auto"/>
          <w:sz w:val="24"/>
          <w:szCs w:val="24"/>
          <w14:textOutline w14:w="0" w14:cap="flat" w14:cmpd="sng" w14:algn="ctr">
            <w14:noFill/>
            <w14:prstDash w14:val="solid"/>
            <w14:round/>
          </w14:textOutline>
        </w:rPr>
      </w:pPr>
      <w:bookmarkStart w:id="86" w:name="_Toc201845112"/>
      <w:r w:rsidRPr="000278CE">
        <w:rPr>
          <w:rFonts w:ascii="Times New Roman" w:hAnsi="Times New Roman" w:cs="Times New Roman"/>
          <w:i w:val="0"/>
          <w:color w:val="auto"/>
          <w:sz w:val="24"/>
          <w:szCs w:val="24"/>
        </w:rPr>
        <w:t xml:space="preserve">Figur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Figure \* ARABIC </w:instrText>
      </w:r>
      <w:r w:rsidRPr="000278CE">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5</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 xml:space="preserve">: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t xml:space="preserve">Solar panel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begin"/>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xyZ4ZBjh","properties":{"formattedCitation":"(Belkaid et al., 2016)","plainCitation":"(Belkaid et al., 2016)","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separate"/>
      </w:r>
      <w:r w:rsidRPr="000278CE">
        <w:rPr>
          <w:rFonts w:ascii="Times New Roman" w:hAnsi="Times New Roman" w:cs="Times New Roman"/>
          <w:i w:val="0"/>
          <w:color w:val="auto"/>
          <w:sz w:val="24"/>
          <w:szCs w:val="24"/>
        </w:rPr>
        <w:t>(Belkaid et al., 2016)</w:t>
      </w:r>
      <w:bookmarkEnd w:id="86"/>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end"/>
      </w:r>
    </w:p>
    <w:p w14:paraId="1A63BB04"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F0A387B"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87" w:name="_Toc201814170"/>
      <w:bookmarkStart w:id="88" w:name="_Toc202254872"/>
      <w:r>
        <w:rPr>
          <w:rFonts w:ascii="Times New Roman" w:hAnsi="Times New Roman" w:cs="Times New Roman"/>
          <w:color w:val="000000" w:themeColor="text1"/>
          <w14:textOutline w14:w="0" w14:cap="flat" w14:cmpd="sng" w14:algn="ctr">
            <w14:noFill/>
            <w14:prstDash w14:val="solid"/>
            <w14:round/>
          </w14:textOutline>
        </w:rPr>
        <w:t>3.3.2</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MPPT SOLAR CHARGE CONTROLLER</w:t>
      </w:r>
      <w:bookmarkEnd w:id="87"/>
      <w:bookmarkEnd w:id="88"/>
    </w:p>
    <w:p w14:paraId="4625B115" w14:textId="77777777" w:rsidR="00B85571" w:rsidRPr="00B10F01" w:rsidRDefault="00B85571" w:rsidP="00B85571">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 controller is an advanced type of solar charge controller that optimizes the power output from solar panels to charge a battery efficiently. It does this by constantly adjusting the voltage and current to find the </w:t>
      </w:r>
      <w:r w:rsidRPr="00B10F01">
        <w:rPr>
          <w:rStyle w:val="Emphasis"/>
          <w:rFonts w:ascii="Times New Roman" w:hAnsi="Times New Roman" w:cs="Times New Roman"/>
          <w:color w:val="000000" w:themeColor="text1"/>
          <w:sz w:val="24"/>
          <w:szCs w:val="24"/>
          <w14:textOutline w14:w="0" w14:cap="flat" w14:cmpd="sng" w14:algn="ctr">
            <w14:noFill/>
            <w14:prstDash w14:val="solid"/>
            <w14:round/>
          </w14:textOutline>
        </w:rPr>
        <w:t>maximum power poi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 where the combination of voltage and current delivers the most energy to the battery. MPPT technology maximizes the efficiency of the system, improving the charging speed and making better use of the available solar energy.</w:t>
      </w:r>
    </w:p>
    <w:p w14:paraId="2F0749C6"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able</w:t>
      </w:r>
      <w:r>
        <w:rPr>
          <w:rFonts w:ascii="Times New Roman" w:hAnsi="Times New Roman" w:cs="Times New Roman"/>
          <w:color w:val="000000" w:themeColor="text1"/>
          <w:sz w:val="24"/>
          <w:szCs w:val="24"/>
          <w14:textOutline w14:w="0" w14:cap="flat" w14:cmpd="sng" w14:algn="ctr">
            <w14:noFill/>
            <w14:prstDash w14:val="solid"/>
            <w14:round/>
          </w14:textOutline>
        </w:rPr>
        <w:t xml:space="preserve"> 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hows the description of the MPPT charge controller used:</w:t>
      </w:r>
    </w:p>
    <w:p w14:paraId="45A5EDEC" w14:textId="77777777" w:rsidR="00B85571" w:rsidRPr="000278CE" w:rsidRDefault="00B85571" w:rsidP="00B85571">
      <w:pPr>
        <w:pStyle w:val="Caption"/>
        <w:keepNext/>
        <w:spacing w:line="480" w:lineRule="auto"/>
        <w:rPr>
          <w:i w:val="0"/>
        </w:rPr>
      </w:pPr>
      <w:bookmarkStart w:id="89" w:name="_Toc201845255"/>
      <w:bookmarkStart w:id="90" w:name="_Toc202251857"/>
      <w:r w:rsidRPr="000278CE">
        <w:rPr>
          <w:rFonts w:ascii="Times New Roman" w:hAnsi="Times New Roman" w:cs="Times New Roman"/>
          <w:i w:val="0"/>
          <w:color w:val="auto"/>
          <w:sz w:val="24"/>
          <w:szCs w:val="24"/>
        </w:rPr>
        <w:t xml:space="preserve">Tabl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Table \* ARABIC </w:instrText>
      </w:r>
      <w:r w:rsidRPr="000278CE">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MPPT charge controller used</w:t>
      </w:r>
      <w:bookmarkEnd w:id="89"/>
      <w:bookmarkEnd w:id="90"/>
    </w:p>
    <w:tbl>
      <w:tblPr>
        <w:tblStyle w:val="TableGrid"/>
        <w:tblW w:w="0" w:type="auto"/>
        <w:tblLook w:val="04A0" w:firstRow="1" w:lastRow="0" w:firstColumn="1" w:lastColumn="0" w:noHBand="0" w:noVBand="1"/>
      </w:tblPr>
      <w:tblGrid>
        <w:gridCol w:w="2515"/>
        <w:gridCol w:w="3960"/>
      </w:tblGrid>
      <w:tr w:rsidR="00B85571" w:rsidRPr="00B10F01" w14:paraId="116FBB63" w14:textId="77777777" w:rsidTr="002E578A">
        <w:tc>
          <w:tcPr>
            <w:tcW w:w="2515" w:type="dxa"/>
          </w:tcPr>
          <w:p w14:paraId="09A54B0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253C32A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B85571" w:rsidRPr="00B10F01" w14:paraId="5BEE2A04" w14:textId="77777777" w:rsidTr="002E578A">
        <w:trPr>
          <w:trHeight w:val="647"/>
        </w:trPr>
        <w:tc>
          <w:tcPr>
            <w:tcW w:w="2515" w:type="dxa"/>
          </w:tcPr>
          <w:p w14:paraId="0674777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3D17FA6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B85571" w:rsidRPr="00B10F01" w14:paraId="403F0BD6" w14:textId="77777777" w:rsidTr="002E578A">
        <w:trPr>
          <w:trHeight w:val="710"/>
        </w:trPr>
        <w:tc>
          <w:tcPr>
            <w:tcW w:w="2515" w:type="dxa"/>
          </w:tcPr>
          <w:p w14:paraId="5ACECB2B"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4A552A2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A</w:t>
            </w:r>
          </w:p>
        </w:tc>
      </w:tr>
      <w:tr w:rsidR="00B85571" w:rsidRPr="00B10F01" w14:paraId="147B301F" w14:textId="77777777" w:rsidTr="002E578A">
        <w:trPr>
          <w:trHeight w:val="620"/>
        </w:trPr>
        <w:tc>
          <w:tcPr>
            <w:tcW w:w="2515" w:type="dxa"/>
          </w:tcPr>
          <w:p w14:paraId="4DB5D94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545D25A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V</w:t>
            </w:r>
          </w:p>
        </w:tc>
      </w:tr>
      <w:tr w:rsidR="00B85571" w:rsidRPr="00B10F01" w14:paraId="590B2D8F" w14:textId="77777777" w:rsidTr="002E578A">
        <w:trPr>
          <w:trHeight w:val="620"/>
        </w:trPr>
        <w:tc>
          <w:tcPr>
            <w:tcW w:w="2515" w:type="dxa"/>
          </w:tcPr>
          <w:p w14:paraId="54F1D9A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5D386F1A"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0W(12V), 1040W(24V)</w:t>
            </w:r>
          </w:p>
        </w:tc>
      </w:tr>
    </w:tbl>
    <w:p w14:paraId="1CDF9D1F" w14:textId="77777777" w:rsidR="00B85571" w:rsidRPr="00B10F01" w:rsidRDefault="00B85571" w:rsidP="00B85571">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99B5D64" w14:textId="77777777" w:rsidR="00B85571" w:rsidRPr="00B10F01" w:rsidRDefault="00B85571" w:rsidP="00B85571">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6 describes the pictorial view of a 40A MPPT controller used in the system configuration.</w:t>
      </w:r>
    </w:p>
    <w:p w14:paraId="685AA8D5"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90BD59B" w14:textId="77777777" w:rsidR="00B85571" w:rsidRDefault="00B85571" w:rsidP="00B85571">
      <w:pPr>
        <w:keepNext/>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F260549" wp14:editId="4803F5DB">
            <wp:extent cx="2032951" cy="16954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037554" cy="1699289"/>
                    </a:xfrm>
                    <a:prstGeom prst="rect">
                      <a:avLst/>
                    </a:prstGeom>
                  </pic:spPr>
                </pic:pic>
              </a:graphicData>
            </a:graphic>
          </wp:inline>
        </w:drawing>
      </w:r>
    </w:p>
    <w:p w14:paraId="560EA088" w14:textId="77777777" w:rsidR="00B85571" w:rsidRPr="00B10F01" w:rsidRDefault="00B85571" w:rsidP="00B85571">
      <w:p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1" w:name="_Toc201845113"/>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Pr>
          <w:rFonts w:ascii="Times New Roman" w:hAnsi="Times New Roman" w:cs="Times New Roman"/>
          <w:noProof/>
          <w:sz w:val="24"/>
          <w:szCs w:val="24"/>
        </w:rPr>
        <w:t>6</w:t>
      </w:r>
      <w:r w:rsidRPr="000278CE">
        <w:rPr>
          <w:rFonts w:ascii="Times New Roman" w:hAnsi="Times New Roman" w:cs="Times New Roman"/>
          <w:sz w:val="24"/>
          <w:szCs w:val="24"/>
        </w:rPr>
        <w:fldChar w:fldCharType="end"/>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 solar charge controller.</w:t>
      </w:r>
      <w:bookmarkEnd w:id="91"/>
    </w:p>
    <w:p w14:paraId="0A31599A"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92" w:name="_Toc201814171"/>
      <w:bookmarkStart w:id="93" w:name="_Toc202254873"/>
      <w:r>
        <w:rPr>
          <w:rFonts w:ascii="Times New Roman" w:hAnsi="Times New Roman" w:cs="Times New Roman"/>
          <w:color w:val="000000" w:themeColor="text1"/>
          <w14:textOutline w14:w="0" w14:cap="flat" w14:cmpd="sng" w14:algn="ctr">
            <w14:noFill/>
            <w14:prstDash w14:val="solid"/>
            <w14:round/>
          </w14:textOutline>
        </w:rPr>
        <w:t>3.3.3</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PWM SOLAR CHARGE CONTROLLER</w:t>
      </w:r>
      <w:bookmarkEnd w:id="92"/>
      <w:bookmarkEnd w:id="93"/>
    </w:p>
    <w:p w14:paraId="22471468"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crucial component in solar power systems, especially for managing the charging of batteries. It regulates the voltage and current from solar panels to the battery, ensuring optimal charging performance, safety, and longevity of the battery.</w:t>
      </w:r>
    </w:p>
    <w:p w14:paraId="1BE69ABF"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A PWM charge controller works by switching the connection between the solar panel and the battery on and off at a high frequency, thus controlling the amount of power going into the battery. The key here is the </w:t>
      </w: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amount of time the controller is </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allowing power to pass to the battery) compared to when it is </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ff.</w:t>
      </w:r>
      <w:r>
        <w:rPr>
          <w:color w:val="000000" w:themeColor="text1"/>
          <w14:textOutline w14:w="0" w14:cap="flat" w14:cmpd="sng" w14:algn="ctr">
            <w14:noFill/>
            <w14:prstDash w14:val="solid"/>
            <w14:round/>
          </w14:textOutline>
        </w:rPr>
        <w:t>”</w:t>
      </w:r>
    </w:p>
    <w:p w14:paraId="78CB575E" w14:textId="77777777" w:rsidR="00B85571" w:rsidRPr="00B10F01" w:rsidRDefault="00B85571" w:rsidP="00B85571">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time of the controller determines how much power is delivered to the battery. As the battery charges and its voltage rises, the controller adjusts the pulse width to lower the charge rate, ensuring that the battery is charged efficiently without being overcharged.</w:t>
      </w:r>
    </w:p>
    <w:p w14:paraId="2BE3A404" w14:textId="77777777" w:rsidR="00B85571" w:rsidRPr="00B10F01" w:rsidRDefault="00B85571" w:rsidP="00B85571">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Voltage Regulation:</w:t>
      </w:r>
      <w:r w:rsidRPr="00B10F01">
        <w:rPr>
          <w:color w:val="000000" w:themeColor="text1"/>
          <w14:textOutline w14:w="0" w14:cap="flat" w14:cmpd="sng" w14:algn="ctr">
            <w14:noFill/>
            <w14:prstDash w14:val="solid"/>
            <w14:round/>
          </w14:textOutline>
        </w:rPr>
        <w:t xml:space="preserve"> The controller ensures that the battery doesn</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receive too much voltage (which could damage it) by controlling the amount of energy that goes through based on the battery</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state of charge.</w:t>
      </w:r>
    </w:p>
    <w:p w14:paraId="5717F276" w14:textId="77777777" w:rsidR="00B85571" w:rsidRPr="000278CE" w:rsidRDefault="00B85571" w:rsidP="00B85571">
      <w:pPr>
        <w:spacing w:before="100" w:beforeAutospacing="1"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94" w:name="_Toc201845256"/>
      <w:bookmarkStart w:id="95" w:name="_Toc202251858"/>
      <w:r w:rsidRPr="000278CE">
        <w:rPr>
          <w:rFonts w:ascii="Times New Roman" w:hAnsi="Times New Roman" w:cs="Times New Roman"/>
          <w:sz w:val="24"/>
          <w:szCs w:val="24"/>
        </w:rPr>
        <w:t xml:space="preserve">Tabl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Table \* ARABIC </w:instrText>
      </w:r>
      <w:r w:rsidRPr="000278CE">
        <w:rPr>
          <w:rFonts w:ascii="Times New Roman" w:hAnsi="Times New Roman" w:cs="Times New Roman"/>
          <w:sz w:val="24"/>
          <w:szCs w:val="24"/>
        </w:rPr>
        <w:fldChar w:fldCharType="separate"/>
      </w:r>
      <w:r>
        <w:rPr>
          <w:rFonts w:ascii="Times New Roman" w:hAnsi="Times New Roman" w:cs="Times New Roman"/>
          <w:noProof/>
          <w:sz w:val="24"/>
          <w:szCs w:val="24"/>
        </w:rPr>
        <w:t>4</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 xml:space="preserve">: </w:t>
      </w:r>
      <w:r w:rsidRPr="000278CE">
        <w:rPr>
          <w:rFonts w:ascii="Times New Roman" w:hAnsi="Times New Roman" w:cs="Times New Roman"/>
          <w:color w:val="000000" w:themeColor="text1"/>
          <w:sz w:val="24"/>
          <w:szCs w:val="24"/>
          <w14:textOutline w14:w="0" w14:cap="flat" w14:cmpd="sng" w14:algn="ctr">
            <w14:noFill/>
            <w14:prstDash w14:val="solid"/>
            <w14:round/>
          </w14:textOutline>
        </w:rPr>
        <w:t>Description of the PWM charge controller used</w:t>
      </w:r>
      <w:r>
        <w:rPr>
          <w:rFonts w:ascii="Times New Roman" w:hAnsi="Times New Roman" w:cs="Times New Roman"/>
          <w:color w:val="000000" w:themeColor="text1"/>
          <w:sz w:val="24"/>
          <w:szCs w:val="24"/>
          <w14:textOutline w14:w="0" w14:cap="flat" w14:cmpd="sng" w14:algn="ctr">
            <w14:noFill/>
            <w14:prstDash w14:val="solid"/>
            <w14:round/>
          </w14:textOutline>
        </w:rPr>
        <w:t>.</w:t>
      </w:r>
      <w:bookmarkEnd w:id="94"/>
      <w:bookmarkEnd w:id="95"/>
    </w:p>
    <w:tbl>
      <w:tblPr>
        <w:tblStyle w:val="TableGrid"/>
        <w:tblW w:w="0" w:type="auto"/>
        <w:tblLook w:val="04A0" w:firstRow="1" w:lastRow="0" w:firstColumn="1" w:lastColumn="0" w:noHBand="0" w:noVBand="1"/>
      </w:tblPr>
      <w:tblGrid>
        <w:gridCol w:w="2515"/>
        <w:gridCol w:w="3960"/>
      </w:tblGrid>
      <w:tr w:rsidR="00B85571" w:rsidRPr="00B10F01" w14:paraId="4149DFB2" w14:textId="77777777" w:rsidTr="002E578A">
        <w:tc>
          <w:tcPr>
            <w:tcW w:w="2515" w:type="dxa"/>
          </w:tcPr>
          <w:p w14:paraId="4CBD7DD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1C92A82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B85571" w:rsidRPr="00B10F01" w14:paraId="188703A2" w14:textId="77777777" w:rsidTr="002E578A">
        <w:trPr>
          <w:trHeight w:val="593"/>
        </w:trPr>
        <w:tc>
          <w:tcPr>
            <w:tcW w:w="2515" w:type="dxa"/>
          </w:tcPr>
          <w:p w14:paraId="4A178F5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3960" w:type="dxa"/>
          </w:tcPr>
          <w:p w14:paraId="04E3217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88-B</w:t>
            </w:r>
          </w:p>
        </w:tc>
      </w:tr>
      <w:tr w:rsidR="00B85571" w:rsidRPr="00B10F01" w14:paraId="03F76023" w14:textId="77777777" w:rsidTr="002E578A">
        <w:trPr>
          <w:trHeight w:val="647"/>
        </w:trPr>
        <w:tc>
          <w:tcPr>
            <w:tcW w:w="2515" w:type="dxa"/>
          </w:tcPr>
          <w:p w14:paraId="0EA322F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238016C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B85571" w:rsidRPr="00B10F01" w14:paraId="3C041AC9" w14:textId="77777777" w:rsidTr="002E578A">
        <w:trPr>
          <w:trHeight w:val="710"/>
        </w:trPr>
        <w:tc>
          <w:tcPr>
            <w:tcW w:w="2515" w:type="dxa"/>
          </w:tcPr>
          <w:p w14:paraId="442FD1E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7993F3F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A</w:t>
            </w:r>
          </w:p>
        </w:tc>
      </w:tr>
      <w:tr w:rsidR="00B85571" w:rsidRPr="00B10F01" w14:paraId="36F8E6A2" w14:textId="77777777" w:rsidTr="002E578A">
        <w:trPr>
          <w:trHeight w:val="620"/>
        </w:trPr>
        <w:tc>
          <w:tcPr>
            <w:tcW w:w="2515" w:type="dxa"/>
          </w:tcPr>
          <w:p w14:paraId="04845DD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6510221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v</w:t>
            </w:r>
          </w:p>
        </w:tc>
      </w:tr>
      <w:tr w:rsidR="00B85571" w:rsidRPr="00B10F01" w14:paraId="1272F8F5" w14:textId="77777777" w:rsidTr="002E578A">
        <w:trPr>
          <w:trHeight w:val="620"/>
        </w:trPr>
        <w:tc>
          <w:tcPr>
            <w:tcW w:w="2515" w:type="dxa"/>
          </w:tcPr>
          <w:p w14:paraId="05B4AE9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7F9BAE1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60W(12v)520W(24v)</w:t>
            </w:r>
          </w:p>
        </w:tc>
      </w:tr>
    </w:tbl>
    <w:p w14:paraId="5FC59CDA"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3B1F4CD5" w14:textId="77777777" w:rsidR="00B85571" w:rsidRPr="00B10F01" w:rsidRDefault="00B85571" w:rsidP="00B85571">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7 describes the pictorial view of the 30A PWM solar charge controller used in the system configuration.</w:t>
      </w:r>
    </w:p>
    <w:p w14:paraId="3AD367F6"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B482760" w14:textId="77777777" w:rsidR="00B85571" w:rsidRDefault="00B85571" w:rsidP="00B85571">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48C4312" wp14:editId="33F5DF55">
            <wp:extent cx="2590800" cy="14954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wnload.jpg"/>
                    <pic:cNvPicPr/>
                  </pic:nvPicPr>
                  <pic:blipFill rotWithShape="1">
                    <a:blip r:embed="rId15">
                      <a:extLst>
                        <a:ext uri="{28A0092B-C50C-407E-A947-70E740481C1C}">
                          <a14:useLocalDpi xmlns:a14="http://schemas.microsoft.com/office/drawing/2010/main" val="0"/>
                        </a:ext>
                      </a:extLst>
                    </a:blip>
                    <a:srcRect l="1838" t="21324" r="-1838" b="20955"/>
                    <a:stretch/>
                  </pic:blipFill>
                  <pic:spPr bwMode="auto">
                    <a:xfrm>
                      <a:off x="0" y="0"/>
                      <a:ext cx="2590800" cy="1495425"/>
                    </a:xfrm>
                    <a:prstGeom prst="rect">
                      <a:avLst/>
                    </a:prstGeom>
                    <a:ln>
                      <a:noFill/>
                    </a:ln>
                    <a:extLst>
                      <a:ext uri="{53640926-AAD7-44D8-BBD7-CCE9431645EC}">
                        <a14:shadowObscured xmlns:a14="http://schemas.microsoft.com/office/drawing/2010/main"/>
                      </a:ext>
                    </a:extLst>
                  </pic:spPr>
                </pic:pic>
              </a:graphicData>
            </a:graphic>
          </wp:inline>
        </w:drawing>
      </w:r>
    </w:p>
    <w:p w14:paraId="7A1B7400" w14:textId="77777777" w:rsidR="00B85571" w:rsidRPr="00B10F01" w:rsidRDefault="00B85571" w:rsidP="00B85571">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6" w:name="_Toc201845114"/>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Pr>
          <w:rFonts w:ascii="Times New Roman" w:hAnsi="Times New Roman" w:cs="Times New Roman"/>
          <w:noProof/>
          <w:sz w:val="24"/>
          <w:szCs w:val="24"/>
        </w:rPr>
        <w:t>7</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 charge controller.</w:t>
      </w:r>
      <w:bookmarkEnd w:id="96"/>
    </w:p>
    <w:p w14:paraId="0A3E13F2"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A8FECA1" w14:textId="77777777" w:rsidR="00B85571" w:rsidRPr="00B10F01" w:rsidRDefault="00B85571" w:rsidP="00B85571">
      <w:pPr>
        <w:pStyle w:val="Heading3"/>
        <w:spacing w:before="0"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97" w:name="_Toc201814172"/>
      <w:bookmarkStart w:id="98" w:name="_Toc202254874"/>
      <w:r>
        <w:rPr>
          <w:rFonts w:ascii="Times New Roman" w:hAnsi="Times New Roman" w:cs="Times New Roman"/>
          <w:color w:val="000000" w:themeColor="text1"/>
          <w14:textOutline w14:w="0" w14:cap="flat" w14:cmpd="sng" w14:algn="ctr">
            <w14:noFill/>
            <w14:prstDash w14:val="solid"/>
            <w14:round/>
          </w14:textOutline>
        </w:rPr>
        <w:t>3.3.4</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LOCAL MADE PWM CHARGE CONTROLLER</w:t>
      </w:r>
      <w:bookmarkEnd w:id="97"/>
      <w:bookmarkEnd w:id="98"/>
    </w:p>
    <w:p w14:paraId="4E759B6D"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8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circuit diagram of a local made PWM solar charge controller consists of several key blocks, including a microcontroller or control circuitry, a MOSFET for switching, a battery voltage sensing circuit, and a solar panel input interface.</w:t>
      </w:r>
    </w:p>
    <w:p w14:paraId="10D8949E" w14:textId="77777777" w:rsidR="00B85571" w:rsidRPr="00B10F01" w:rsidRDefault="00B85571" w:rsidP="00B85571">
      <w:pPr>
        <w:spacing w:line="480" w:lineRule="auto"/>
        <w:rPr>
          <w:rFonts w:ascii="Times New Roman" w:hAnsi="Times New Roman" w:cs="Times New Roman"/>
          <w:sz w:val="24"/>
          <w:szCs w:val="24"/>
        </w:rPr>
      </w:pPr>
    </w:p>
    <w:p w14:paraId="5FCA3A14" w14:textId="77777777" w:rsidR="00B85571" w:rsidRDefault="00B85571" w:rsidP="00B85571">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7A8598E4" wp14:editId="72475AEF">
            <wp:extent cx="5731510" cy="3325916"/>
            <wp:effectExtent l="0" t="0" r="2540" b="8255"/>
            <wp:docPr id="2954" name="Picture 2954"/>
            <wp:cNvGraphicFramePr/>
            <a:graphic xmlns:a="http://schemas.openxmlformats.org/drawingml/2006/main">
              <a:graphicData uri="http://schemas.openxmlformats.org/drawingml/2006/picture">
                <pic:pic xmlns:pic="http://schemas.openxmlformats.org/drawingml/2006/picture">
                  <pic:nvPicPr>
                    <pic:cNvPr id="2954" name="Picture 295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325916"/>
                    </a:xfrm>
                    <a:prstGeom prst="rect">
                      <a:avLst/>
                    </a:prstGeom>
                  </pic:spPr>
                </pic:pic>
              </a:graphicData>
            </a:graphic>
          </wp:inline>
        </w:drawing>
      </w:r>
    </w:p>
    <w:p w14:paraId="6C22F272" w14:textId="77777777" w:rsidR="00B85571" w:rsidRPr="005959D9" w:rsidRDefault="00B85571" w:rsidP="00B85571">
      <w:pPr>
        <w:pStyle w:val="Caption"/>
        <w:spacing w:line="480" w:lineRule="auto"/>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bookmarkStart w:id="99" w:name="_Toc201845115"/>
      <w:r w:rsidRPr="005959D9">
        <w:rPr>
          <w:rFonts w:ascii="Times New Roman" w:hAnsi="Times New Roman" w:cs="Times New Roman"/>
          <w:i w:val="0"/>
          <w:color w:val="auto"/>
          <w:sz w:val="24"/>
          <w:szCs w:val="24"/>
        </w:rPr>
        <w:t xml:space="preserve">Figure </w:t>
      </w:r>
      <w:r w:rsidRPr="005959D9">
        <w:rPr>
          <w:rFonts w:ascii="Times New Roman" w:hAnsi="Times New Roman" w:cs="Times New Roman"/>
          <w:i w:val="0"/>
          <w:color w:val="auto"/>
          <w:sz w:val="24"/>
          <w:szCs w:val="24"/>
        </w:rPr>
        <w:fldChar w:fldCharType="begin"/>
      </w:r>
      <w:r w:rsidRPr="005959D9">
        <w:rPr>
          <w:rFonts w:ascii="Times New Roman" w:hAnsi="Times New Roman" w:cs="Times New Roman"/>
          <w:i w:val="0"/>
          <w:color w:val="auto"/>
          <w:sz w:val="24"/>
          <w:szCs w:val="24"/>
        </w:rPr>
        <w:instrText xml:space="preserve"> SEQ Figure \* ARABIC </w:instrText>
      </w:r>
      <w:r w:rsidRPr="005959D9">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8</w:t>
      </w:r>
      <w:r w:rsidRPr="005959D9">
        <w:rPr>
          <w:rFonts w:ascii="Times New Roman" w:hAnsi="Times New Roman" w:cs="Times New Roman"/>
          <w:i w:val="0"/>
          <w:color w:val="auto"/>
          <w:sz w:val="24"/>
          <w:szCs w:val="24"/>
        </w:rPr>
        <w:fldChar w:fldCharType="end"/>
      </w:r>
      <w:r w:rsidRPr="005959D9">
        <w:rPr>
          <w:rFonts w:ascii="Times New Roman" w:hAnsi="Times New Roman" w:cs="Times New Roman"/>
          <w:i w:val="0"/>
          <w:sz w:val="24"/>
          <w:szCs w:val="24"/>
        </w:rPr>
        <w:t>:</w:t>
      </w:r>
      <w:r w:rsidRPr="005959D9">
        <w:rPr>
          <w:i w:val="0"/>
        </w:rPr>
        <w:t xml:space="preserve"> </w:t>
      </w:r>
      <w:r w:rsidRPr="005959D9">
        <w:rPr>
          <w:rFonts w:ascii="Times New Roman" w:hAnsi="Times New Roman" w:cs="Times New Roman"/>
          <w:i w:val="0"/>
          <w:color w:val="000000" w:themeColor="text1"/>
          <w:sz w:val="24"/>
          <w:szCs w:val="24"/>
          <w14:textOutline w14:w="0" w14:cap="flat" w14:cmpd="sng" w14:algn="ctr">
            <w14:noFill/>
            <w14:prstDash w14:val="solid"/>
            <w14:round/>
          </w14:textOutline>
        </w:rPr>
        <w:t>Locally made PWM charge controller circuit diagram.</w:t>
      </w:r>
      <w:bookmarkEnd w:id="99"/>
    </w:p>
    <w:p w14:paraId="13BBEFCF" w14:textId="77777777" w:rsidR="00B85571" w:rsidRPr="00B10F01" w:rsidRDefault="00B85571" w:rsidP="00B85571">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2BEB9D5C"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low i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tailed explan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all the components in the schematic diagram and their functions:</w:t>
      </w:r>
    </w:p>
    <w:p w14:paraId="09009F01" w14:textId="77777777" w:rsidR="00B85571" w:rsidRPr="00B10F01" w:rsidRDefault="00B85571" w:rsidP="00B85571">
      <w:pPr>
        <w:pStyle w:val="Heading4"/>
        <w:numPr>
          <w:ilvl w:val="3"/>
          <w:numId w:val="35"/>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ower Components</w:t>
      </w:r>
    </w:p>
    <w:p w14:paraId="77E08EE6" w14:textId="77777777"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Solar Panel Input</w:t>
      </w:r>
    </w:p>
    <w:p w14:paraId="7CD70DD4" w14:textId="77777777" w:rsidR="00B85571" w:rsidRPr="00B10F01" w:rsidRDefault="00B85571" w:rsidP="00B85571">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verts sunlight into DC electricity.</w:t>
      </w:r>
    </w:p>
    <w:p w14:paraId="613A7D04" w14:textId="77777777" w:rsidR="00B85571" w:rsidRPr="00B10F01" w:rsidRDefault="00B85571" w:rsidP="00B85571">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BDAFE2A" w14:textId="77777777" w:rsidR="00B85571" w:rsidRPr="00B10F01" w:rsidRDefault="00B85571" w:rsidP="00B85571">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power to both the battery and the circuit.</w:t>
      </w:r>
    </w:p>
    <w:p w14:paraId="3B554077" w14:textId="77777777"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Battery (B1 </w:t>
      </w:r>
      <w:r>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2V) Input</w:t>
      </w:r>
    </w:p>
    <w:p w14:paraId="5096D957" w14:textId="77777777" w:rsidR="00B85571" w:rsidRPr="00B10F01" w:rsidRDefault="00B85571" w:rsidP="00B85571">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energy from the solar panel.</w:t>
      </w:r>
    </w:p>
    <w:p w14:paraId="461CBCB7" w14:textId="77777777" w:rsidR="00B85571" w:rsidRPr="00B10F01" w:rsidRDefault="00B85571" w:rsidP="00B85571">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upplies power when sunlight is unavailable.</w:t>
      </w:r>
    </w:p>
    <w:p w14:paraId="578097B7" w14:textId="77777777" w:rsidR="00B85571" w:rsidRPr="00B10F01" w:rsidRDefault="00B85571" w:rsidP="00B85571">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s the microcontroller and other circuit components through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491C25" w14:textId="77777777"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Voltage Regulator (U2 </w:t>
      </w:r>
      <w:r>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7805)</w:t>
      </w:r>
    </w:p>
    <w:p w14:paraId="3EC9C163" w14:textId="77777777" w:rsidR="00B85571" w:rsidRPr="00B10F01" w:rsidRDefault="00B85571" w:rsidP="00B85571">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the solar panel/battery down to a stabl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D0CB5E0" w14:textId="77777777" w:rsidR="00B85571" w:rsidRPr="00B10F01" w:rsidRDefault="00B85571" w:rsidP="00B85571">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BAA3415" w14:textId="77777777" w:rsidR="00B85571" w:rsidRPr="00B10F01" w:rsidRDefault="00B85571" w:rsidP="00B85571">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put (Vi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from the battery/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B9CDE12" w14:textId="77777777" w:rsidR="00B85571" w:rsidRPr="00B10F01" w:rsidRDefault="00B85571" w:rsidP="00B85571">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ound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mon ground.</w:t>
      </w:r>
    </w:p>
    <w:p w14:paraId="2C004D94" w14:textId="77777777" w:rsidR="00B85571" w:rsidRPr="00B10F01" w:rsidRDefault="00B85571" w:rsidP="00B85571">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utput (</w:t>
      </w:r>
      <w:proofErr w:type="spellStart"/>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ut</w:t>
      </w:r>
      <w:proofErr w:type="spellEnd"/>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ppli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the microcontroller and other low-voltage components.</w:t>
      </w:r>
    </w:p>
    <w:p w14:paraId="22ACF5F8" w14:textId="77777777" w:rsidR="00B85571" w:rsidRPr="00B10F01" w:rsidRDefault="00B85571" w:rsidP="00B85571">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pacitors (C3, C4, C5, C6)</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064DE58" w14:textId="77777777" w:rsidR="00B85571" w:rsidRPr="00B10F01" w:rsidRDefault="00B85571" w:rsidP="00B85571">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3 (1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mooths input voltage.</w:t>
      </w:r>
    </w:p>
    <w:p w14:paraId="18B2B91A" w14:textId="77777777" w:rsidR="00B85571" w:rsidRPr="00B10F01" w:rsidRDefault="00B85571" w:rsidP="00B85571">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4 (0.1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duces noise.</w:t>
      </w:r>
    </w:p>
    <w:p w14:paraId="1B73D9D6" w14:textId="77777777" w:rsidR="00B85571" w:rsidRPr="00B10F01" w:rsidRDefault="00B85571" w:rsidP="00B85571">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5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bilizes output voltage.</w:t>
      </w:r>
    </w:p>
    <w:p w14:paraId="4678B3D8" w14:textId="77777777" w:rsidR="00B85571" w:rsidRPr="00B10F01" w:rsidRDefault="00B85571" w:rsidP="00B85571">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6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dditional filtering.</w:t>
      </w:r>
    </w:p>
    <w:p w14:paraId="1F983BCA" w14:textId="77777777" w:rsidR="00B85571" w:rsidRPr="00B10F01" w:rsidRDefault="00B85571" w:rsidP="00B85571">
      <w:pPr>
        <w:pStyle w:val="Heading4"/>
        <w:numPr>
          <w:ilvl w:val="3"/>
          <w:numId w:val="35"/>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 xml:space="preserve"> Microcontroller Section</w:t>
      </w:r>
    </w:p>
    <w:p w14:paraId="2E3A7173" w14:textId="77777777"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Microcontroller (U1 </w:t>
      </w:r>
      <w:r>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w:t>
      </w:r>
      <w:proofErr w:type="spellStart"/>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tmega328P</w:t>
      </w:r>
      <w:proofErr w:type="spellEnd"/>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p>
    <w:p w14:paraId="131F240B" w14:textId="77777777" w:rsidR="00B85571" w:rsidRPr="00B10F01" w:rsidRDefault="00B85571" w:rsidP="00B85571">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rain of the system. It processes voltage readings and displays them on the LCD.</w:t>
      </w:r>
    </w:p>
    <w:p w14:paraId="2CB6769D" w14:textId="77777777" w:rsidR="00B85571" w:rsidRPr="00B10F01" w:rsidRDefault="00B85571" w:rsidP="00B85571">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ey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EF13CD9" w14:textId="77777777" w:rsidR="00B85571" w:rsidRPr="00B10F01" w:rsidRDefault="00B85571" w:rsidP="00B85571">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CC &amp;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ower supply (5V).</w:t>
      </w:r>
    </w:p>
    <w:p w14:paraId="37B84C8A" w14:textId="77777777" w:rsidR="00B85571" w:rsidRPr="00B10F01" w:rsidRDefault="00B85571" w:rsidP="00B85571">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scillator Pins (XTAL1, XTAL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6MHz crystal oscillator (X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iming.</w:t>
      </w:r>
    </w:p>
    <w:p w14:paraId="345D1FC7" w14:textId="77777777" w:rsidR="00B85571" w:rsidRPr="00B10F01" w:rsidRDefault="00B85571" w:rsidP="00B85571">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alog Pins (ADC0, ADC1, e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to read voltages from sensors.</w:t>
      </w:r>
    </w:p>
    <w:p w14:paraId="7398E05E" w14:textId="77777777" w:rsidR="00B85571" w:rsidRPr="00B10F01" w:rsidRDefault="00B85571" w:rsidP="00B85571">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gital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 LCD and LED indicators.</w:t>
      </w:r>
    </w:p>
    <w:p w14:paraId="4AE47680" w14:textId="77777777"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Crystal Oscillator (X1 </w:t>
      </w:r>
      <w:r>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MHz)</w:t>
      </w:r>
    </w:p>
    <w:p w14:paraId="39A2EC2F" w14:textId="77777777" w:rsidR="00B85571" w:rsidRPr="00B10F01" w:rsidRDefault="00B85571" w:rsidP="00B85571">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a stable clock signal for microcontroller operation.</w:t>
      </w:r>
    </w:p>
    <w:p w14:paraId="3A4B9F31" w14:textId="77777777" w:rsidR="00B85571" w:rsidRPr="00B10F01" w:rsidRDefault="00B85571" w:rsidP="00B85571">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apacitors (C1, C2 </w:t>
      </w:r>
      <w:r>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22p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frequency stability.</w:t>
      </w:r>
    </w:p>
    <w:p w14:paraId="0226E5A9" w14:textId="77777777" w:rsidR="00B85571" w:rsidRPr="00B10F01" w:rsidRDefault="00B85571" w:rsidP="00B85571">
      <w:pPr>
        <w:pStyle w:val="Heading4"/>
        <w:numPr>
          <w:ilvl w:val="3"/>
          <w:numId w:val="35"/>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ensor Section</w:t>
      </w:r>
    </w:p>
    <w:p w14:paraId="2945231E" w14:textId="77777777"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 Voltage Sensors (Resistor Dividers)</w:t>
      </w:r>
    </w:p>
    <w:p w14:paraId="5C60FB82"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to measure voltages from the solar panel and battery.</w:t>
      </w:r>
    </w:p>
    <w:p w14:paraId="0F9D9142" w14:textId="77777777" w:rsidR="00B85571" w:rsidRPr="00B10F01" w:rsidRDefault="00B85571" w:rsidP="00B85571">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lang w:val="de-DE"/>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lang w:val="de-DE"/>
          <w14:textOutline w14:w="0" w14:cap="flat" w14:cmpd="sng" w14:algn="ctr">
            <w14:noFill/>
            <w14:prstDash w14:val="solid"/>
            <w14:round/>
          </w14:textOutline>
        </w:rPr>
        <w:t xml:space="preserve">Solar </w:t>
      </w:r>
      <w:proofErr w:type="spellStart"/>
      <w:r w:rsidRPr="00B10F01">
        <w:rPr>
          <w:rStyle w:val="Strong"/>
          <w:rFonts w:ascii="Times New Roman" w:hAnsi="Times New Roman" w:cs="Times New Roman"/>
          <w:b w:val="0"/>
          <w:color w:val="000000" w:themeColor="text1"/>
          <w:sz w:val="24"/>
          <w:szCs w:val="24"/>
          <w:lang w:val="de-DE"/>
          <w14:textOutline w14:w="0" w14:cap="flat" w14:cmpd="sng" w14:algn="ctr">
            <w14:noFill/>
            <w14:prstDash w14:val="solid"/>
            <w14:round/>
          </w14:textOutline>
        </w:rPr>
        <w:t>Voltage</w:t>
      </w:r>
      <w:proofErr w:type="spellEnd"/>
      <w:r w:rsidRPr="00B10F01">
        <w:rPr>
          <w:rStyle w:val="Strong"/>
          <w:rFonts w:ascii="Times New Roman" w:hAnsi="Times New Roman" w:cs="Times New Roman"/>
          <w:b w:val="0"/>
          <w:color w:val="000000" w:themeColor="text1"/>
          <w:sz w:val="24"/>
          <w:szCs w:val="24"/>
          <w:lang w:val="de-DE"/>
          <w14:textOutline w14:w="0" w14:cap="flat" w14:cmpd="sng" w14:algn="ctr">
            <w14:noFill/>
            <w14:prstDash w14:val="solid"/>
            <w14:round/>
          </w14:textOutline>
        </w:rPr>
        <w:t xml:space="preserve"> Sensor (R9, R10)</w:t>
      </w:r>
      <w:r w:rsidRPr="00B10F01">
        <w:rPr>
          <w:rFonts w:ascii="Times New Roman" w:hAnsi="Times New Roman" w:cs="Times New Roman"/>
          <w:color w:val="000000" w:themeColor="text1"/>
          <w:sz w:val="24"/>
          <w:szCs w:val="24"/>
          <w:lang w:val="de-DE"/>
          <w14:textOutline w14:w="0" w14:cap="flat" w14:cmpd="sng" w14:algn="ctr">
            <w14:noFill/>
            <w14:prstDash w14:val="solid"/>
            <w14:round/>
          </w14:textOutline>
        </w:rPr>
        <w:t>:</w:t>
      </w:r>
    </w:p>
    <w:p w14:paraId="2ADA3B16" w14:textId="77777777" w:rsidR="00B85571" w:rsidRPr="00B10F01" w:rsidRDefault="00B85571" w:rsidP="00B85571">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cales down the solar panel voltage for safe microcontroller input.</w:t>
      </w:r>
    </w:p>
    <w:p w14:paraId="111997FB" w14:textId="77777777" w:rsidR="00B85571" w:rsidRPr="00B10F01" w:rsidRDefault="00B85571" w:rsidP="00B85571">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ample: If solar panel voltage i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divider reduces it to a range suitable for ADC (e.g., 0-5V).</w:t>
      </w:r>
    </w:p>
    <w:p w14:paraId="1DE83B9F" w14:textId="77777777" w:rsidR="00B85571" w:rsidRPr="00B10F01" w:rsidRDefault="00B85571" w:rsidP="00B85571">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Voltage Sensor (R11, R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1440884" w14:textId="77777777" w:rsidR="00B85571" w:rsidRPr="00B10F01" w:rsidRDefault="00B85571" w:rsidP="00B85571">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ilar function for battery voltage monitoring.</w:t>
      </w:r>
    </w:p>
    <w:p w14:paraId="5A07B446" w14:textId="77777777" w:rsidR="00B85571" w:rsidRPr="00B10F01" w:rsidRDefault="00B85571" w:rsidP="00B85571">
      <w:pPr>
        <w:pStyle w:val="Heading4"/>
        <w:numPr>
          <w:ilvl w:val="3"/>
          <w:numId w:val="35"/>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isplay Section</w:t>
      </w:r>
    </w:p>
    <w:p w14:paraId="749BD916" w14:textId="77777777"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LCD Display (LCD1 </w:t>
      </w:r>
      <w:r>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x2)</w:t>
      </w:r>
    </w:p>
    <w:p w14:paraId="19E42445" w14:textId="77777777" w:rsidR="00B85571" w:rsidRPr="00B10F01" w:rsidRDefault="00B85571" w:rsidP="00B85571">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Displays real-time battery and solar voltage data.</w:t>
      </w:r>
    </w:p>
    <w:p w14:paraId="60502788" w14:textId="77777777" w:rsidR="00B85571" w:rsidRPr="00B10F01" w:rsidRDefault="00B85571" w:rsidP="00B85571">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E097CA5" w14:textId="77777777" w:rsidR="00B85571" w:rsidRPr="00B10F01" w:rsidRDefault="00B85571" w:rsidP="00B85571">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Pins (D4-D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ceive data from the microcontroller.</w:t>
      </w:r>
    </w:p>
    <w:p w14:paraId="4CFFC9E4" w14:textId="77777777" w:rsidR="00B85571" w:rsidRPr="00B10F01" w:rsidRDefault="00B85571" w:rsidP="00B85571">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trol Pins (RS, E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LCD operation.</w:t>
      </w:r>
    </w:p>
    <w:p w14:paraId="0BF104BA" w14:textId="77777777" w:rsidR="00B85571" w:rsidRPr="00B10F01" w:rsidRDefault="00B85571" w:rsidP="00B85571">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VCC,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5V supply.</w:t>
      </w:r>
    </w:p>
    <w:p w14:paraId="384EFF54" w14:textId="77777777" w:rsidR="00B85571" w:rsidRPr="00B10F01" w:rsidRDefault="00B85571" w:rsidP="00B85571">
      <w:pPr>
        <w:pStyle w:val="Heading4"/>
        <w:numPr>
          <w:ilvl w:val="3"/>
          <w:numId w:val="35"/>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LED Indicators</w:t>
      </w:r>
    </w:p>
    <w:p w14:paraId="49A6165A" w14:textId="77777777"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LED (D6, D2)</w:t>
      </w:r>
    </w:p>
    <w:p w14:paraId="03B45690" w14:textId="77777777" w:rsidR="00B85571" w:rsidRPr="00B10F01" w:rsidRDefault="00B85571" w:rsidP="00B85571">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tus indicators.</w:t>
      </w:r>
    </w:p>
    <w:p w14:paraId="386979F3" w14:textId="77777777" w:rsidR="00B85571" w:rsidRPr="00B10F01" w:rsidRDefault="00B85571" w:rsidP="00B85571">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urrent Limiting Resistor (R7 </w:t>
      </w:r>
      <w:r>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330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mits current to LEDs.</w:t>
      </w:r>
    </w:p>
    <w:p w14:paraId="41783C7D" w14:textId="77777777" w:rsidR="00B85571" w:rsidRPr="00B10F01" w:rsidRDefault="00B85571" w:rsidP="00B85571">
      <w:pPr>
        <w:pStyle w:val="Heading4"/>
        <w:numPr>
          <w:ilvl w:val="3"/>
          <w:numId w:val="35"/>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Transistor Circuit</w:t>
      </w:r>
    </w:p>
    <w:p w14:paraId="3CB55FC0" w14:textId="77777777" w:rsidR="00B85571" w:rsidRPr="00B10F01" w:rsidRDefault="00B85571" w:rsidP="00B85571">
      <w:pPr>
        <w:pStyle w:val="Heading5"/>
        <w:numPr>
          <w:ilvl w:val="4"/>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Transistors (Q1, Q2 </w:t>
      </w:r>
      <w:r>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2N3904)</w:t>
      </w:r>
    </w:p>
    <w:p w14:paraId="15272883" w14:textId="77777777" w:rsidR="00B85571" w:rsidRPr="00B10F01" w:rsidRDefault="00B85571" w:rsidP="00B85571">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kely used as electronic switches to control power flow or load connection.</w:t>
      </w:r>
    </w:p>
    <w:p w14:paraId="1A49E250" w14:textId="77777777" w:rsidR="00B85571" w:rsidRPr="00B10F01" w:rsidRDefault="00B85571" w:rsidP="00B85571">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Resistors (R1, R2, R3, R4 </w:t>
      </w:r>
      <w:r>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1K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F7BDDCC" w14:textId="77777777" w:rsidR="00B85571" w:rsidRPr="00B10F01" w:rsidRDefault="00B85571" w:rsidP="00B85571">
      <w:pPr>
        <w:numPr>
          <w:ilvl w:val="1"/>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as pull-down or base resistors for transistors.</w:t>
      </w:r>
    </w:p>
    <w:p w14:paraId="6DF8A091" w14:textId="77777777" w:rsidR="00B85571" w:rsidRPr="00B10F01" w:rsidRDefault="00B85571" w:rsidP="00B85571">
      <w:pPr>
        <w:pStyle w:val="Heading4"/>
        <w:numPr>
          <w:ilvl w:val="3"/>
          <w:numId w:val="35"/>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Working Principle Summary</w:t>
      </w:r>
    </w:p>
    <w:p w14:paraId="7634C31F" w14:textId="77777777" w:rsidR="00B85571" w:rsidRPr="00B10F01" w:rsidRDefault="00B85571" w:rsidP="00B85571">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Flow</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12E8468" w14:textId="77777777" w:rsidR="00B85571" w:rsidRPr="00B10F01" w:rsidRDefault="00B85571" w:rsidP="00B85571">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09A6545" w14:textId="77777777" w:rsidR="00B85571" w:rsidRPr="00B10F01" w:rsidRDefault="00B85571" w:rsidP="00B85571">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 (780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12V to 5V.</w:t>
      </w:r>
    </w:p>
    <w:p w14:paraId="4E2BD996" w14:textId="77777777" w:rsidR="00B85571" w:rsidRPr="00B10F01" w:rsidRDefault="00B85571" w:rsidP="00B85571">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and LCD operate at 5V.</w:t>
      </w:r>
    </w:p>
    <w:p w14:paraId="03474150" w14:textId="77777777" w:rsidR="00B85571" w:rsidRPr="00B10F01" w:rsidRDefault="00B85571" w:rsidP="00B85571">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FA14A2A" w14:textId="77777777" w:rsidR="00B85571" w:rsidRPr="00B10F01" w:rsidRDefault="00B85571" w:rsidP="00B85571">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dividers reduce solar panel and battery voltage for safe ADC input.</w:t>
      </w:r>
    </w:p>
    <w:p w14:paraId="49A71EA0" w14:textId="77777777" w:rsidR="00B85571" w:rsidRPr="00B10F01" w:rsidRDefault="00B85571" w:rsidP="00B85571">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reads the values.</w:t>
      </w:r>
    </w:p>
    <w:p w14:paraId="2B4ECA26" w14:textId="77777777" w:rsidR="00B85571" w:rsidRPr="00B10F01" w:rsidRDefault="00B85571" w:rsidP="00B85571">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Displa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8ADEE79" w14:textId="77777777" w:rsidR="00B85571" w:rsidRPr="00B10F01" w:rsidRDefault="00B85571" w:rsidP="00B85571">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LCD shows real-time voltage readings.</w:t>
      </w:r>
    </w:p>
    <w:p w14:paraId="13A24332" w14:textId="77777777" w:rsidR="00B85571" w:rsidRPr="00B10F01" w:rsidRDefault="00B85571" w:rsidP="00B85571">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EDs indicate system status.</w:t>
      </w:r>
    </w:p>
    <w:p w14:paraId="52F88139" w14:textId="77777777" w:rsidR="00B85571" w:rsidRPr="00B10F01" w:rsidRDefault="00B85571" w:rsidP="00B85571">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ransistor Switch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2823A0E" w14:textId="77777777" w:rsidR="00B85571" w:rsidRPr="00B10F01" w:rsidRDefault="00B85571" w:rsidP="00B85571">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d for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prot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oad contro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8F9F676"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9 and figure 10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inner and outer view of the local made PWM solar charge controller, showing the main components and soldering processes involved.</w:t>
      </w:r>
    </w:p>
    <w:p w14:paraId="287102BB" w14:textId="77777777" w:rsidR="00B85571" w:rsidRDefault="00B85571" w:rsidP="00B85571">
      <w:pPr>
        <w:keepNext/>
        <w:spacing w:before="100" w:beforeAutospacing="1"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3678899F" wp14:editId="494469E9">
            <wp:extent cx="2076450" cy="27686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20250110_153528_995.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83100" cy="2777544"/>
                    </a:xfrm>
                    <a:prstGeom prst="rect">
                      <a:avLst/>
                    </a:prstGeom>
                  </pic:spPr>
                </pic:pic>
              </a:graphicData>
            </a:graphic>
          </wp:inline>
        </w:drawing>
      </w: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609FDE9E" wp14:editId="702C3E78">
            <wp:extent cx="2252878" cy="2771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250110_153539_967.jpg"/>
                    <pic:cNvPicPr/>
                  </pic:nvPicPr>
                  <pic:blipFill rotWithShape="1">
                    <a:blip r:embed="rId18" cstate="print">
                      <a:extLst>
                        <a:ext uri="{28A0092B-C50C-407E-A947-70E740481C1C}">
                          <a14:useLocalDpi xmlns:a14="http://schemas.microsoft.com/office/drawing/2010/main" val="0"/>
                        </a:ext>
                      </a:extLst>
                    </a:blip>
                    <a:srcRect b="7728"/>
                    <a:stretch/>
                  </pic:blipFill>
                  <pic:spPr bwMode="auto">
                    <a:xfrm>
                      <a:off x="0" y="0"/>
                      <a:ext cx="2261784" cy="2782732"/>
                    </a:xfrm>
                    <a:prstGeom prst="rect">
                      <a:avLst/>
                    </a:prstGeom>
                    <a:ln>
                      <a:noFill/>
                    </a:ln>
                    <a:extLst>
                      <a:ext uri="{53640926-AAD7-44D8-BBD7-CCE9431645EC}">
                        <a14:shadowObscured xmlns:a14="http://schemas.microsoft.com/office/drawing/2010/main"/>
                      </a:ext>
                    </a:extLst>
                  </pic:spPr>
                </pic:pic>
              </a:graphicData>
            </a:graphic>
          </wp:inline>
        </w:drawing>
      </w:r>
    </w:p>
    <w:p w14:paraId="12828F23" w14:textId="77777777" w:rsidR="00B85571" w:rsidRPr="00A30866" w:rsidRDefault="00B85571" w:rsidP="00B85571">
      <w:pPr>
        <w:pStyle w:val="Caption"/>
        <w:spacing w:line="480" w:lineRule="auto"/>
        <w:jc w:val="center"/>
        <w:rPr>
          <w:i w:val="0"/>
        </w:rPr>
      </w:pPr>
      <w:bookmarkStart w:id="100" w:name="_Toc201845116"/>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9</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w:t>
      </w:r>
      <w:r w:rsidRPr="00A30866">
        <w:rPr>
          <w:i w:val="0"/>
          <w:color w:val="auto"/>
        </w:rPr>
        <w:t xml:space="preserve"> </w:t>
      </w:r>
      <w:r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Inner view of the locally made charge controller</w:t>
      </w:r>
      <w:bookmarkEnd w:id="100"/>
      <w:r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w:t>
      </w:r>
    </w:p>
    <w:p w14:paraId="35B9E4F7" w14:textId="77777777" w:rsidR="00B85571" w:rsidRDefault="00B85571" w:rsidP="00B85571">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6C657116" wp14:editId="0AB03DA0">
            <wp:extent cx="2676525" cy="31053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20250117_133300_75.jpg"/>
                    <pic:cNvPicPr/>
                  </pic:nvPicPr>
                  <pic:blipFill>
                    <a:blip r:embed="rId19">
                      <a:extLst>
                        <a:ext uri="{28A0092B-C50C-407E-A947-70E740481C1C}">
                          <a14:useLocalDpi xmlns:a14="http://schemas.microsoft.com/office/drawing/2010/main" val="0"/>
                        </a:ext>
                      </a:extLst>
                    </a:blip>
                    <a:stretch>
                      <a:fillRect/>
                    </a:stretch>
                  </pic:blipFill>
                  <pic:spPr>
                    <a:xfrm>
                      <a:off x="0" y="0"/>
                      <a:ext cx="2688965" cy="3119794"/>
                    </a:xfrm>
                    <a:prstGeom prst="rect">
                      <a:avLst/>
                    </a:prstGeom>
                  </pic:spPr>
                </pic:pic>
              </a:graphicData>
            </a:graphic>
          </wp:inline>
        </w:drawing>
      </w:r>
    </w:p>
    <w:p w14:paraId="3791BADD" w14:textId="77777777" w:rsidR="00B85571" w:rsidRPr="00B10F01" w:rsidRDefault="00B85571" w:rsidP="00B85571">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1" w:name="_Toc201845117"/>
      <w:r w:rsidRPr="005959D9">
        <w:rPr>
          <w:rFonts w:ascii="Times New Roman" w:hAnsi="Times New Roman" w:cs="Times New Roman"/>
          <w:sz w:val="24"/>
          <w:szCs w:val="24"/>
        </w:rPr>
        <w:t xml:space="preserve">Figure </w:t>
      </w:r>
      <w:r w:rsidRPr="005959D9">
        <w:rPr>
          <w:rFonts w:ascii="Times New Roman" w:hAnsi="Times New Roman" w:cs="Times New Roman"/>
          <w:sz w:val="24"/>
          <w:szCs w:val="24"/>
        </w:rPr>
        <w:fldChar w:fldCharType="begin"/>
      </w:r>
      <w:r w:rsidRPr="005959D9">
        <w:rPr>
          <w:rFonts w:ascii="Times New Roman" w:hAnsi="Times New Roman" w:cs="Times New Roman"/>
          <w:sz w:val="24"/>
          <w:szCs w:val="24"/>
        </w:rPr>
        <w:instrText xml:space="preserve"> SEQ Figure \* ARABIC </w:instrText>
      </w:r>
      <w:r w:rsidRPr="005959D9">
        <w:rPr>
          <w:rFonts w:ascii="Times New Roman" w:hAnsi="Times New Roman" w:cs="Times New Roman"/>
          <w:sz w:val="24"/>
          <w:szCs w:val="24"/>
        </w:rPr>
        <w:fldChar w:fldCharType="separate"/>
      </w:r>
      <w:r>
        <w:rPr>
          <w:rFonts w:ascii="Times New Roman" w:hAnsi="Times New Roman" w:cs="Times New Roman"/>
          <w:noProof/>
          <w:sz w:val="24"/>
          <w:szCs w:val="24"/>
        </w:rPr>
        <w:t>10</w:t>
      </w:r>
      <w:r w:rsidRPr="005959D9">
        <w:rPr>
          <w:rFonts w:ascii="Times New Roman" w:hAnsi="Times New Roman" w:cs="Times New Roman"/>
          <w:sz w:val="24"/>
          <w:szCs w:val="24"/>
        </w:rPr>
        <w:fldChar w:fldCharType="end"/>
      </w:r>
      <w:r w:rsidRPr="005959D9">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Outer view of the locally made charge controller</w:t>
      </w:r>
      <w:bookmarkEnd w:id="101"/>
    </w:p>
    <w:p w14:paraId="6CBA6FAC" w14:textId="77777777" w:rsidR="00B85571" w:rsidRPr="00B10F01" w:rsidRDefault="00B85571" w:rsidP="00B85571">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475B0CF3"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02" w:name="_Toc201814173"/>
      <w:bookmarkStart w:id="103" w:name="_Toc202254875"/>
      <w:r>
        <w:rPr>
          <w:rFonts w:ascii="Times New Roman" w:hAnsi="Times New Roman" w:cs="Times New Roman"/>
          <w:color w:val="000000" w:themeColor="text1"/>
          <w14:textOutline w14:w="0" w14:cap="flat" w14:cmpd="sng" w14:algn="ctr">
            <w14:noFill/>
            <w14:prstDash w14:val="solid"/>
            <w14:round/>
          </w14:textOutline>
        </w:rPr>
        <w:t>3.3.5</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KNIFE SWITCH CHANGE OVER</w:t>
      </w:r>
      <w:bookmarkEnd w:id="102"/>
      <w:bookmarkEnd w:id="103"/>
    </w:p>
    <w:p w14:paraId="0B0C9CAC" w14:textId="77777777" w:rsidR="00B85571" w:rsidRPr="00B10F01" w:rsidRDefault="00B85571" w:rsidP="00B85571">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nife switch change-ov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manually operated electrical switch used to transfer power between two different sources or circuits. It consists of a metal blade (the </w:t>
      </w:r>
      <w:r>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nife</w:t>
      </w:r>
      <w:r>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at pivots into or out of contact with stationary terminals to make or break a connection. This type of switch is commonly used in power distribution systems, laboratories, and industrial settings for isolating and switching circuits.</w:t>
      </w:r>
    </w:p>
    <w:p w14:paraId="7DE33684"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knife switch change over allows switching between two power sources (such as a main supply and a generator) by manually shifting the blade between two sets of terminals. When the blade is in one position, power flows from the corresponding source. Moving it to the other position transfers power to the second source. In the situation of this project, an 100A knife switch change-over was used to switch power between the foreign MPPT, foreign PWM and locally made PWM charge controllers which would be supplied to the battery.</w:t>
      </w:r>
    </w:p>
    <w:p w14:paraId="10AF6376"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figure 11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100A knife switch change over, showing t</w:t>
      </w:r>
      <w:r>
        <w:rPr>
          <w:color w:val="000000" w:themeColor="text1"/>
          <w14:textOutline w14:w="0" w14:cap="flat" w14:cmpd="sng" w14:algn="ctr">
            <w14:noFill/>
            <w14:prstDash w14:val="solid"/>
            <w14:round/>
          </w14:textOutline>
        </w:rPr>
        <w:t>he switching operations</w:t>
      </w:r>
      <w:r w:rsidRPr="00B10F01">
        <w:rPr>
          <w:color w:val="000000" w:themeColor="text1"/>
          <w14:textOutline w14:w="0" w14:cap="flat" w14:cmpd="sng" w14:algn="ctr">
            <w14:noFill/>
            <w14:prstDash w14:val="solid"/>
            <w14:round/>
          </w14:textOutline>
        </w:rPr>
        <w:t xml:space="preserve"> from one source to another.</w:t>
      </w:r>
    </w:p>
    <w:p w14:paraId="338762EF" w14:textId="77777777" w:rsidR="00B85571" w:rsidRDefault="00B85571" w:rsidP="00B85571">
      <w:pPr>
        <w:keepNext/>
        <w:spacing w:line="480" w:lineRule="auto"/>
        <w:jc w:val="center"/>
      </w:pPr>
      <w:r w:rsidRPr="00B10F01">
        <w:rPr>
          <w:rFonts w:ascii="Times New Roman" w:hAnsi="Times New Roman" w:cs="Times New Roman"/>
          <w:noProof/>
          <w:color w:val="000000" w:themeColor="text1"/>
          <w:sz w:val="24"/>
          <w:szCs w:val="24"/>
        </w:rPr>
        <w:drawing>
          <wp:inline distT="0" distB="0" distL="0" distR="0" wp14:anchorId="2638D481" wp14:editId="61AD14CD">
            <wp:extent cx="1838325" cy="1838325"/>
            <wp:effectExtent l="0" t="0" r="9525" b="9525"/>
            <wp:docPr id="2947" name="Picture 2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7" name="1.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38325" cy="1838325"/>
                    </a:xfrm>
                    <a:prstGeom prst="rect">
                      <a:avLst/>
                    </a:prstGeom>
                  </pic:spPr>
                </pic:pic>
              </a:graphicData>
            </a:graphic>
          </wp:inline>
        </w:drawing>
      </w:r>
    </w:p>
    <w:p w14:paraId="6BEB4616" w14:textId="77777777" w:rsidR="00B85571" w:rsidRPr="00A30866" w:rsidRDefault="00B85571" w:rsidP="00B85571">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104" w:name="_Toc201845118"/>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1</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knife switch changeov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fr3hIdyV","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Amrouche et al., 2000)</w:t>
      </w:r>
      <w:bookmarkEnd w:id="104"/>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3BEC9CF9"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05" w:name="_Toc201814174"/>
      <w:bookmarkStart w:id="106" w:name="_Toc202254876"/>
      <w:r>
        <w:rPr>
          <w:rFonts w:ascii="Times New Roman" w:hAnsi="Times New Roman" w:cs="Times New Roman"/>
          <w:color w:val="000000" w:themeColor="text1"/>
          <w14:textOutline w14:w="0" w14:cap="flat" w14:cmpd="sng" w14:algn="ctr">
            <w14:noFill/>
            <w14:prstDash w14:val="solid"/>
            <w14:round/>
          </w14:textOutline>
        </w:rPr>
        <w:t>3.3.6</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LITHIUM BATTERY</w:t>
      </w:r>
      <w:bookmarkEnd w:id="105"/>
      <w:bookmarkEnd w:id="106"/>
    </w:p>
    <w:p w14:paraId="7F4ED458" w14:textId="77777777" w:rsidR="00B85571" w:rsidRPr="00B10F01" w:rsidRDefault="00B85571" w:rsidP="00B85571">
      <w:pPr>
        <w:spacing w:before="100" w:beforeAutospacing="1" w:after="100" w:afterAutospacing="1" w:line="480" w:lineRule="auto"/>
        <w:ind w:firstLine="36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ion (Li-ion)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ype of rechargeable battery that uses lithium ions to store and transfer energy. It is widely used in consumer electronics, electric vehicles, renewable energy systems, and industrial applications due to i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high energy density, long lifespan, and lightweight des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 lithium-ion battery consists of three main components:</w:t>
      </w:r>
    </w:p>
    <w:p w14:paraId="0E3536A6" w14:textId="77777777" w:rsidR="00B85571" w:rsidRPr="00B10F01" w:rsidRDefault="00B85571" w:rsidP="00B85571">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ode (Nega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ually made of graphite, it stores lithium ions when the battery is charged.</w:t>
      </w:r>
    </w:p>
    <w:p w14:paraId="2A7E2964" w14:textId="77777777" w:rsidR="00B85571" w:rsidRPr="00B10F01" w:rsidRDefault="00B85571" w:rsidP="00B85571">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thode (Posi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made of lithium metal oxides (like lithium cobalt oxide or lithium iron phosphate), it releases lithium ions during discharge.</w:t>
      </w:r>
    </w:p>
    <w:p w14:paraId="4506A5D0" w14:textId="77777777" w:rsidR="00B85571" w:rsidRPr="00B10F01" w:rsidRDefault="00B85571" w:rsidP="00B85571">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lyt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liquid or solid substance that allows lithium ions to move between the anode and cathode.</w:t>
      </w:r>
    </w:p>
    <w:p w14:paraId="2B13F727" w14:textId="77777777" w:rsidR="00B85571" w:rsidRPr="00B10F01" w:rsidRDefault="00B85571" w:rsidP="00B85571">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thium ions move from the cathode to the anode through the electrolyte, storing 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b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s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ions move back to the cathode, releasing stored energy to power devices.</w:t>
      </w:r>
    </w:p>
    <w:p w14:paraId="37FD5DCC" w14:textId="77777777" w:rsidR="00B85571" w:rsidRPr="00B10F01" w:rsidRDefault="00B85571" w:rsidP="00B85571">
      <w:pPr>
        <w:pStyle w:val="Heading4"/>
        <w:numPr>
          <w:ilvl w:val="3"/>
          <w:numId w:val="35"/>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ypes of Lithium Batteries</w:t>
      </w:r>
    </w:p>
    <w:p w14:paraId="0E0431A8" w14:textId="77777777" w:rsidR="00B85571" w:rsidRPr="00B10F01" w:rsidRDefault="00B85571" w:rsidP="00B85571">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Cobalt Oxide (Li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sed in smartphones, laptops, and cameras.</w:t>
      </w:r>
    </w:p>
    <w:p w14:paraId="51F1A5A4" w14:textId="77777777" w:rsidR="00B85571" w:rsidRPr="00B10F01" w:rsidRDefault="00B85571" w:rsidP="00B85571">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Iron Phosphate (LiFeP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Safer, with a longer lifespan, used in power tools and electric vehicles.</w:t>
      </w:r>
    </w:p>
    <w:p w14:paraId="3E6C537A" w14:textId="77777777" w:rsidR="00B85571" w:rsidRPr="00B10F01" w:rsidRDefault="00B85571" w:rsidP="00B85571">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Manganese Oxide (LiMn</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Common in medical devices and power tools.</w:t>
      </w:r>
    </w:p>
    <w:p w14:paraId="5CCB536C" w14:textId="77777777" w:rsidR="00B85571" w:rsidRPr="00B10F01" w:rsidRDefault="00B85571" w:rsidP="00B85571">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Nickel Manganese Cobalt Oxide (LiNiMn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NM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Popular in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EVs</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energy storage.</w:t>
      </w:r>
    </w:p>
    <w:p w14:paraId="7F4C49D8" w14:textId="77777777" w:rsidR="00B85571" w:rsidRPr="00B10F01" w:rsidRDefault="00B85571" w:rsidP="00B85571">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Titanate (L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₅</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₁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LT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ltra-fast charging and long lifespan, used in specialized applications.</w:t>
      </w:r>
    </w:p>
    <w:p w14:paraId="2CB9EE16" w14:textId="77777777" w:rsidR="00B85571" w:rsidRPr="00B10F01" w:rsidRDefault="00B85571" w:rsidP="00B85571">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this project, a lithium cobalt oxide type of lithium ion battery was used. Each battery rated at 3.7v, 650maH. Three pieces of the battery were connected in series to produce a voltage rating of 11.1v and current per hour of 650maH. Having two of the three pieces of the series connection being connected parallel to each other in other to produce a voltage rating of 11.1v and current per hour rating of 1300maH.</w:t>
      </w:r>
    </w:p>
    <w:p w14:paraId="73EF9D2D"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2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a 3.7v, </w:t>
      </w:r>
      <w:proofErr w:type="spellStart"/>
      <w:r w:rsidRPr="00B10F01">
        <w:rPr>
          <w:color w:val="000000" w:themeColor="text1"/>
          <w14:textOutline w14:w="0" w14:cap="flat" w14:cmpd="sng" w14:algn="ctr">
            <w14:noFill/>
            <w14:prstDash w14:val="solid"/>
            <w14:round/>
          </w14:textOutline>
        </w:rPr>
        <w:t>650maH</w:t>
      </w:r>
      <w:proofErr w:type="spellEnd"/>
      <w:r w:rsidRPr="00B10F01">
        <w:rPr>
          <w:color w:val="000000" w:themeColor="text1"/>
          <w14:textOutline w14:w="0" w14:cap="flat" w14:cmpd="sng" w14:algn="ctr">
            <w14:noFill/>
            <w14:prstDash w14:val="solid"/>
            <w14:round/>
          </w14:textOutline>
        </w:rPr>
        <w:t xml:space="preserve"> lithium ion battery used in the system configuration.</w:t>
      </w:r>
    </w:p>
    <w:p w14:paraId="4A6DC9B9" w14:textId="77777777" w:rsidR="00B85571" w:rsidRPr="00B10F01" w:rsidRDefault="00B85571" w:rsidP="00B85571">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0E09A24" w14:textId="77777777" w:rsidR="00B85571" w:rsidRDefault="00B85571" w:rsidP="00B85571">
      <w:pPr>
        <w:keepNext/>
        <w:tabs>
          <w:tab w:val="left" w:pos="1260"/>
        </w:tabs>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E1728D9" wp14:editId="3986F702">
            <wp:extent cx="2952750" cy="151283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yusyys.jpg"/>
                    <pic:cNvPicPr/>
                  </pic:nvPicPr>
                  <pic:blipFill>
                    <a:blip r:embed="rId21">
                      <a:extLst>
                        <a:ext uri="{28A0092B-C50C-407E-A947-70E740481C1C}">
                          <a14:useLocalDpi xmlns:a14="http://schemas.microsoft.com/office/drawing/2010/main" val="0"/>
                        </a:ext>
                      </a:extLst>
                    </a:blip>
                    <a:stretch>
                      <a:fillRect/>
                    </a:stretch>
                  </pic:blipFill>
                  <pic:spPr>
                    <a:xfrm>
                      <a:off x="0" y="0"/>
                      <a:ext cx="2969369" cy="1521346"/>
                    </a:xfrm>
                    <a:prstGeom prst="rect">
                      <a:avLst/>
                    </a:prstGeom>
                  </pic:spPr>
                </pic:pic>
              </a:graphicData>
            </a:graphic>
          </wp:inline>
        </w:drawing>
      </w:r>
    </w:p>
    <w:p w14:paraId="73865268" w14:textId="77777777" w:rsidR="00B85571" w:rsidRPr="00A30866" w:rsidRDefault="00B85571" w:rsidP="00B85571">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2</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ithium batteries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Omi0fGQt","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Singh et al., 2023)</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03145F3D" w14:textId="77777777" w:rsidR="00B85571" w:rsidRPr="00B10F01" w:rsidRDefault="00B85571" w:rsidP="00B85571">
      <w:pPr>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3F965996"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07" w:name="_Toc201814175"/>
      <w:bookmarkStart w:id="108" w:name="_Toc202254877"/>
      <w:r>
        <w:rPr>
          <w:rFonts w:ascii="Times New Roman" w:hAnsi="Times New Roman" w:cs="Times New Roman"/>
          <w:color w:val="000000" w:themeColor="text1"/>
          <w14:textOutline w14:w="0" w14:cap="flat" w14:cmpd="sng" w14:algn="ctr">
            <w14:noFill/>
            <w14:prstDash w14:val="solid"/>
            <w14:round/>
          </w14:textOutline>
        </w:rPr>
        <w:t>3.3.7</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INVERTER</w:t>
      </w:r>
      <w:bookmarkEnd w:id="107"/>
      <w:bookmarkEnd w:id="108"/>
    </w:p>
    <w:p w14:paraId="05F7B2B4" w14:textId="77777777" w:rsidR="00B85571" w:rsidRPr="00B10F01" w:rsidRDefault="00B85571" w:rsidP="00B85571">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that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widely used in various applications,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me power backup systems, solar energy systems, and automotive power suppl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ince most household appliances and electronic devices operate on AC power, inverters play a crucial role in ensuring an uninterrupted power supply during outages or in off-grid location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00W 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power conversion device that transform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Direct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battery (such as a car or solar battery)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is commonly used to run household or electronic devices. It is a compact and efficient solution for powering small appliances, tools, and electronic gadgets in areas where direct AC power is unavailable.</w:t>
      </w:r>
    </w:p>
    <w:p w14:paraId="0A8F5A64"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inverter tak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or 24V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onverts it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andard 110V or 220V AC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region and device requirements. It does this through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nic circui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t modify the voltage and frequency of the output current.</w:t>
      </w:r>
    </w:p>
    <w:p w14:paraId="388B6E3E"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3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500W, inverter used in the system configuration.</w:t>
      </w:r>
    </w:p>
    <w:p w14:paraId="5811180A"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2D41778" w14:textId="77777777" w:rsidR="00B85571" w:rsidRDefault="00B85571" w:rsidP="00B85571">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9BEC9F8" wp14:editId="7756D215">
            <wp:extent cx="2247900" cy="17969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wer.jpg"/>
                    <pic:cNvPicPr/>
                  </pic:nvPicPr>
                  <pic:blipFill rotWithShape="1">
                    <a:blip r:embed="rId22">
                      <a:extLst>
                        <a:ext uri="{28A0092B-C50C-407E-A947-70E740481C1C}">
                          <a14:useLocalDpi xmlns:a14="http://schemas.microsoft.com/office/drawing/2010/main" val="0"/>
                        </a:ext>
                      </a:extLst>
                    </a:blip>
                    <a:srcRect t="9876" b="10185"/>
                    <a:stretch/>
                  </pic:blipFill>
                  <pic:spPr bwMode="auto">
                    <a:xfrm>
                      <a:off x="0" y="0"/>
                      <a:ext cx="2256463" cy="1803777"/>
                    </a:xfrm>
                    <a:prstGeom prst="rect">
                      <a:avLst/>
                    </a:prstGeom>
                    <a:ln>
                      <a:noFill/>
                    </a:ln>
                    <a:extLst>
                      <a:ext uri="{53640926-AAD7-44D8-BBD7-CCE9431645EC}">
                        <a14:shadowObscured xmlns:a14="http://schemas.microsoft.com/office/drawing/2010/main"/>
                      </a:ext>
                    </a:extLst>
                  </pic:spPr>
                </pic:pic>
              </a:graphicData>
            </a:graphic>
          </wp:inline>
        </w:drawing>
      </w:r>
    </w:p>
    <w:p w14:paraId="3D951649" w14:textId="77777777" w:rsidR="00B85571" w:rsidRPr="00A30866" w:rsidRDefault="00B85571" w:rsidP="00B85571">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3</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500W power invert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HbCSZInv","properties":{"formattedCitation":"(Petri et al., 2022)","plainCitation":"(Petri et al., 2022)","noteIndex":0},"citationItems":[{"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Petri et al., 2022)</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1B84B122" w14:textId="77777777" w:rsidR="00B85571" w:rsidRPr="00B10F01" w:rsidRDefault="00B85571" w:rsidP="00B85571">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4C8C2B2F"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09" w:name="_Toc201814176"/>
      <w:bookmarkStart w:id="110" w:name="_Toc202254878"/>
      <w:r>
        <w:rPr>
          <w:rFonts w:ascii="Times New Roman" w:hAnsi="Times New Roman" w:cs="Times New Roman"/>
          <w:color w:val="000000" w:themeColor="text1"/>
          <w14:textOutline w14:w="0" w14:cap="flat" w14:cmpd="sng" w14:algn="ctr">
            <w14:noFill/>
            <w14:prstDash w14:val="solid"/>
            <w14:round/>
          </w14:textOutline>
        </w:rPr>
        <w:t>3.3.8</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AC LOAD</w:t>
      </w:r>
      <w:bookmarkEnd w:id="109"/>
      <w:bookmarkEnd w:id="110"/>
    </w:p>
    <w:p w14:paraId="38618F01" w14:textId="77777777" w:rsidR="00B85571" w:rsidRPr="00B10F01" w:rsidRDefault="00B85571" w:rsidP="00B85571">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loa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fers to any electrical device or appliance that operates o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AC loads are commonly found in homes, industries, and commercial buildings since the standard electricity supply from power grids is in the form of AC. These loads consume electrical energy and convert it into useful work such as lighting, heating, cooling, or mechanical motion.</w:t>
      </w:r>
    </w:p>
    <w:p w14:paraId="11B7E68B"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11" w:name="_Toc201814177"/>
      <w:bookmarkStart w:id="112" w:name="_Toc202254879"/>
      <w:r>
        <w:rPr>
          <w:rFonts w:ascii="Times New Roman" w:hAnsi="Times New Roman" w:cs="Times New Roman"/>
          <w:color w:val="000000" w:themeColor="text1"/>
          <w14:textOutline w14:w="0" w14:cap="flat" w14:cmpd="sng" w14:algn="ctr">
            <w14:noFill/>
            <w14:prstDash w14:val="solid"/>
            <w14:round/>
          </w14:textOutline>
        </w:rPr>
        <w:t>3.3.9</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13A SOCKET OUTLET</w:t>
      </w:r>
      <w:bookmarkEnd w:id="111"/>
      <w:bookmarkEnd w:id="112"/>
    </w:p>
    <w:p w14:paraId="5714196B" w14:textId="77777777" w:rsidR="00B85571" w:rsidRPr="00B10F01" w:rsidRDefault="00B85571" w:rsidP="00B85571">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A socket outl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standard electrical power outlet designed to provid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 amperes (A) of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a specific voltag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230V AC in the UK and many other countr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is widely used in homes, offices, and commercial buildings to power a variety of electrical appliances and devices.</w:t>
      </w:r>
    </w:p>
    <w:p w14:paraId="391FFD2E"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4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13A socket outlet used in the system configuration.</w:t>
      </w:r>
    </w:p>
    <w:p w14:paraId="1B40A95A"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AAD9ACB" w14:textId="77777777" w:rsidR="00B85571" w:rsidRDefault="00B85571" w:rsidP="00B85571">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8C66929" wp14:editId="4EBD3B8F">
            <wp:extent cx="1771650" cy="17716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ocket.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771650" cy="1771650"/>
                    </a:xfrm>
                    <a:prstGeom prst="rect">
                      <a:avLst/>
                    </a:prstGeom>
                  </pic:spPr>
                </pic:pic>
              </a:graphicData>
            </a:graphic>
          </wp:inline>
        </w:drawing>
      </w:r>
    </w:p>
    <w:p w14:paraId="111820F6" w14:textId="77777777" w:rsidR="00B85571" w:rsidRPr="00A30866" w:rsidRDefault="00B85571" w:rsidP="00B85571">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4</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13A socket outlet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2vcINw2c","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65B52E38" w14:textId="77777777" w:rsidR="00B85571" w:rsidRPr="00B10F01" w:rsidRDefault="00B85571" w:rsidP="00B85571">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72BB04AA"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13" w:name="_Toc201814178"/>
      <w:bookmarkStart w:id="114" w:name="_Toc202254880"/>
      <w:r>
        <w:rPr>
          <w:rFonts w:ascii="Times New Roman" w:hAnsi="Times New Roman" w:cs="Times New Roman"/>
          <w:color w:val="000000" w:themeColor="text1"/>
          <w14:textOutline w14:w="0" w14:cap="flat" w14:cmpd="sng" w14:algn="ctr">
            <w14:noFill/>
            <w14:prstDash w14:val="solid"/>
            <w14:round/>
          </w14:textOutline>
        </w:rPr>
        <w:t>3.3.10</w:t>
      </w:r>
      <w:r>
        <w:rPr>
          <w:rFonts w:ascii="Times New Roman" w:hAnsi="Times New Roman" w:cs="Times New Roman"/>
          <w:color w:val="000000" w:themeColor="text1"/>
          <w14:textOutline w14:w="0" w14:cap="flat" w14:cmpd="sng" w14:algn="ctr">
            <w14:noFill/>
            <w14:prstDash w14:val="solid"/>
            <w14:round/>
          </w14:textOutline>
        </w:rPr>
        <w:tab/>
      </w:r>
      <w:proofErr w:type="spellStart"/>
      <w:r w:rsidRPr="00B10F01">
        <w:rPr>
          <w:rFonts w:ascii="Times New Roman" w:hAnsi="Times New Roman" w:cs="Times New Roman"/>
          <w:color w:val="000000" w:themeColor="text1"/>
          <w14:textOutline w14:w="0" w14:cap="flat" w14:cmpd="sng" w14:algn="ctr">
            <w14:noFill/>
            <w14:prstDash w14:val="solid"/>
            <w14:round/>
          </w14:textOutline>
        </w:rPr>
        <w:t>LAMPHOLDER</w:t>
      </w:r>
      <w:bookmarkEnd w:id="113"/>
      <w:bookmarkEnd w:id="114"/>
      <w:proofErr w:type="spellEnd"/>
    </w:p>
    <w:p w14:paraId="0BAEE44C" w14:textId="77777777" w:rsidR="00B85571" w:rsidRPr="00B10F01" w:rsidRDefault="00B85571" w:rsidP="00B85571">
      <w:pPr>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proofErr w:type="spellStart"/>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ampholder</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designed to securely hold and connect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ght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an electrical circuit. It provides both mechanical support and electrical contact to allow the bulb to function properly.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Lampholders</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re widely used in homes, offices, industries, and outdoor lighting applications.</w:t>
      </w:r>
    </w:p>
    <w:p w14:paraId="4F78F8B9"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5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w:t>
      </w:r>
      <w:proofErr w:type="spellStart"/>
      <w:r w:rsidRPr="00B10F01">
        <w:rPr>
          <w:color w:val="000000" w:themeColor="text1"/>
          <w14:textOutline w14:w="0" w14:cap="flat" w14:cmpd="sng" w14:algn="ctr">
            <w14:noFill/>
            <w14:prstDash w14:val="solid"/>
            <w14:round/>
          </w14:textOutline>
        </w:rPr>
        <w:t>lampholder</w:t>
      </w:r>
      <w:proofErr w:type="spellEnd"/>
      <w:r w:rsidRPr="00B10F01">
        <w:rPr>
          <w:color w:val="000000" w:themeColor="text1"/>
          <w14:textOutline w14:w="0" w14:cap="flat" w14:cmpd="sng" w14:algn="ctr">
            <w14:noFill/>
            <w14:prstDash w14:val="solid"/>
            <w14:round/>
          </w14:textOutline>
        </w:rPr>
        <w:t xml:space="preserve"> used in the system configuration.</w:t>
      </w:r>
    </w:p>
    <w:p w14:paraId="6EEAA520" w14:textId="77777777" w:rsidR="00B85571" w:rsidRPr="00B10F01" w:rsidRDefault="00B85571" w:rsidP="00B85571">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3ACDA740" w14:textId="77777777" w:rsidR="00B85571" w:rsidRPr="00B10F01" w:rsidRDefault="00B85571" w:rsidP="00B85571">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E960801" w14:textId="77777777" w:rsidR="00B85571" w:rsidRDefault="00B85571" w:rsidP="00B85571">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4CA2CBD8" wp14:editId="1C72F0B7">
            <wp:extent cx="1476375" cy="1078549"/>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s.jpg"/>
                    <pic:cNvPicPr/>
                  </pic:nvPicPr>
                  <pic:blipFill rotWithShape="1">
                    <a:blip r:embed="rId24">
                      <a:extLst>
                        <a:ext uri="{28A0092B-C50C-407E-A947-70E740481C1C}">
                          <a14:useLocalDpi xmlns:a14="http://schemas.microsoft.com/office/drawing/2010/main" val="0"/>
                        </a:ext>
                      </a:extLst>
                    </a:blip>
                    <a:srcRect t="13173" b="13772"/>
                    <a:stretch/>
                  </pic:blipFill>
                  <pic:spPr bwMode="auto">
                    <a:xfrm>
                      <a:off x="0" y="0"/>
                      <a:ext cx="1478429" cy="1080049"/>
                    </a:xfrm>
                    <a:prstGeom prst="rect">
                      <a:avLst/>
                    </a:prstGeom>
                    <a:ln>
                      <a:noFill/>
                    </a:ln>
                    <a:extLst>
                      <a:ext uri="{53640926-AAD7-44D8-BBD7-CCE9431645EC}">
                        <a14:shadowObscured xmlns:a14="http://schemas.microsoft.com/office/drawing/2010/main"/>
                      </a:ext>
                    </a:extLst>
                  </pic:spPr>
                </pic:pic>
              </a:graphicData>
            </a:graphic>
          </wp:inline>
        </w:drawing>
      </w:r>
    </w:p>
    <w:p w14:paraId="5CBE12AF" w14:textId="77777777" w:rsidR="00B85571" w:rsidRPr="00A30866" w:rsidRDefault="00B85571" w:rsidP="00B85571">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5</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proofErr w:type="spellStart"/>
      <w:r w:rsidRPr="00A30866">
        <w:rPr>
          <w:rFonts w:ascii="Times New Roman" w:hAnsi="Times New Roman" w:cs="Times New Roman"/>
          <w:i w:val="0"/>
          <w:color w:val="auto"/>
          <w:sz w:val="24"/>
          <w:szCs w:val="24"/>
          <w14:textOutline w14:w="0" w14:cap="flat" w14:cmpd="sng" w14:algn="ctr">
            <w14:noFill/>
            <w14:prstDash w14:val="solid"/>
            <w14:round/>
          </w14:textOutline>
        </w:rPr>
        <w:t>lampholder</w:t>
      </w:r>
      <w:proofErr w:type="spellEnd"/>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bXSR6JZp","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02DFBB3D" w14:textId="77777777" w:rsidR="00B85571" w:rsidRPr="00B10F01" w:rsidRDefault="00B85571" w:rsidP="00B85571">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5C1EC9B5"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15" w:name="_Toc201814179"/>
      <w:bookmarkStart w:id="116" w:name="_Toc202254881"/>
      <w:r>
        <w:rPr>
          <w:rFonts w:ascii="Times New Roman" w:hAnsi="Times New Roman" w:cs="Times New Roman"/>
          <w:color w:val="000000" w:themeColor="text1"/>
          <w14:textOutline w14:w="0" w14:cap="flat" w14:cmpd="sng" w14:algn="ctr">
            <w14:noFill/>
            <w14:prstDash w14:val="solid"/>
            <w14:round/>
          </w14:textOutline>
        </w:rPr>
        <w:t>3.3.11</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LED BULB</w:t>
      </w:r>
      <w:bookmarkEnd w:id="115"/>
      <w:bookmarkEnd w:id="116"/>
    </w:p>
    <w:p w14:paraId="242D0797" w14:textId="77777777" w:rsidR="00B85571" w:rsidRPr="00B10F01" w:rsidRDefault="00B85571" w:rsidP="00B85571">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ED (Light Emitting Diode)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nergy-efficient lighting solution that us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emiconductor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roduce light. Unlike traditional incandescent or CFL bulbs, LED bulbs consume less power, have a longer lifespan, and provide brighter illumination. They are widely used in residential, commercial, and industrial lighting applications due to their efficiency and durability.</w:t>
      </w:r>
    </w:p>
    <w:p w14:paraId="6E88E65F"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6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5W LED bulb used in the system configuration.</w:t>
      </w:r>
    </w:p>
    <w:p w14:paraId="14FAC566"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3738955" w14:textId="77777777" w:rsidR="00B85571" w:rsidRDefault="00B85571" w:rsidP="00B85571">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0896EC2" wp14:editId="336AA686">
            <wp:extent cx="1000125" cy="10001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453316.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001232" cy="1001232"/>
                    </a:xfrm>
                    <a:prstGeom prst="rect">
                      <a:avLst/>
                    </a:prstGeom>
                  </pic:spPr>
                </pic:pic>
              </a:graphicData>
            </a:graphic>
          </wp:inline>
        </w:drawing>
      </w:r>
    </w:p>
    <w:p w14:paraId="32687352" w14:textId="77777777" w:rsidR="00B85571" w:rsidRPr="00A30866" w:rsidRDefault="00B85571" w:rsidP="00B85571">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6</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ed bulb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zWVPwhom","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6C1CEAC7" w14:textId="77777777" w:rsidR="00B85571" w:rsidRPr="00B10F01" w:rsidRDefault="00B85571" w:rsidP="00B85571">
      <w:pPr>
        <w:spacing w:before="100" w:beforeAutospacing="1" w:after="100" w:afterAutospacing="1"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2C67B3E7"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17" w:name="_Toc201814180"/>
      <w:bookmarkStart w:id="118" w:name="_Toc202254882"/>
      <w:r>
        <w:rPr>
          <w:rFonts w:ascii="Times New Roman" w:hAnsi="Times New Roman" w:cs="Times New Roman"/>
          <w:color w:val="000000" w:themeColor="text1"/>
          <w14:textOutline w14:w="0" w14:cap="flat" w14:cmpd="sng" w14:algn="ctr">
            <w14:noFill/>
            <w14:prstDash w14:val="solid"/>
            <w14:round/>
          </w14:textOutline>
        </w:rPr>
        <w:t>3.3.12</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DC CABLE</w:t>
      </w:r>
      <w:bookmarkEnd w:id="117"/>
      <w:bookmarkEnd w:id="118"/>
    </w:p>
    <w:p w14:paraId="216D7611" w14:textId="77777777" w:rsidR="00B85571" w:rsidRPr="00B10F01" w:rsidRDefault="00B85571" w:rsidP="00B85571">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car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tween components in a circuit. DC cables are common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ower systems, battery connections, automotive wiring, telecommunications, and industrial applica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direct current is required.</w:t>
      </w:r>
    </w:p>
    <w:p w14:paraId="7F573926"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7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DC cable used in the system configuration.</w:t>
      </w:r>
    </w:p>
    <w:p w14:paraId="503851E0"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BA9EDF2" w14:textId="77777777" w:rsidR="00B85571" w:rsidRDefault="00B85571" w:rsidP="00B85571">
      <w:pPr>
        <w:keepNext/>
        <w:spacing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D83364E" wp14:editId="4DC70239">
            <wp:extent cx="1771650" cy="143163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mm-2core-DC-cable.png"/>
                    <pic:cNvPicPr/>
                  </pic:nvPicPr>
                  <pic:blipFill rotWithShape="1">
                    <a:blip r:embed="rId26" cstate="print">
                      <a:extLst>
                        <a:ext uri="{28A0092B-C50C-407E-A947-70E740481C1C}">
                          <a14:useLocalDpi xmlns:a14="http://schemas.microsoft.com/office/drawing/2010/main" val="0"/>
                        </a:ext>
                      </a:extLst>
                    </a:blip>
                    <a:srcRect t="9604"/>
                    <a:stretch/>
                  </pic:blipFill>
                  <pic:spPr bwMode="auto">
                    <a:xfrm>
                      <a:off x="0" y="0"/>
                      <a:ext cx="1773135" cy="1432837"/>
                    </a:xfrm>
                    <a:prstGeom prst="rect">
                      <a:avLst/>
                    </a:prstGeom>
                    <a:ln>
                      <a:noFill/>
                    </a:ln>
                    <a:extLst>
                      <a:ext uri="{53640926-AAD7-44D8-BBD7-CCE9431645EC}">
                        <a14:shadowObscured xmlns:a14="http://schemas.microsoft.com/office/drawing/2010/main"/>
                      </a:ext>
                    </a:extLst>
                  </pic:spPr>
                </pic:pic>
              </a:graphicData>
            </a:graphic>
          </wp:inline>
        </w:drawing>
      </w:r>
    </w:p>
    <w:p w14:paraId="611A2225" w14:textId="77777777" w:rsidR="00B85571" w:rsidRPr="00C37D5D" w:rsidRDefault="00B85571" w:rsidP="00B85571">
      <w:pPr>
        <w:spacing w:after="100" w:afterAutospacing="1" w:line="480" w:lineRule="auto"/>
        <w:jc w:val="center"/>
        <w:rPr>
          <w:rFonts w:ascii="Times New Roman" w:hAnsi="Times New Roman" w:cs="Times New Roman"/>
          <w:sz w:val="24"/>
          <w:szCs w:val="24"/>
          <w14:textOutline w14:w="0" w14:cap="flat" w14:cmpd="sng" w14:algn="ctr">
            <w14:noFill/>
            <w14:prstDash w14:val="solid"/>
            <w14:round/>
          </w14:textOutline>
        </w:rPr>
      </w:pPr>
      <w:r w:rsidRPr="00C37D5D">
        <w:rPr>
          <w:rFonts w:ascii="Times New Roman" w:hAnsi="Times New Roman" w:cs="Times New Roman"/>
          <w:sz w:val="24"/>
          <w:szCs w:val="24"/>
        </w:rPr>
        <w:t xml:space="preserve">Figure </w:t>
      </w:r>
      <w:r w:rsidRPr="00C37D5D">
        <w:rPr>
          <w:rFonts w:ascii="Times New Roman" w:hAnsi="Times New Roman" w:cs="Times New Roman"/>
          <w:sz w:val="24"/>
          <w:szCs w:val="24"/>
        </w:rPr>
        <w:fldChar w:fldCharType="begin"/>
      </w:r>
      <w:r w:rsidRPr="00C37D5D">
        <w:rPr>
          <w:rFonts w:ascii="Times New Roman" w:hAnsi="Times New Roman" w:cs="Times New Roman"/>
          <w:sz w:val="24"/>
          <w:szCs w:val="24"/>
        </w:rPr>
        <w:instrText xml:space="preserve"> SEQ Figure \* ARABIC </w:instrText>
      </w:r>
      <w:r w:rsidRPr="00C37D5D">
        <w:rPr>
          <w:rFonts w:ascii="Times New Roman" w:hAnsi="Times New Roman" w:cs="Times New Roman"/>
          <w:sz w:val="24"/>
          <w:szCs w:val="24"/>
        </w:rPr>
        <w:fldChar w:fldCharType="separate"/>
      </w:r>
      <w:r>
        <w:rPr>
          <w:rFonts w:ascii="Times New Roman" w:hAnsi="Times New Roman" w:cs="Times New Roman"/>
          <w:noProof/>
          <w:sz w:val="24"/>
          <w:szCs w:val="24"/>
        </w:rPr>
        <w:t>17</w:t>
      </w:r>
      <w:r w:rsidRPr="00C37D5D">
        <w:rPr>
          <w:rFonts w:ascii="Times New Roman" w:hAnsi="Times New Roman" w:cs="Times New Roman"/>
          <w:sz w:val="24"/>
          <w:szCs w:val="24"/>
        </w:rPr>
        <w:fldChar w:fldCharType="end"/>
      </w:r>
      <w:r w:rsidRPr="00C37D5D">
        <w:rPr>
          <w:rFonts w:ascii="Times New Roman" w:hAnsi="Times New Roman" w:cs="Times New Roman"/>
          <w:sz w:val="24"/>
          <w:szCs w:val="24"/>
        </w:rPr>
        <w:t xml:space="preserve">: </w:t>
      </w:r>
      <w:r w:rsidRPr="00C37D5D">
        <w:rPr>
          <w:rFonts w:ascii="Times New Roman" w:hAnsi="Times New Roman" w:cs="Times New Roman"/>
          <w:sz w:val="24"/>
          <w:szCs w:val="24"/>
          <w14:textOutline w14:w="0" w14:cap="flat" w14:cmpd="sng" w14:algn="ctr">
            <w14:noFill/>
            <w14:prstDash w14:val="solid"/>
            <w14:round/>
          </w14:textOutline>
        </w:rPr>
        <w:t xml:space="preserve">6mm DC cable </w:t>
      </w:r>
      <w:r w:rsidRPr="00C37D5D">
        <w:rPr>
          <w:rFonts w:ascii="Times New Roman" w:hAnsi="Times New Roman" w:cs="Times New Roman"/>
          <w:sz w:val="24"/>
          <w:szCs w:val="24"/>
          <w14:textOutline w14:w="0" w14:cap="flat" w14:cmpd="sng" w14:algn="ctr">
            <w14:noFill/>
            <w14:prstDash w14:val="solid"/>
            <w14:round/>
          </w14:textOutline>
        </w:rPr>
        <w:fldChar w:fldCharType="begin"/>
      </w:r>
      <w:r w:rsidRPr="00C37D5D">
        <w:rPr>
          <w:rFonts w:ascii="Times New Roman" w:hAnsi="Times New Roman" w:cs="Times New Roman"/>
          <w:sz w:val="24"/>
          <w:szCs w:val="24"/>
          <w14:textOutline w14:w="0" w14:cap="flat" w14:cmpd="sng" w14:algn="ctr">
            <w14:noFill/>
            <w14:prstDash w14:val="solid"/>
            <w14:round/>
          </w14:textOutline>
        </w:rPr>
        <w:instrText xml:space="preserve"> ADDIN ZOTERO_ITEM CSL_CITATION {"citationID":"EqUrJNWq","properties":{"formattedCitation":"(Bruzek et al., 2015)","plainCitation":"(Bruzek et al., 2015)","noteIndex":0},"citationItems":[{"id":268,"uris":["http://zotero.org/users/15982792/items/MBIBQH39"],"itemData":{"id":268,"type":"chapter","abstract":"It has been a quarter of a century since the discovery of superconductive materials known as “high temperature superconductors.” These materials have opened up new options for direct current (DC) power cable applications. This chapter first describes the different key components for DC superconducting cables and discusses their performance. These cables offer very flexible solutions to transfer very high power by increasing the current while maintaining the voltage. Several possible designs for low/medium and high voltage cables are presented. Their very low power dissipation and their beneficial environmental impacts are then discussed. The very compact design of DC superconducting cables requires a limited installation footprint that can be a key technology in many future applications.","container-title":"Eco-Friendly Innovation in Electricity Transmission and Distribution Networks","event-place":"Oxford","ISBN":"978-1-78242-010-1","note":"DOI: 10.1016/B978-1-78242-010-1.00007-0","page":"135-167","publisher":"Woodhead Publishing","publisher-place":"Oxford","source":"ScienceDirect","title":"7 - Superconducting DC cables to improve the efficiency of electricity transmission and distribution networks: An overview","title-short":"7 - Superconducting DC cables to improve the efficiency of electricity transmission and distribution networks","URL":"https://www.sciencedirect.com/science/article/pii/B9781782420101000070","author":[{"family":"Bruzek","given":"C. E."},{"family":"Allais","given":"A."},{"family":"Dickson","given":"D."},{"family":"Lallouet","given":"N."},{"family":"Allweins","given":"K."},{"family":"Marzahn","given":"E."}],"editor":[{"family":"Bessède","given":"Jean-Luc"}],"accessed":{"date-parts":[["2025",5,20]]},"issued":{"date-parts":[["2015",1,1]]}}}],"schema":"https://github.com/citation-style-language/schema/raw/master/csl-citation.json"} </w:instrText>
      </w:r>
      <w:r w:rsidRPr="00C37D5D">
        <w:rPr>
          <w:rFonts w:ascii="Times New Roman" w:hAnsi="Times New Roman" w:cs="Times New Roman"/>
          <w:sz w:val="24"/>
          <w:szCs w:val="24"/>
          <w14:textOutline w14:w="0" w14:cap="flat" w14:cmpd="sng" w14:algn="ctr">
            <w14:noFill/>
            <w14:prstDash w14:val="solid"/>
            <w14:round/>
          </w14:textOutline>
        </w:rPr>
        <w:fldChar w:fldCharType="separate"/>
      </w:r>
      <w:r w:rsidRPr="00C37D5D">
        <w:rPr>
          <w:rFonts w:ascii="Times New Roman" w:hAnsi="Times New Roman" w:cs="Times New Roman"/>
          <w:sz w:val="24"/>
          <w:szCs w:val="24"/>
        </w:rPr>
        <w:t>(Bruzek et al., 2015)</w:t>
      </w:r>
      <w:r w:rsidRPr="00C37D5D">
        <w:rPr>
          <w:rFonts w:ascii="Times New Roman" w:hAnsi="Times New Roman" w:cs="Times New Roman"/>
          <w:sz w:val="24"/>
          <w:szCs w:val="24"/>
          <w14:textOutline w14:w="0" w14:cap="flat" w14:cmpd="sng" w14:algn="ctr">
            <w14:noFill/>
            <w14:prstDash w14:val="solid"/>
            <w14:round/>
          </w14:textOutline>
        </w:rPr>
        <w:fldChar w:fldCharType="end"/>
      </w:r>
      <w:r>
        <w:rPr>
          <w:rFonts w:ascii="Times New Roman" w:hAnsi="Times New Roman" w:cs="Times New Roman"/>
          <w:sz w:val="24"/>
          <w:szCs w:val="24"/>
          <w14:textOutline w14:w="0" w14:cap="flat" w14:cmpd="sng" w14:algn="ctr">
            <w14:noFill/>
            <w14:prstDash w14:val="solid"/>
            <w14:round/>
          </w14:textOutline>
        </w:rPr>
        <w:t>.</w:t>
      </w:r>
    </w:p>
    <w:p w14:paraId="429CDF5A" w14:textId="77777777" w:rsidR="00B85571" w:rsidRPr="00B10F01" w:rsidRDefault="00B85571" w:rsidP="00B85571">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19" w:name="_Toc201814181"/>
      <w:bookmarkStart w:id="120" w:name="_Toc202254883"/>
      <w:r>
        <w:rPr>
          <w:rFonts w:ascii="Times New Roman" w:hAnsi="Times New Roman" w:cs="Times New Roman"/>
          <w:color w:val="000000" w:themeColor="text1"/>
          <w14:textOutline w14:w="0" w14:cap="flat" w14:cmpd="sng" w14:algn="ctr">
            <w14:noFill/>
            <w14:prstDash w14:val="solid"/>
            <w14:round/>
          </w14:textOutline>
        </w:rPr>
        <w:t>3.3.13</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AC CABLE</w:t>
      </w:r>
      <w:bookmarkEnd w:id="119"/>
      <w:bookmarkEnd w:id="120"/>
    </w:p>
    <w:p w14:paraId="1731477B" w14:textId="77777777" w:rsidR="00B85571" w:rsidRPr="00B10F01" w:rsidRDefault="00B85571" w:rsidP="00B85571">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transmit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power source to electrical devices or systems. AC cables are wide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usehold wiring, industrial power distribution, commercial buildings, and power transmission network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the global reliance on AC power systems.</w:t>
      </w:r>
    </w:p>
    <w:p w14:paraId="588FED9C" w14:textId="77777777" w:rsidR="00B85571" w:rsidRPr="00B10F01" w:rsidRDefault="00B85571" w:rsidP="00B85571">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8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AC cable used in the system configuration, showing the conductor strand and the insulation around the stranded conductor.</w:t>
      </w:r>
    </w:p>
    <w:p w14:paraId="249B4ECB"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52A8268" w14:textId="77777777" w:rsidR="00B85571" w:rsidRDefault="00B85571" w:rsidP="00B85571">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66AD2985" wp14:editId="4B499A31">
            <wp:extent cx="1399032" cy="1865376"/>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stockphoto-92492299-612x612.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399032" cy="1865376"/>
                    </a:xfrm>
                    <a:prstGeom prst="rect">
                      <a:avLst/>
                    </a:prstGeom>
                  </pic:spPr>
                </pic:pic>
              </a:graphicData>
            </a:graphic>
          </wp:inline>
        </w:drawing>
      </w:r>
    </w:p>
    <w:p w14:paraId="7AD9C69D" w14:textId="77777777" w:rsidR="00B85571" w:rsidRPr="00C37D5D" w:rsidRDefault="00B85571" w:rsidP="00B85571">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8</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Ac cable </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C37D5D">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1B9EHnn0","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C37D5D">
        <w:rPr>
          <w:rFonts w:ascii="Times New Roman" w:hAnsi="Times New Roman" w:cs="Times New Roman"/>
          <w:i w:val="0"/>
          <w:color w:val="auto"/>
          <w:sz w:val="24"/>
          <w:szCs w:val="24"/>
        </w:rPr>
        <w:t>(Amrouche et al., 2000)</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C37D5D">
        <w:rPr>
          <w:rFonts w:ascii="Times New Roman" w:hAnsi="Times New Roman" w:cs="Times New Roman"/>
          <w:i w:val="0"/>
          <w:color w:val="auto"/>
          <w:sz w:val="24"/>
          <w:szCs w:val="24"/>
          <w14:textOutline w14:w="0" w14:cap="flat" w14:cmpd="sng" w14:algn="ctr">
            <w14:noFill/>
            <w14:prstDash w14:val="solid"/>
            <w14:round/>
          </w14:textOutline>
        </w:rPr>
        <w:t>.</w:t>
      </w:r>
    </w:p>
    <w:p w14:paraId="0FA57863" w14:textId="77777777" w:rsidR="00B85571" w:rsidRPr="00B10F01" w:rsidRDefault="00B85571" w:rsidP="00B85571">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5A083179"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19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system installations and workability:</w:t>
      </w:r>
    </w:p>
    <w:p w14:paraId="075EE20D" w14:textId="77777777" w:rsidR="00B85571" w:rsidRDefault="00B85571" w:rsidP="00B85571">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650FEDB6" wp14:editId="2F1F4EFD">
            <wp:extent cx="4076700" cy="3057752"/>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20250217_100655_478.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089859" cy="3067622"/>
                    </a:xfrm>
                    <a:prstGeom prst="rect">
                      <a:avLst/>
                    </a:prstGeom>
                  </pic:spPr>
                </pic:pic>
              </a:graphicData>
            </a:graphic>
          </wp:inline>
        </w:drawing>
      </w:r>
    </w:p>
    <w:p w14:paraId="5E12C032" w14:textId="77777777" w:rsidR="00B85571" w:rsidRPr="00C37D5D" w:rsidRDefault="00B85571" w:rsidP="00B85571">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9</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System installation and workability.</w:t>
      </w:r>
    </w:p>
    <w:p w14:paraId="10643634" w14:textId="77777777" w:rsidR="00B85571" w:rsidRPr="00B10F01" w:rsidRDefault="00B85571" w:rsidP="00B85571">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F801BEA"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1" w:name="_Toc201814182"/>
      <w:bookmarkStart w:id="122" w:name="_Toc202254884"/>
      <w:r>
        <w:rPr>
          <w:rFonts w:ascii="Times New Roman" w:hAnsi="Times New Roman" w:cs="Times New Roman"/>
          <w:color w:val="000000" w:themeColor="text1"/>
          <w:sz w:val="24"/>
          <w:szCs w:val="24"/>
          <w14:textOutline w14:w="0" w14:cap="flat" w14:cmpd="sng" w14:algn="ctr">
            <w14:noFill/>
            <w14:prstDash w14:val="solid"/>
            <w14:round/>
          </w14:textOutline>
        </w:rPr>
        <w:t>3.4</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21"/>
      <w:bookmarkEnd w:id="122"/>
    </w:p>
    <w:p w14:paraId="20BBD499"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consist of the method and materials used in design, construction, simulation and installation of a prototype stand-alone PV solar system. The system configuration consists of an 100W solar panel, 40A MPPT solar charge controller, 30A foreign PWM solar charge controller, 30A locally made PWM solar charge controller, 100A knife switch change over, 12volts lithium ion batteries, 500W power inverter, 13A socket outlet, lamp holders and led bulb. The solar panel convert electricity from the sun into electricity and passes through the charge controller for regulation before getting to the battery bank which then powers the inverter to supply the Ac load.</w:t>
      </w:r>
    </w:p>
    <w:p w14:paraId="60D7BD55"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F875838"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6503D3B"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F49AE97"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8BBAC7F"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2D57595"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20C88C1"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5E733B9" w14:textId="77777777" w:rsidR="00B85571" w:rsidRDefault="00B85571" w:rsidP="00B85571">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51B8285B" w14:textId="77777777" w:rsidR="00B85571" w:rsidRDefault="00B85571" w:rsidP="00B85571">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20F11755" w14:textId="77777777" w:rsidR="00B85571" w:rsidRDefault="00B85571" w:rsidP="00B85571">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5C18DD69" w14:textId="77777777" w:rsidR="00B85571" w:rsidRDefault="00B85571" w:rsidP="00B85571">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40F2F490" w14:textId="77777777" w:rsidR="00B85571" w:rsidRDefault="00B85571" w:rsidP="00B85571">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439D15F9" w14:textId="77777777" w:rsidR="00B85571" w:rsidRPr="00B10F01" w:rsidRDefault="00B85571" w:rsidP="00B85571">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7C60CD3E" w14:textId="77777777" w:rsidR="00B85571" w:rsidRPr="00B10F01" w:rsidRDefault="00B85571" w:rsidP="00B85571">
      <w:pPr>
        <w:pStyle w:val="Heading1"/>
        <w:spacing w:line="480" w:lineRule="auto"/>
        <w:jc w:val="center"/>
        <w:rPr>
          <w:rFonts w:cs="Times New Roman"/>
          <w:szCs w:val="24"/>
          <w14:textOutline w14:w="0" w14:cap="flat" w14:cmpd="sng" w14:algn="ctr">
            <w14:noFill/>
            <w14:prstDash w14:val="solid"/>
            <w14:round/>
          </w14:textOutline>
        </w:rPr>
      </w:pPr>
      <w:bookmarkStart w:id="123" w:name="_Toc201814183"/>
      <w:bookmarkStart w:id="124" w:name="_Toc202254885"/>
      <w:r w:rsidRPr="00B10F01">
        <w:rPr>
          <w:rFonts w:cs="Times New Roman"/>
          <w:szCs w:val="24"/>
          <w14:textOutline w14:w="0" w14:cap="flat" w14:cmpd="sng" w14:algn="ctr">
            <w14:noFill/>
            <w14:prstDash w14:val="solid"/>
            <w14:round/>
          </w14:textOutline>
        </w:rPr>
        <w:t>CHAPTER FOUR</w:t>
      </w:r>
      <w:bookmarkEnd w:id="123"/>
      <w:bookmarkEnd w:id="124"/>
    </w:p>
    <w:p w14:paraId="28AEB0EC"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5" w:name="_Toc201814184"/>
      <w:bookmarkStart w:id="126" w:name="_Toc202254886"/>
      <w:r>
        <w:rPr>
          <w:rFonts w:ascii="Times New Roman" w:hAnsi="Times New Roman" w:cs="Times New Roman"/>
          <w:color w:val="000000" w:themeColor="text1"/>
          <w:sz w:val="24"/>
          <w:szCs w:val="24"/>
          <w14:textOutline w14:w="0" w14:cap="flat" w14:cmpd="sng" w14:algn="ctr">
            <w14:noFill/>
            <w14:prstDash w14:val="solid"/>
            <w14:round/>
          </w14:textOutline>
        </w:rPr>
        <w:t>4.0</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TEST AND RESULTS</w:t>
      </w:r>
      <w:bookmarkEnd w:id="125"/>
      <w:bookmarkEnd w:id="126"/>
    </w:p>
    <w:p w14:paraId="50C608B4"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is section outlines the experimental setup, methodologies, and procedures used to evaluate the efficiencies of the charge controllers. The results are analyzed to address the hypotheses posed in the introduction. </w:t>
      </w:r>
    </w:p>
    <w:p w14:paraId="5848B95B"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xperimental data shown in the tables below represent the experimental data of voltage, current, and power for the solar panel, foreign MPPT charge controller, foreign PWM charge controller, and locally made PWM charge controller. From this tested value, the overall efficiency of these parameters was determined.</w:t>
      </w:r>
    </w:p>
    <w:p w14:paraId="78FBBB56" w14:textId="77777777" w:rsidR="00B85571" w:rsidRPr="00C37D5D" w:rsidRDefault="00B85571" w:rsidP="00B85571">
      <w:pPr>
        <w:pStyle w:val="Caption"/>
        <w:keepNext/>
        <w:rPr>
          <w:rFonts w:ascii="Times New Roman" w:hAnsi="Times New Roman" w:cs="Times New Roman"/>
          <w:i w:val="0"/>
          <w:color w:val="auto"/>
          <w:sz w:val="24"/>
          <w:szCs w:val="24"/>
        </w:rPr>
      </w:pPr>
      <w:bookmarkStart w:id="127" w:name="_Toc202251859"/>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5</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and power of the 100w solar panel</w:t>
      </w:r>
      <w:bookmarkEnd w:id="127"/>
    </w:p>
    <w:tbl>
      <w:tblPr>
        <w:tblStyle w:val="TableGrid"/>
        <w:tblW w:w="0" w:type="auto"/>
        <w:tblLook w:val="04A0" w:firstRow="1" w:lastRow="0" w:firstColumn="1" w:lastColumn="0" w:noHBand="0" w:noVBand="1"/>
      </w:tblPr>
      <w:tblGrid>
        <w:gridCol w:w="1502"/>
        <w:gridCol w:w="1502"/>
        <w:gridCol w:w="1761"/>
        <w:gridCol w:w="2340"/>
      </w:tblGrid>
      <w:tr w:rsidR="00B85571" w:rsidRPr="00B10F01" w14:paraId="15F3E70A" w14:textId="77777777" w:rsidTr="002E578A">
        <w:tc>
          <w:tcPr>
            <w:tcW w:w="1502" w:type="dxa"/>
          </w:tcPr>
          <w:p w14:paraId="6C4EC5E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 (hrs)</w:t>
            </w:r>
          </w:p>
        </w:tc>
        <w:tc>
          <w:tcPr>
            <w:tcW w:w="1502" w:type="dxa"/>
          </w:tcPr>
          <w:p w14:paraId="250C26A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V)</w:t>
            </w:r>
          </w:p>
        </w:tc>
        <w:tc>
          <w:tcPr>
            <w:tcW w:w="1761" w:type="dxa"/>
          </w:tcPr>
          <w:p w14:paraId="5E34DEB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2340" w:type="dxa"/>
          </w:tcPr>
          <w:p w14:paraId="2D50F5D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utput power (W)</w:t>
            </w:r>
          </w:p>
        </w:tc>
      </w:tr>
      <w:tr w:rsidR="00B85571" w:rsidRPr="00B10F01" w14:paraId="06A20FE0" w14:textId="77777777" w:rsidTr="002E578A">
        <w:tc>
          <w:tcPr>
            <w:tcW w:w="1502" w:type="dxa"/>
          </w:tcPr>
          <w:p w14:paraId="48F32B5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33D3B2F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w:t>
            </w:r>
          </w:p>
        </w:tc>
        <w:tc>
          <w:tcPr>
            <w:tcW w:w="1761" w:type="dxa"/>
          </w:tcPr>
          <w:p w14:paraId="5B85138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2340" w:type="dxa"/>
          </w:tcPr>
          <w:p w14:paraId="1B4A260A"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r>
      <w:tr w:rsidR="00B85571" w:rsidRPr="00B10F01" w14:paraId="0DE10880" w14:textId="77777777" w:rsidTr="002E578A">
        <w:tc>
          <w:tcPr>
            <w:tcW w:w="1502" w:type="dxa"/>
          </w:tcPr>
          <w:p w14:paraId="1247A75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61EC945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w:t>
            </w:r>
          </w:p>
        </w:tc>
        <w:tc>
          <w:tcPr>
            <w:tcW w:w="1761" w:type="dxa"/>
          </w:tcPr>
          <w:p w14:paraId="4C02D91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6</w:t>
            </w:r>
          </w:p>
        </w:tc>
        <w:tc>
          <w:tcPr>
            <w:tcW w:w="2340" w:type="dxa"/>
          </w:tcPr>
          <w:p w14:paraId="244F364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r>
      <w:tr w:rsidR="00B85571" w:rsidRPr="00B10F01" w14:paraId="3346D188" w14:textId="77777777" w:rsidTr="002E578A">
        <w:tc>
          <w:tcPr>
            <w:tcW w:w="1502" w:type="dxa"/>
          </w:tcPr>
          <w:p w14:paraId="0D0FC26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30A1FA8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8</w:t>
            </w:r>
          </w:p>
        </w:tc>
        <w:tc>
          <w:tcPr>
            <w:tcW w:w="1761" w:type="dxa"/>
          </w:tcPr>
          <w:p w14:paraId="5115ED3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5</w:t>
            </w:r>
          </w:p>
        </w:tc>
        <w:tc>
          <w:tcPr>
            <w:tcW w:w="2340" w:type="dxa"/>
          </w:tcPr>
          <w:p w14:paraId="5139D90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r>
      <w:tr w:rsidR="00B85571" w:rsidRPr="00B10F01" w14:paraId="1C46B7BB" w14:textId="77777777" w:rsidTr="002E578A">
        <w:tc>
          <w:tcPr>
            <w:tcW w:w="1502" w:type="dxa"/>
          </w:tcPr>
          <w:p w14:paraId="3EE123E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5E2B120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3</w:t>
            </w:r>
          </w:p>
        </w:tc>
        <w:tc>
          <w:tcPr>
            <w:tcW w:w="1761" w:type="dxa"/>
          </w:tcPr>
          <w:p w14:paraId="3560ABA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9</w:t>
            </w:r>
          </w:p>
        </w:tc>
        <w:tc>
          <w:tcPr>
            <w:tcW w:w="2340" w:type="dxa"/>
          </w:tcPr>
          <w:p w14:paraId="58A71112"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r>
      <w:tr w:rsidR="00B85571" w:rsidRPr="00B10F01" w14:paraId="631D0FDD" w14:textId="77777777" w:rsidTr="002E578A">
        <w:tc>
          <w:tcPr>
            <w:tcW w:w="1502" w:type="dxa"/>
          </w:tcPr>
          <w:p w14:paraId="600352C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7A8A9D7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1</w:t>
            </w:r>
          </w:p>
        </w:tc>
        <w:tc>
          <w:tcPr>
            <w:tcW w:w="1761" w:type="dxa"/>
          </w:tcPr>
          <w:p w14:paraId="32C6BE0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2</w:t>
            </w:r>
          </w:p>
        </w:tc>
        <w:tc>
          <w:tcPr>
            <w:tcW w:w="2340" w:type="dxa"/>
          </w:tcPr>
          <w:p w14:paraId="0D752BC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r>
      <w:tr w:rsidR="00B85571" w:rsidRPr="00B10F01" w14:paraId="21CAC07D" w14:textId="77777777" w:rsidTr="002E578A">
        <w:tc>
          <w:tcPr>
            <w:tcW w:w="1502" w:type="dxa"/>
          </w:tcPr>
          <w:p w14:paraId="6CF66F5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4519750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761" w:type="dxa"/>
          </w:tcPr>
          <w:p w14:paraId="7CAC72D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2</w:t>
            </w:r>
          </w:p>
        </w:tc>
        <w:tc>
          <w:tcPr>
            <w:tcW w:w="2340" w:type="dxa"/>
          </w:tcPr>
          <w:p w14:paraId="7EBFDE9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r>
      <w:tr w:rsidR="00B85571" w:rsidRPr="00B10F01" w14:paraId="2321354B" w14:textId="77777777" w:rsidTr="002E578A">
        <w:tc>
          <w:tcPr>
            <w:tcW w:w="1502" w:type="dxa"/>
          </w:tcPr>
          <w:p w14:paraId="7A47447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1B1A66E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9</w:t>
            </w:r>
          </w:p>
        </w:tc>
        <w:tc>
          <w:tcPr>
            <w:tcW w:w="1761" w:type="dxa"/>
          </w:tcPr>
          <w:p w14:paraId="5EEA149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5</w:t>
            </w:r>
          </w:p>
        </w:tc>
        <w:tc>
          <w:tcPr>
            <w:tcW w:w="2340" w:type="dxa"/>
          </w:tcPr>
          <w:p w14:paraId="5525B86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r>
    </w:tbl>
    <w:p w14:paraId="4C065636"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hoosing a constant value of the power of the solar panel at its peak value of 58.517 in order to calculate the efficiency of the solar panel at 1000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 xml:space="preserve">2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results obtained is shown below:</w:t>
      </w:r>
    </w:p>
    <w:p w14:paraId="2A2638E6"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irradiance×area</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17619CE2"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here:</w:t>
      </w:r>
    </w:p>
    <w:p w14:paraId="16CC4EF7"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Power input = 100w</w:t>
      </w:r>
    </w:p>
    <w:p w14:paraId="36FE0A6F"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Area = 0.7432m</w:t>
      </w:r>
      <w:r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p>
    <w:p w14:paraId="4AE320B6" w14:textId="77777777" w:rsidR="00B85571" w:rsidRPr="00B10F01" w:rsidRDefault="00B85571" w:rsidP="00B85571">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58.517</m:t>
            </m:r>
          </m:num>
          <m:den>
            <m:r>
              <w:rPr>
                <w:rFonts w:ascii="Cambria Math" w:hAnsi="Cambria Math" w:cs="Times New Roman"/>
                <w:color w:val="000000" w:themeColor="text1"/>
                <w:sz w:val="24"/>
                <w:szCs w:val="24"/>
                <w14:textOutline w14:w="0" w14:cap="flat" w14:cmpd="sng" w14:algn="ctr">
                  <w14:noFill/>
                  <w14:prstDash w14:val="solid"/>
                  <w14:round/>
                </w14:textOutline>
              </w:rPr>
              <m:t>1000×0.7432</m:t>
            </m:r>
          </m:den>
        </m:f>
        <m: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0</w:t>
      </w:r>
    </w:p>
    <w:p w14:paraId="066ABE89" w14:textId="77777777" w:rsidR="00B85571" w:rsidRPr="00C37D5D" w:rsidRDefault="00B85571" w:rsidP="00B85571">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 of the solar panel = 7.87% at the maximum irradiance of 1000W/m</w:t>
      </w:r>
      <w:r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t>
      </w:r>
    </w:p>
    <w:p w14:paraId="481C4E22" w14:textId="77777777" w:rsidR="00B85571" w:rsidRPr="00C37D5D" w:rsidRDefault="00B85571" w:rsidP="00B85571">
      <w:pPr>
        <w:pStyle w:val="Caption"/>
        <w:keepNext/>
        <w:rPr>
          <w:rFonts w:ascii="Times New Roman" w:hAnsi="Times New Roman" w:cs="Times New Roman"/>
          <w:i w:val="0"/>
          <w:color w:val="auto"/>
          <w:sz w:val="24"/>
          <w:szCs w:val="24"/>
        </w:rPr>
      </w:pPr>
      <w:bookmarkStart w:id="128" w:name="_Toc202251860"/>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6</w:t>
      </w:r>
      <w:r w:rsidRPr="00C37D5D">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 and output power of the MPPT solar charge controller with time.</w:t>
      </w:r>
      <w:bookmarkEnd w:id="128"/>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B85571" w:rsidRPr="00B10F01" w14:paraId="6F7EB1B7" w14:textId="77777777" w:rsidTr="002E578A">
        <w:tc>
          <w:tcPr>
            <w:tcW w:w="1502" w:type="dxa"/>
          </w:tcPr>
          <w:p w14:paraId="00EE4952"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507F6F8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43E69CB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0116AB1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5DAD607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5F59FB3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1A0821D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4506DDF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337D402B"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67136E6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B85571" w:rsidRPr="00B10F01" w14:paraId="60A102FC" w14:textId="77777777" w:rsidTr="002E578A">
        <w:tc>
          <w:tcPr>
            <w:tcW w:w="1502" w:type="dxa"/>
          </w:tcPr>
          <w:p w14:paraId="6A74ACF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191B964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2</w:t>
            </w:r>
          </w:p>
        </w:tc>
        <w:tc>
          <w:tcPr>
            <w:tcW w:w="1503" w:type="dxa"/>
          </w:tcPr>
          <w:p w14:paraId="526218B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3</w:t>
            </w:r>
          </w:p>
        </w:tc>
        <w:tc>
          <w:tcPr>
            <w:tcW w:w="1503" w:type="dxa"/>
          </w:tcPr>
          <w:p w14:paraId="185BBB7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12329B0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786</w:t>
            </w:r>
          </w:p>
        </w:tc>
        <w:tc>
          <w:tcPr>
            <w:tcW w:w="1503" w:type="dxa"/>
          </w:tcPr>
          <w:p w14:paraId="3A72C94B"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7</w:t>
            </w:r>
          </w:p>
        </w:tc>
      </w:tr>
      <w:tr w:rsidR="00B85571" w:rsidRPr="00B10F01" w14:paraId="564EFBF8" w14:textId="77777777" w:rsidTr="002E578A">
        <w:tc>
          <w:tcPr>
            <w:tcW w:w="1502" w:type="dxa"/>
          </w:tcPr>
          <w:p w14:paraId="1BFC54F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3A5546C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7489041A"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503" w:type="dxa"/>
          </w:tcPr>
          <w:p w14:paraId="476F420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12458FB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8</w:t>
            </w:r>
          </w:p>
        </w:tc>
        <w:tc>
          <w:tcPr>
            <w:tcW w:w="1503" w:type="dxa"/>
          </w:tcPr>
          <w:p w14:paraId="11A732A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1.3</w:t>
            </w:r>
          </w:p>
        </w:tc>
      </w:tr>
      <w:tr w:rsidR="00B85571" w:rsidRPr="00B10F01" w14:paraId="03C91CFE" w14:textId="77777777" w:rsidTr="002E578A">
        <w:tc>
          <w:tcPr>
            <w:tcW w:w="1502" w:type="dxa"/>
          </w:tcPr>
          <w:p w14:paraId="2F2547F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4447882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073F38C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p>
        </w:tc>
        <w:tc>
          <w:tcPr>
            <w:tcW w:w="1503" w:type="dxa"/>
          </w:tcPr>
          <w:p w14:paraId="1F72FB3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91D7382"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25</w:t>
            </w:r>
          </w:p>
        </w:tc>
        <w:tc>
          <w:tcPr>
            <w:tcW w:w="1503" w:type="dxa"/>
          </w:tcPr>
          <w:p w14:paraId="19E510FB"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1.3</w:t>
            </w:r>
          </w:p>
        </w:tc>
      </w:tr>
      <w:tr w:rsidR="00B85571" w:rsidRPr="00B10F01" w14:paraId="4203E90A" w14:textId="77777777" w:rsidTr="002E578A">
        <w:tc>
          <w:tcPr>
            <w:tcW w:w="1502" w:type="dxa"/>
          </w:tcPr>
          <w:p w14:paraId="5569EB6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5B78B1E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2</w:t>
            </w:r>
          </w:p>
        </w:tc>
        <w:tc>
          <w:tcPr>
            <w:tcW w:w="1503" w:type="dxa"/>
          </w:tcPr>
          <w:p w14:paraId="404E8CF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2</w:t>
            </w:r>
          </w:p>
        </w:tc>
        <w:tc>
          <w:tcPr>
            <w:tcW w:w="1503" w:type="dxa"/>
          </w:tcPr>
          <w:p w14:paraId="2082BE9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52D67F0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44</w:t>
            </w:r>
          </w:p>
        </w:tc>
        <w:tc>
          <w:tcPr>
            <w:tcW w:w="1503" w:type="dxa"/>
          </w:tcPr>
          <w:p w14:paraId="09D4C12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7.6</w:t>
            </w:r>
          </w:p>
        </w:tc>
      </w:tr>
      <w:tr w:rsidR="00B85571" w:rsidRPr="00B10F01" w14:paraId="17874922" w14:textId="77777777" w:rsidTr="002E578A">
        <w:tc>
          <w:tcPr>
            <w:tcW w:w="1502" w:type="dxa"/>
          </w:tcPr>
          <w:p w14:paraId="2B0FEA9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1CA87BE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6</w:t>
            </w:r>
          </w:p>
        </w:tc>
        <w:tc>
          <w:tcPr>
            <w:tcW w:w="1503" w:type="dxa"/>
          </w:tcPr>
          <w:p w14:paraId="06A611DB"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8</w:t>
            </w:r>
          </w:p>
        </w:tc>
        <w:tc>
          <w:tcPr>
            <w:tcW w:w="1503" w:type="dxa"/>
          </w:tcPr>
          <w:p w14:paraId="2C07B63B"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3EE6CDB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8.08</w:t>
            </w:r>
          </w:p>
        </w:tc>
        <w:tc>
          <w:tcPr>
            <w:tcW w:w="1503" w:type="dxa"/>
          </w:tcPr>
          <w:p w14:paraId="376E24D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p>
        </w:tc>
      </w:tr>
      <w:tr w:rsidR="00B85571" w:rsidRPr="00B10F01" w14:paraId="715D53DF" w14:textId="77777777" w:rsidTr="002E578A">
        <w:tc>
          <w:tcPr>
            <w:tcW w:w="1502" w:type="dxa"/>
          </w:tcPr>
          <w:p w14:paraId="3C0D63B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68B7061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071C3C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w:t>
            </w:r>
          </w:p>
        </w:tc>
        <w:tc>
          <w:tcPr>
            <w:tcW w:w="1503" w:type="dxa"/>
          </w:tcPr>
          <w:p w14:paraId="377062D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6D8C98C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04</w:t>
            </w:r>
          </w:p>
        </w:tc>
        <w:tc>
          <w:tcPr>
            <w:tcW w:w="1503" w:type="dxa"/>
          </w:tcPr>
          <w:p w14:paraId="45CD55B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6</w:t>
            </w:r>
          </w:p>
        </w:tc>
      </w:tr>
      <w:tr w:rsidR="00B85571" w:rsidRPr="00B10F01" w14:paraId="12B74C5A" w14:textId="77777777" w:rsidTr="002E578A">
        <w:tc>
          <w:tcPr>
            <w:tcW w:w="1502" w:type="dxa"/>
          </w:tcPr>
          <w:p w14:paraId="2467736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2FC3AEC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0115F40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w:t>
            </w:r>
          </w:p>
        </w:tc>
        <w:tc>
          <w:tcPr>
            <w:tcW w:w="1503" w:type="dxa"/>
          </w:tcPr>
          <w:p w14:paraId="423E4B5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6ADD09F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1503" w:type="dxa"/>
          </w:tcPr>
          <w:p w14:paraId="3CD356D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6</w:t>
            </w:r>
          </w:p>
        </w:tc>
      </w:tr>
    </w:tbl>
    <w:p w14:paraId="1CF8CECC" w14:textId="77777777" w:rsidR="00B85571" w:rsidRPr="00B10F01" w:rsidRDefault="00B85571" w:rsidP="00B85571">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0222122"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 xml:space="preserve"> of the MPP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85DD199"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of MPPT controller ranges from (45-77.6)%</w:t>
      </w:r>
    </w:p>
    <w:p w14:paraId="123E8F8F"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20 </w:t>
      </w:r>
      <w:r>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MPPT solar charge controller.</w:t>
      </w:r>
    </w:p>
    <w:p w14:paraId="0516248A"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p>
    <w:p w14:paraId="3D846F77" w14:textId="77777777" w:rsidR="00B85571" w:rsidRDefault="00B85571" w:rsidP="00B85571">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5F25FAA7" wp14:editId="4F0DC217">
            <wp:extent cx="4572000" cy="2743200"/>
            <wp:effectExtent l="0" t="0" r="0" b="0"/>
            <wp:docPr id="2952" name="Chart 295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CB4FDF3" w14:textId="77777777" w:rsidR="00B85571" w:rsidRPr="0001364C" w:rsidRDefault="00B85571" w:rsidP="00B85571">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0</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MPPT controller with time.</w:t>
      </w:r>
    </w:p>
    <w:p w14:paraId="667F2552" w14:textId="77777777" w:rsidR="00B85571" w:rsidRPr="0001364C" w:rsidRDefault="00B85571" w:rsidP="00B85571">
      <w:pPr>
        <w:tabs>
          <w:tab w:val="left" w:pos="1260"/>
        </w:tabs>
        <w:spacing w:line="480" w:lineRule="auto"/>
        <w:jc w:val="both"/>
        <w:rPr>
          <w:rFonts w:ascii="Times New Roman" w:hAnsi="Times New Roman" w:cs="Times New Roman"/>
          <w:sz w:val="24"/>
          <w:szCs w:val="24"/>
          <w14:textOutline w14:w="0" w14:cap="flat" w14:cmpd="sng" w14:algn="ctr">
            <w14:noFill/>
            <w14:prstDash w14:val="solid"/>
            <w14:round/>
          </w14:textOutline>
        </w:rPr>
      </w:pPr>
    </w:p>
    <w:p w14:paraId="36C7B705" w14:textId="77777777" w:rsidR="00B85571" w:rsidRPr="0001364C" w:rsidRDefault="00B85571" w:rsidP="00B85571">
      <w:pPr>
        <w:pStyle w:val="Caption"/>
        <w:keepNext/>
        <w:rPr>
          <w:rFonts w:ascii="Times New Roman" w:hAnsi="Times New Roman" w:cs="Times New Roman"/>
          <w:i w:val="0"/>
          <w:color w:val="auto"/>
          <w:sz w:val="24"/>
          <w:szCs w:val="24"/>
        </w:rPr>
      </w:pPr>
      <w:bookmarkStart w:id="129" w:name="_Toc202251861"/>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7</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The </w:t>
      </w:r>
      <w:r>
        <w:rPr>
          <w:rFonts w:ascii="Times New Roman" w:hAnsi="Times New Roman" w:cs="Times New Roman"/>
          <w:i w:val="0"/>
          <w:color w:val="auto"/>
          <w:sz w:val="24"/>
          <w:szCs w:val="24"/>
          <w14:textOutline w14:w="0" w14:cap="flat" w14:cmpd="sng" w14:algn="ctr">
            <w14:noFill/>
            <w14:prstDash w14:val="solid"/>
            <w14:round/>
          </w14:textOutline>
        </w:rPr>
        <w:t xml:space="preserve">results of voltage, current,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power </w:t>
      </w:r>
      <w:r>
        <w:rPr>
          <w:rFonts w:ascii="Times New Roman" w:hAnsi="Times New Roman" w:cs="Times New Roman"/>
          <w:i w:val="0"/>
          <w:color w:val="auto"/>
          <w:sz w:val="24"/>
          <w:szCs w:val="24"/>
          <w14:textOutline w14:w="0" w14:cap="flat" w14:cmpd="sng" w14:algn="ctr">
            <w14:noFill/>
            <w14:prstDash w14:val="solid"/>
            <w14:round/>
          </w14:textOutline>
        </w:rPr>
        <w:t xml:space="preserve">input, power output and efficiency </w:t>
      </w:r>
      <w:r w:rsidRPr="0001364C">
        <w:rPr>
          <w:rFonts w:ascii="Times New Roman" w:hAnsi="Times New Roman" w:cs="Times New Roman"/>
          <w:i w:val="0"/>
          <w:color w:val="auto"/>
          <w:sz w:val="24"/>
          <w:szCs w:val="24"/>
          <w14:textOutline w14:w="0" w14:cap="flat" w14:cmpd="sng" w14:algn="ctr">
            <w14:noFill/>
            <w14:prstDash w14:val="solid"/>
            <w14:round/>
          </w14:textOutline>
        </w:rPr>
        <w:t>of the foreign PWM solar charge controller</w:t>
      </w:r>
      <w:bookmarkEnd w:id="129"/>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B85571" w:rsidRPr="00B10F01" w14:paraId="0B566B2C" w14:textId="77777777" w:rsidTr="002E578A">
        <w:tc>
          <w:tcPr>
            <w:tcW w:w="1502" w:type="dxa"/>
          </w:tcPr>
          <w:p w14:paraId="26C51AC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72A1F81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4AB7B7D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0513939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5B119FFB"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4E334CC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2114698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2720F24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35FA606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615169D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B85571" w:rsidRPr="00B10F01" w14:paraId="7BA52CA8" w14:textId="77777777" w:rsidTr="002E578A">
        <w:tc>
          <w:tcPr>
            <w:tcW w:w="1502" w:type="dxa"/>
          </w:tcPr>
          <w:p w14:paraId="0D5A397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 am</w:t>
            </w:r>
          </w:p>
        </w:tc>
        <w:tc>
          <w:tcPr>
            <w:tcW w:w="1502" w:type="dxa"/>
          </w:tcPr>
          <w:p w14:paraId="595AA8A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0605BBA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6</w:t>
            </w:r>
          </w:p>
        </w:tc>
        <w:tc>
          <w:tcPr>
            <w:tcW w:w="1503" w:type="dxa"/>
          </w:tcPr>
          <w:p w14:paraId="24FCE87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156EB4D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72</w:t>
            </w:r>
          </w:p>
        </w:tc>
        <w:tc>
          <w:tcPr>
            <w:tcW w:w="1503" w:type="dxa"/>
          </w:tcPr>
          <w:p w14:paraId="531C318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1</w:t>
            </w:r>
          </w:p>
        </w:tc>
      </w:tr>
      <w:tr w:rsidR="00B85571" w:rsidRPr="00B10F01" w14:paraId="22479434" w14:textId="77777777" w:rsidTr="002E578A">
        <w:tc>
          <w:tcPr>
            <w:tcW w:w="1502" w:type="dxa"/>
          </w:tcPr>
          <w:p w14:paraId="0AAF2BB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 am</w:t>
            </w:r>
          </w:p>
        </w:tc>
        <w:tc>
          <w:tcPr>
            <w:tcW w:w="1502" w:type="dxa"/>
          </w:tcPr>
          <w:p w14:paraId="7D2C903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31A4DF6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1D1A407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1327DFD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63</w:t>
            </w:r>
          </w:p>
        </w:tc>
        <w:tc>
          <w:tcPr>
            <w:tcW w:w="1503" w:type="dxa"/>
          </w:tcPr>
          <w:p w14:paraId="7BC3D17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06</w:t>
            </w:r>
          </w:p>
        </w:tc>
      </w:tr>
      <w:tr w:rsidR="00B85571" w:rsidRPr="00B10F01" w14:paraId="648E7BD3" w14:textId="77777777" w:rsidTr="002E578A">
        <w:tc>
          <w:tcPr>
            <w:tcW w:w="1502" w:type="dxa"/>
          </w:tcPr>
          <w:p w14:paraId="2F0D5DCB"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2ED3F27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40A72AA"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6FDDA1A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248F387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7</w:t>
            </w:r>
          </w:p>
        </w:tc>
        <w:tc>
          <w:tcPr>
            <w:tcW w:w="1503" w:type="dxa"/>
          </w:tcPr>
          <w:p w14:paraId="257715D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9</w:t>
            </w:r>
          </w:p>
        </w:tc>
      </w:tr>
      <w:tr w:rsidR="00B85571" w:rsidRPr="00B10F01" w14:paraId="64637C87" w14:textId="77777777" w:rsidTr="002E578A">
        <w:tc>
          <w:tcPr>
            <w:tcW w:w="1502" w:type="dxa"/>
          </w:tcPr>
          <w:p w14:paraId="493144D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022BABC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6068B9F1"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2CB2408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4D631E3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6E8AF84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B85571" w:rsidRPr="00B10F01" w14:paraId="5AC52874" w14:textId="77777777" w:rsidTr="002E578A">
        <w:tc>
          <w:tcPr>
            <w:tcW w:w="1502" w:type="dxa"/>
          </w:tcPr>
          <w:p w14:paraId="57AD44D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2D3711B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34AEC3D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2F9BD15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07BAE65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2822D15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B85571" w:rsidRPr="00B10F01" w14:paraId="73350728" w14:textId="77777777" w:rsidTr="002E578A">
        <w:tc>
          <w:tcPr>
            <w:tcW w:w="1502" w:type="dxa"/>
          </w:tcPr>
          <w:p w14:paraId="58ADD90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206C018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6A82F73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7</w:t>
            </w:r>
          </w:p>
        </w:tc>
        <w:tc>
          <w:tcPr>
            <w:tcW w:w="1503" w:type="dxa"/>
          </w:tcPr>
          <w:p w14:paraId="3D53307B"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B77B24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7A00291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B85571" w:rsidRPr="00B10F01" w14:paraId="1D87F58E" w14:textId="77777777" w:rsidTr="002E578A">
        <w:tc>
          <w:tcPr>
            <w:tcW w:w="1502" w:type="dxa"/>
          </w:tcPr>
          <w:p w14:paraId="5460856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15EA0A8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4EA35FB2"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6C9B0A6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12EAE9F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591F36D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03E41072" w14:textId="77777777" w:rsidR="00B85571" w:rsidRPr="00B10F01" w:rsidRDefault="00B85571" w:rsidP="00B85571">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center"/>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5F57A04E" w14:textId="77777777" w:rsidR="00B85571" w:rsidRPr="00B10F01" w:rsidRDefault="00B85571" w:rsidP="00B85571">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of foreign PWM controller ranges from (42-55)%</w:t>
      </w:r>
    </w:p>
    <w:p w14:paraId="3FADC7B2"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2</w:t>
      </w:r>
      <w:r>
        <w:rPr>
          <w:rFonts w:ascii="Times New Roman" w:hAnsi="Times New Roman" w:cs="Times New Roman"/>
          <w:color w:val="000000" w:themeColor="text1"/>
          <w:sz w:val="24"/>
          <w:szCs w:val="24"/>
          <w14:textOutline w14:w="0" w14:cap="flat" w14:cmpd="sng" w14:algn="ctr">
            <w14:noFill/>
            <w14:prstDash w14:val="solid"/>
            <w14:round/>
          </w14:textOutline>
        </w:rPr>
        <w:t>1 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foreign PWM solar charge controller.</w:t>
      </w:r>
    </w:p>
    <w:p w14:paraId="08D2DF12" w14:textId="77777777" w:rsidR="00B85571" w:rsidRPr="00B10F01" w:rsidRDefault="00B85571" w:rsidP="00B85571">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CC45C21" w14:textId="77777777" w:rsidR="00B85571" w:rsidRDefault="00B85571" w:rsidP="00B85571">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5DDBDBFF" wp14:editId="5693B833">
            <wp:extent cx="4572000" cy="2743200"/>
            <wp:effectExtent l="0" t="0" r="0" b="0"/>
            <wp:docPr id="2956" name="Chart 29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40F265F" w14:textId="77777777" w:rsidR="00B85571" w:rsidRPr="0001364C" w:rsidRDefault="00B85571" w:rsidP="00B85571">
      <w:pPr>
        <w:pStyle w:val="Caption"/>
        <w:jc w:val="center"/>
        <w:rPr>
          <w:rFonts w:ascii="Times New Roman" w:hAnsi="Times New Roman" w:cs="Times New Roman"/>
          <w:i w:val="0"/>
          <w:color w:val="auto"/>
          <w:sz w:val="24"/>
          <w:szCs w:val="24"/>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1</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foreign PWM controller with time.</w:t>
      </w:r>
    </w:p>
    <w:p w14:paraId="443FCFD2" w14:textId="77777777" w:rsidR="00B85571" w:rsidRPr="00B10F01" w:rsidRDefault="00B85571" w:rsidP="00B85571">
      <w:pPr>
        <w:tabs>
          <w:tab w:val="left" w:pos="1260"/>
        </w:tabs>
        <w:spacing w:after="0" w:line="480" w:lineRule="auto"/>
        <w:jc w:val="both"/>
        <w:rPr>
          <w:rFonts w:ascii="Times New Roman" w:hAnsi="Times New Roman" w:cs="Times New Roman"/>
          <w:sz w:val="24"/>
          <w:szCs w:val="24"/>
        </w:rPr>
      </w:pPr>
    </w:p>
    <w:p w14:paraId="5F1485CD" w14:textId="77777777" w:rsidR="00B85571" w:rsidRDefault="00B85571" w:rsidP="00B85571">
      <w:pPr>
        <w:pStyle w:val="Caption"/>
        <w:keepNext/>
      </w:pPr>
      <w:bookmarkStart w:id="130" w:name="_Toc202251862"/>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sidRPr="0001364C">
        <w:rPr>
          <w:rFonts w:ascii="Times New Roman" w:hAnsi="Times New Roman" w:cs="Times New Roman"/>
          <w:i w:val="0"/>
          <w:noProof/>
          <w:color w:val="auto"/>
          <w:sz w:val="24"/>
          <w:szCs w:val="24"/>
        </w:rPr>
        <w:t>8</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w:t>
      </w:r>
      <w:r w:rsidRPr="0001364C">
        <w:rPr>
          <w:color w:val="auto"/>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w:t>
      </w:r>
      <w:r>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utput power </w:t>
      </w:r>
      <w:r>
        <w:rPr>
          <w:rFonts w:ascii="Times New Roman" w:hAnsi="Times New Roman" w:cs="Times New Roman"/>
          <w:i w:val="0"/>
          <w:color w:val="auto"/>
          <w:sz w:val="24"/>
          <w:szCs w:val="24"/>
          <w14:textOutline w14:w="0" w14:cap="flat" w14:cmpd="sng" w14:algn="ctr">
            <w14:noFill/>
            <w14:prstDash w14:val="solid"/>
            <w14:round/>
          </w14:textOutline>
        </w:rPr>
        <w:t xml:space="preserve">and efficiency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f the </w:t>
      </w:r>
      <w:r>
        <w:rPr>
          <w:rFonts w:ascii="Times New Roman" w:hAnsi="Times New Roman" w:cs="Times New Roman"/>
          <w:i w:val="0"/>
          <w:color w:val="auto"/>
          <w:sz w:val="24"/>
          <w:szCs w:val="24"/>
          <w14:textOutline w14:w="0" w14:cap="flat" w14:cmpd="sng" w14:algn="ctr">
            <w14:noFill/>
            <w14:prstDash w14:val="solid"/>
            <w14:round/>
          </w14:textOutline>
        </w:rPr>
        <w:t xml:space="preserve">local PWM </w:t>
      </w:r>
      <w:r w:rsidRPr="00C37D5D">
        <w:rPr>
          <w:rFonts w:ascii="Times New Roman" w:hAnsi="Times New Roman" w:cs="Times New Roman"/>
          <w:i w:val="0"/>
          <w:color w:val="auto"/>
          <w:sz w:val="24"/>
          <w:szCs w:val="24"/>
          <w14:textOutline w14:w="0" w14:cap="flat" w14:cmpd="sng" w14:algn="ctr">
            <w14:noFill/>
            <w14:prstDash w14:val="solid"/>
            <w14:round/>
          </w14:textOutline>
        </w:rPr>
        <w:t>solar charge controller with time.</w:t>
      </w:r>
      <w:bookmarkEnd w:id="130"/>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B85571" w:rsidRPr="00B10F01" w14:paraId="2F13A6CA" w14:textId="77777777" w:rsidTr="002E578A">
        <w:tc>
          <w:tcPr>
            <w:tcW w:w="1502" w:type="dxa"/>
          </w:tcPr>
          <w:p w14:paraId="315DF37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7C5329C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1D776F12"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09ECD80A"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5E28AA95"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592503B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7C0DAC9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33A441BB"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3F7A610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54E9F973"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B85571" w:rsidRPr="00B10F01" w14:paraId="1A574988" w14:textId="77777777" w:rsidTr="002E578A">
        <w:tc>
          <w:tcPr>
            <w:tcW w:w="1502" w:type="dxa"/>
          </w:tcPr>
          <w:p w14:paraId="1FF27072"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 am</w:t>
            </w:r>
          </w:p>
        </w:tc>
        <w:tc>
          <w:tcPr>
            <w:tcW w:w="1502" w:type="dxa"/>
          </w:tcPr>
          <w:p w14:paraId="32D08FD2"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062A2CE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8</w:t>
            </w:r>
          </w:p>
        </w:tc>
        <w:tc>
          <w:tcPr>
            <w:tcW w:w="1503" w:type="dxa"/>
          </w:tcPr>
          <w:p w14:paraId="1B0A5E6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77D5961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6</w:t>
            </w:r>
          </w:p>
        </w:tc>
        <w:tc>
          <w:tcPr>
            <w:tcW w:w="1503" w:type="dxa"/>
          </w:tcPr>
          <w:p w14:paraId="57EC2BC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9</w:t>
            </w:r>
          </w:p>
        </w:tc>
      </w:tr>
      <w:tr w:rsidR="00B85571" w:rsidRPr="00B10F01" w14:paraId="38D987A4" w14:textId="77777777" w:rsidTr="002E578A">
        <w:tc>
          <w:tcPr>
            <w:tcW w:w="1502" w:type="dxa"/>
          </w:tcPr>
          <w:p w14:paraId="21ACA5A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 45am</w:t>
            </w:r>
          </w:p>
        </w:tc>
        <w:tc>
          <w:tcPr>
            <w:tcW w:w="1502" w:type="dxa"/>
          </w:tcPr>
          <w:p w14:paraId="775B907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0EC22A2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49D7FCD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7E0BF322"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758</w:t>
            </w:r>
          </w:p>
        </w:tc>
        <w:tc>
          <w:tcPr>
            <w:tcW w:w="1503" w:type="dxa"/>
          </w:tcPr>
          <w:p w14:paraId="2B7B6B8B"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43</w:t>
            </w:r>
          </w:p>
        </w:tc>
      </w:tr>
      <w:tr w:rsidR="00B85571" w:rsidRPr="00B10F01" w14:paraId="3D084311" w14:textId="77777777" w:rsidTr="002E578A">
        <w:tc>
          <w:tcPr>
            <w:tcW w:w="1502" w:type="dxa"/>
          </w:tcPr>
          <w:p w14:paraId="0C3577B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7A3F93B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74125ED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7FCE5BD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2AA718C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08</w:t>
            </w:r>
          </w:p>
        </w:tc>
        <w:tc>
          <w:tcPr>
            <w:tcW w:w="1503" w:type="dxa"/>
          </w:tcPr>
          <w:p w14:paraId="676F89D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3.8</w:t>
            </w:r>
          </w:p>
        </w:tc>
      </w:tr>
      <w:tr w:rsidR="00B85571" w:rsidRPr="00B10F01" w14:paraId="13E12452" w14:textId="77777777" w:rsidTr="002E578A">
        <w:tc>
          <w:tcPr>
            <w:tcW w:w="1502" w:type="dxa"/>
          </w:tcPr>
          <w:p w14:paraId="0101B8F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3A21DB1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3FDF92E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7F142D3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44169940"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32020E0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B85571" w:rsidRPr="00B10F01" w14:paraId="13EA2776" w14:textId="77777777" w:rsidTr="002E578A">
        <w:tc>
          <w:tcPr>
            <w:tcW w:w="1502" w:type="dxa"/>
          </w:tcPr>
          <w:p w14:paraId="3F3B2858"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5B87878B"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7967B59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1AAE3062"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2782E0D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62F96024"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B85571" w:rsidRPr="00B10F01" w14:paraId="412A3CEB" w14:textId="77777777" w:rsidTr="002E578A">
        <w:tc>
          <w:tcPr>
            <w:tcW w:w="1502" w:type="dxa"/>
          </w:tcPr>
          <w:p w14:paraId="18F8A04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152A79E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1994254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7</w:t>
            </w:r>
          </w:p>
        </w:tc>
        <w:tc>
          <w:tcPr>
            <w:tcW w:w="1503" w:type="dxa"/>
          </w:tcPr>
          <w:p w14:paraId="6368019E"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2812F3E6"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7A238EC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B85571" w:rsidRPr="00B10F01" w14:paraId="4EACEDD2" w14:textId="77777777" w:rsidTr="002E578A">
        <w:tc>
          <w:tcPr>
            <w:tcW w:w="1502" w:type="dxa"/>
          </w:tcPr>
          <w:p w14:paraId="0C6FD32C"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3905039F"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1068ACE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1ABEC27D"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2337E657"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328C6289" w14:textId="77777777" w:rsidR="00B85571" w:rsidRPr="00B10F01" w:rsidRDefault="00B85571" w:rsidP="002E578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5B2C7923" w14:textId="77777777" w:rsidR="00B85571" w:rsidRPr="00B10F01" w:rsidRDefault="00B85571" w:rsidP="00B85571">
      <w:pPr>
        <w:tabs>
          <w:tab w:val="left" w:pos="1260"/>
        </w:tabs>
        <w:spacing w:line="480" w:lineRule="auto"/>
        <w:jc w:val="both"/>
        <w:rPr>
          <w:rFonts w:ascii="Times New Roman" w:hAnsi="Times New Roman" w:cs="Times New Roman"/>
          <w:sz w:val="24"/>
          <w:szCs w:val="24"/>
        </w:rPr>
      </w:pPr>
    </w:p>
    <w:p w14:paraId="54302A7A" w14:textId="77777777" w:rsidR="00B85571" w:rsidRPr="00B10F01" w:rsidRDefault="00B85571" w:rsidP="00B85571">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56DA6056" w14:textId="77777777" w:rsidR="00B85571" w:rsidRPr="00B10F01" w:rsidRDefault="00B85571" w:rsidP="00B85571">
      <w:pPr>
        <w:tabs>
          <w:tab w:val="left" w:pos="126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Efficiency of local PWM controller ranges from (43-55)%</w:t>
      </w:r>
    </w:p>
    <w:p w14:paraId="12AEB12A"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21 below shows the graph representation of the power input, power output and efficiency of the local PWM solar charge controller.</w:t>
      </w:r>
    </w:p>
    <w:p w14:paraId="52CF5DA4" w14:textId="77777777" w:rsidR="00B85571" w:rsidRPr="00B10F01" w:rsidRDefault="00B85571" w:rsidP="00B85571">
      <w:pPr>
        <w:tabs>
          <w:tab w:val="left" w:pos="1260"/>
        </w:tabs>
        <w:spacing w:line="480" w:lineRule="auto"/>
        <w:jc w:val="both"/>
        <w:rPr>
          <w:rFonts w:ascii="Times New Roman" w:hAnsi="Times New Roman" w:cs="Times New Roman"/>
          <w:sz w:val="24"/>
          <w:szCs w:val="24"/>
        </w:rPr>
      </w:pPr>
    </w:p>
    <w:p w14:paraId="78483E0F" w14:textId="77777777" w:rsidR="00B85571" w:rsidRDefault="00B85571" w:rsidP="00B85571">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7C0E7250" wp14:editId="51445595">
            <wp:extent cx="4572000" cy="2743200"/>
            <wp:effectExtent l="0" t="0" r="0" b="0"/>
            <wp:docPr id="2958" name="Chart 29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0681AB5B" w14:textId="77777777" w:rsidR="00B85571" w:rsidRPr="00CF07AB" w:rsidRDefault="00B85571" w:rsidP="00B85571">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2</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xml:space="preserve">: </w:t>
      </w:r>
      <w:r w:rsidRPr="00CF07AB">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local PWM controller with time.</w:t>
      </w:r>
    </w:p>
    <w:p w14:paraId="379776BC" w14:textId="77777777" w:rsidR="00B85571" w:rsidRPr="00B10F01" w:rsidRDefault="00B85571" w:rsidP="00B85571">
      <w:pPr>
        <w:spacing w:before="100" w:beforeAutospacing="1"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48B2D85F" w14:textId="77777777" w:rsidR="00B85571" w:rsidRPr="00B10F01" w:rsidRDefault="00B85571" w:rsidP="00B85571">
      <w:pPr>
        <w:pStyle w:val="Heading3"/>
        <w:spacing w:line="480" w:lineRule="auto"/>
        <w:ind w:left="0" w:firstLine="0"/>
        <w:rPr>
          <w:rFonts w:ascii="Times New Roman" w:hAnsi="Times New Roman" w:cs="Times New Roman"/>
          <w:color w:val="000000" w:themeColor="text1"/>
        </w:rPr>
      </w:pPr>
      <w:bookmarkStart w:id="131" w:name="_Toc201814185"/>
      <w:bookmarkStart w:id="132" w:name="_Toc202254887"/>
      <w:r>
        <w:rPr>
          <w:rFonts w:ascii="Times New Roman" w:hAnsi="Times New Roman" w:cs="Times New Roman"/>
          <w:color w:val="000000" w:themeColor="text1"/>
        </w:rPr>
        <w:t>4.1</w:t>
      </w:r>
      <w:r>
        <w:rPr>
          <w:rFonts w:ascii="Times New Roman" w:hAnsi="Times New Roman" w:cs="Times New Roman"/>
          <w:color w:val="000000" w:themeColor="text1"/>
        </w:rPr>
        <w:tab/>
      </w:r>
      <w:r w:rsidRPr="00B10F01">
        <w:rPr>
          <w:rFonts w:ascii="Times New Roman" w:hAnsi="Times New Roman" w:cs="Times New Roman"/>
          <w:color w:val="000000" w:themeColor="text1"/>
        </w:rPr>
        <w:t>CHARGING AND DISCHARGING OF THE BATTERY</w:t>
      </w:r>
      <w:bookmarkEnd w:id="131"/>
      <w:bookmarkEnd w:id="132"/>
    </w:p>
    <w:p w14:paraId="102398B2" w14:textId="77777777" w:rsidR="00B85571" w:rsidRPr="00B10F01" w:rsidRDefault="00B85571" w:rsidP="00B85571">
      <w:pPr>
        <w:pStyle w:val="NormalWeb"/>
        <w:shd w:val="clear" w:color="auto" w:fill="FFFFFF"/>
        <w:spacing w:before="0" w:beforeAutospacing="0" w:after="0" w:afterAutospacing="0" w:line="480" w:lineRule="auto"/>
        <w:ind w:firstLine="720"/>
        <w:jc w:val="both"/>
        <w:rPr>
          <w:color w:val="000000" w:themeColor="text1"/>
        </w:rPr>
      </w:pPr>
      <w:r w:rsidRPr="00B10F01">
        <w:rPr>
          <w:color w:val="000000" w:themeColor="text1"/>
          <w:bdr w:val="none" w:sz="0" w:space="0" w:color="auto" w:frame="1"/>
        </w:rPr>
        <w:t xml:space="preserve">First of all, the charging current for </w:t>
      </w:r>
      <w:proofErr w:type="spellStart"/>
      <w:r w:rsidRPr="00B10F01">
        <w:rPr>
          <w:color w:val="000000" w:themeColor="text1"/>
          <w:bdr w:val="none" w:sz="0" w:space="0" w:color="auto" w:frame="1"/>
        </w:rPr>
        <w:t>1300mAh</w:t>
      </w:r>
      <w:proofErr w:type="spellEnd"/>
      <w:r w:rsidRPr="00B10F01">
        <w:rPr>
          <w:color w:val="000000" w:themeColor="text1"/>
          <w:bdr w:val="none" w:sz="0" w:space="0" w:color="auto" w:frame="1"/>
        </w:rPr>
        <w:t xml:space="preserve"> battery was calculated. As we know that </w:t>
      </w:r>
      <w:r w:rsidRPr="00B10F01">
        <w:rPr>
          <w:rStyle w:val="Strong"/>
          <w:b w:val="0"/>
          <w:color w:val="000000" w:themeColor="text1"/>
          <w:bdr w:val="none" w:sz="0" w:space="0" w:color="auto" w:frame="1"/>
        </w:rPr>
        <w:t>charging current should be 10% of the Ah rating of battery</w:t>
      </w:r>
      <w:r w:rsidRPr="00B10F01">
        <w:rPr>
          <w:color w:val="000000" w:themeColor="text1"/>
          <w:bdr w:val="none" w:sz="0" w:space="0" w:color="auto" w:frame="1"/>
        </w:rPr>
        <w:t>.</w:t>
      </w:r>
    </w:p>
    <w:p w14:paraId="40A59285" w14:textId="77777777" w:rsidR="00B85571" w:rsidRPr="00B10F01" w:rsidRDefault="00B85571" w:rsidP="00B85571">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herefore,</w:t>
      </w:r>
    </w:p>
    <w:p w14:paraId="2AF2D873" w14:textId="77777777" w:rsidR="00B85571" w:rsidRPr="00B10F01" w:rsidRDefault="00B85571" w:rsidP="00B85571">
      <w:pPr>
        <w:spacing w:line="480" w:lineRule="auto"/>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bdr w:val="none" w:sz="0" w:space="0" w:color="auto" w:frame="1"/>
        </w:rPr>
        <w:t xml:space="preserve">Charging current for </w:t>
      </w:r>
      <w:proofErr w:type="spellStart"/>
      <w:r w:rsidRPr="00B10F01">
        <w:rPr>
          <w:rStyle w:val="Strong"/>
          <w:rFonts w:ascii="Times New Roman" w:hAnsi="Times New Roman" w:cs="Times New Roman"/>
          <w:b w:val="0"/>
          <w:color w:val="000000" w:themeColor="text1"/>
          <w:sz w:val="24"/>
          <w:szCs w:val="24"/>
          <w:bdr w:val="none" w:sz="0" w:space="0" w:color="auto" w:frame="1"/>
        </w:rPr>
        <w:t>1300mAh</w:t>
      </w:r>
      <w:proofErr w:type="spellEnd"/>
      <w:r w:rsidRPr="00B10F01">
        <w:rPr>
          <w:rStyle w:val="Strong"/>
          <w:rFonts w:ascii="Times New Roman" w:hAnsi="Times New Roman" w:cs="Times New Roman"/>
          <w:b w:val="0"/>
          <w:color w:val="000000" w:themeColor="text1"/>
          <w:sz w:val="24"/>
          <w:szCs w:val="24"/>
          <w:bdr w:val="none" w:sz="0" w:space="0" w:color="auto" w:frame="1"/>
        </w:rPr>
        <w:t xml:space="preserve"> Battery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w:br/>
        </m:r>
      </m:oMath>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I </w:t>
      </w:r>
      <m:oMath>
        <m:r>
          <w:rPr>
            <w:rFonts w:ascii="Cambria Math" w:hAnsi="Cambria Math" w:cs="Times New Roman"/>
            <w:color w:val="000000" w:themeColor="text1"/>
            <w:sz w:val="24"/>
            <w:szCs w:val="24"/>
            <w14:textOutline w14:w="0" w14:cap="flat" w14:cmpd="sng" w14:algn="ctr">
              <w14:noFill/>
              <w14:prstDash w14:val="solid"/>
              <w14:round/>
            </w14:textOutline>
          </w:rPr>
          <m:t>=1300mAh×(</m:t>
        </m:r>
        <m:f>
          <m:fPr>
            <m:type m:val="skw"/>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0</m:t>
            </m:r>
          </m:num>
          <m:den>
            <m:r>
              <w:rPr>
                <w:rFonts w:ascii="Cambria Math" w:hAnsi="Cambria Math" w:cs="Times New Roman"/>
                <w:color w:val="000000" w:themeColor="text1"/>
                <w:sz w:val="24"/>
                <w:szCs w:val="24"/>
                <w14:textOutline w14:w="0" w14:cap="flat" w14:cmpd="sng" w14:algn="ctr">
                  <w14:noFill/>
                  <w14:prstDash w14:val="solid"/>
                  <w14:round/>
                </w14:textOutline>
              </w:rPr>
              <m:t>100</m:t>
            </m:r>
          </m:den>
        </m:f>
        <m:r>
          <w:rPr>
            <w:rFonts w:ascii="Cambria Math" w:hAnsi="Cambria Math" w:cs="Times New Roman"/>
            <w:color w:val="000000" w:themeColor="text1"/>
            <w:sz w:val="24"/>
            <w:szCs w:val="24"/>
            <w14:textOutline w14:w="0" w14:cap="flat" w14:cmpd="sng" w14:algn="ctr">
              <w14:noFill/>
              <w14:prstDash w14:val="solid"/>
              <w14:round/>
            </w14:textOutline>
          </w:rPr>
          <m:t>)</m:t>
        </m:r>
      </m:oMath>
    </w:p>
    <w:p w14:paraId="41668F57" w14:textId="77777777" w:rsidR="00B85571" w:rsidRPr="00B10F01" w:rsidRDefault="00B85571" w:rsidP="00B85571">
      <w:pPr>
        <w:pStyle w:val="NormalWeb"/>
        <w:shd w:val="clear" w:color="auto" w:fill="FFFFFF"/>
        <w:spacing w:before="0" w:beforeAutospacing="0" w:after="0" w:afterAutospacing="0" w:line="480" w:lineRule="auto"/>
        <w:jc w:val="both"/>
        <w:rPr>
          <w:rStyle w:val="Strong"/>
          <w:b w:val="0"/>
          <w:color w:val="000000" w:themeColor="text1"/>
          <w:bdr w:val="none" w:sz="0" w:space="0" w:color="auto" w:frame="1"/>
        </w:rPr>
      </w:pPr>
      <m:oMath>
        <m:r>
          <w:rPr>
            <w:rStyle w:val="Strong"/>
            <w:rFonts w:ascii="Cambria Math" w:hAnsi="Cambria Math"/>
            <w:color w:val="000000" w:themeColor="text1"/>
            <w:bdr w:val="none" w:sz="0" w:space="0" w:color="auto" w:frame="1"/>
          </w:rPr>
          <m:t>I=0.13Amps</m:t>
        </m:r>
      </m:oMath>
      <w:r w:rsidRPr="00B10F01">
        <w:rPr>
          <w:rStyle w:val="Strong"/>
          <w:b w:val="0"/>
          <w:color w:val="000000" w:themeColor="text1"/>
          <w:bdr w:val="none" w:sz="0" w:space="0" w:color="auto" w:frame="1"/>
        </w:rPr>
        <w:t xml:space="preserve">. </w:t>
      </w:r>
    </w:p>
    <w:p w14:paraId="1695D519" w14:textId="77777777" w:rsidR="00B85571" w:rsidRPr="00B10F01" w:rsidRDefault="00B85571" w:rsidP="00B85571">
      <w:pPr>
        <w:pStyle w:val="NormalWeb"/>
        <w:shd w:val="clear" w:color="auto" w:fill="FFFFFF"/>
        <w:spacing w:before="0" w:beforeAutospacing="0" w:after="0" w:afterAutospacing="0" w:line="480" w:lineRule="auto"/>
        <w:jc w:val="both"/>
        <w:rPr>
          <w:color w:val="000000" w:themeColor="text1"/>
          <w:bdr w:val="none" w:sz="0" w:space="0" w:color="auto" w:frame="1"/>
        </w:rPr>
      </w:pPr>
      <w:r w:rsidRPr="00B10F01">
        <w:rPr>
          <w:color w:val="000000" w:themeColor="text1"/>
          <w:bdr w:val="none" w:sz="0" w:space="0" w:color="auto" w:frame="1"/>
        </w:rPr>
        <w:t xml:space="preserve">But due to some losses, </w:t>
      </w:r>
      <w:r w:rsidRPr="00B10F01">
        <w:rPr>
          <w:rStyle w:val="Strong"/>
          <w:b w:val="0"/>
          <w:color w:val="000000" w:themeColor="text1"/>
          <w:bdr w:val="none" w:sz="0" w:space="0" w:color="auto" w:frame="1"/>
        </w:rPr>
        <w:t xml:space="preserve">0.13 </w:t>
      </w:r>
      <w:r>
        <w:rPr>
          <w:rStyle w:val="Strong"/>
          <w:b w:val="0"/>
          <w:color w:val="000000" w:themeColor="text1"/>
          <w:bdr w:val="none" w:sz="0" w:space="0" w:color="auto" w:frame="1"/>
        </w:rPr>
        <w:t>–</w:t>
      </w:r>
      <w:r w:rsidRPr="00B10F01">
        <w:rPr>
          <w:rStyle w:val="Strong"/>
          <w:b w:val="0"/>
          <w:color w:val="000000" w:themeColor="text1"/>
          <w:bdr w:val="none" w:sz="0" w:space="0" w:color="auto" w:frame="1"/>
        </w:rPr>
        <w:t xml:space="preserve"> 0.15 Amperes</w:t>
      </w:r>
      <w:r w:rsidRPr="00B10F01">
        <w:rPr>
          <w:color w:val="000000" w:themeColor="text1"/>
          <w:bdr w:val="none" w:sz="0" w:space="0" w:color="auto" w:frame="1"/>
        </w:rPr>
        <w:t> for batteries charging purpose instead of 0.13Amps was considered.</w:t>
      </w:r>
    </w:p>
    <w:p w14:paraId="0D1CE76B" w14:textId="77777777" w:rsidR="00B85571" w:rsidRPr="00B10F01" w:rsidRDefault="00B85571" w:rsidP="00B85571">
      <w:pPr>
        <w:pStyle w:val="NormalWeb"/>
        <w:shd w:val="clear" w:color="auto" w:fill="FFFFFF"/>
        <w:spacing w:before="0" w:beforeAutospacing="0" w:after="0" w:afterAutospacing="0" w:line="480" w:lineRule="auto"/>
        <w:jc w:val="both"/>
        <w:rPr>
          <w:color w:val="000000" w:themeColor="text1"/>
        </w:rPr>
      </w:pPr>
      <w:r w:rsidRPr="00B10F01">
        <w:rPr>
          <w:rStyle w:val="Strong"/>
          <w:b w:val="0"/>
          <w:color w:val="000000" w:themeColor="text1"/>
          <w:bdr w:val="none" w:sz="0" w:space="0" w:color="auto" w:frame="1"/>
        </w:rPr>
        <w:t>Battery Charging Time:</w:t>
      </w:r>
    </w:p>
    <w:p w14:paraId="28E6A45A" w14:textId="77777777" w:rsidR="00B85571" w:rsidRPr="00B10F01" w:rsidRDefault="00B85571" w:rsidP="00B85571">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 xml:space="preserve">Taking </w:t>
      </w:r>
      <w:r w:rsidRPr="00B10F01">
        <w:rPr>
          <w:rStyle w:val="Strong"/>
          <w:b w:val="0"/>
          <w:color w:val="000000" w:themeColor="text1"/>
          <w:bdr w:val="none" w:sz="0" w:space="0" w:color="auto" w:frame="1"/>
        </w:rPr>
        <w:t>0.13 Amp</w:t>
      </w:r>
      <w:r w:rsidRPr="00B10F01">
        <w:rPr>
          <w:color w:val="000000" w:themeColor="text1"/>
          <w:bdr w:val="none" w:sz="0" w:space="0" w:color="auto" w:frame="1"/>
        </w:rPr>
        <w:t> for charging purpose,</w:t>
      </w:r>
    </w:p>
    <w:p w14:paraId="333BD82E" w14:textId="77777777" w:rsidR="00B85571" w:rsidRPr="00B10F01" w:rsidRDefault="00B85571" w:rsidP="00B85571">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hen,</w:t>
      </w:r>
      <m:oMath>
        <m:r>
          <m:rPr>
            <m:sty m:val="p"/>
          </m:rPr>
          <w:rPr>
            <w:rFonts w:ascii="Cambria Math" w:hAnsi="Cambria Math"/>
            <w:color w:val="000000" w:themeColor="text1"/>
            <w14:textOutline w14:w="0" w14:cap="flat" w14:cmpd="sng" w14:algn="ctr">
              <w14:noFill/>
              <w14:prstDash w14:val="solid"/>
              <w14:round/>
            </w14:textOutline>
          </w:rPr>
          <w:br/>
        </m:r>
      </m:oMath>
      <m:oMathPara>
        <m:oMathParaPr>
          <m:jc m:val="left"/>
        </m:oMathParaPr>
        <m:oMath>
          <m:r>
            <m:rPr>
              <m:sty m:val="p"/>
            </m:rPr>
            <w:rPr>
              <w:rStyle w:val="Strong"/>
              <w:rFonts w:ascii="Cambria Math" w:hAnsi="Cambria Math"/>
              <w:color w:val="000000" w:themeColor="text1"/>
              <w:bdr w:val="none" w:sz="0" w:space="0" w:color="auto" w:frame="1"/>
            </w:rPr>
            <m:t xml:space="preserve">Charging time for 1300mAh battery </m:t>
          </m:r>
          <m:r>
            <w:rPr>
              <w:rFonts w:ascii="Cambria Math" w:hAnsi="Cambria Math"/>
              <w:color w:val="000000" w:themeColor="text1"/>
              <w14:textOutline w14:w="0" w14:cap="flat" w14:cmpd="sng" w14:algn="ctr">
                <w14:noFill/>
                <w14:prstDash w14:val="solid"/>
                <w14:round/>
              </w14:textOutline>
            </w:rPr>
            <m:t>=</m:t>
          </m:r>
          <m:f>
            <m:fPr>
              <m:ctrlPr>
                <w:rPr>
                  <w:rFonts w:ascii="Cambria Math"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1300mAh</m:t>
              </m:r>
            </m:num>
            <m:den>
              <m:r>
                <w:rPr>
                  <w:rFonts w:ascii="Cambria Math" w:hAnsi="Cambria Math"/>
                  <w:color w:val="000000" w:themeColor="text1"/>
                  <w14:textOutline w14:w="0" w14:cap="flat" w14:cmpd="sng" w14:algn="ctr">
                    <w14:noFill/>
                    <w14:prstDash w14:val="solid"/>
                    <w14:round/>
                  </w14:textOutline>
                </w:rPr>
                <m:t>0.13</m:t>
              </m:r>
            </m:den>
          </m:f>
          <m:r>
            <w:rPr>
              <w:rFonts w:ascii="Cambria Math" w:hAnsi="Cambria Math"/>
              <w:color w:val="000000" w:themeColor="text1"/>
              <w14:textOutline w14:w="0" w14:cap="flat" w14:cmpd="sng" w14:algn="ctr">
                <w14:noFill/>
                <w14:prstDash w14:val="solid"/>
                <w14:round/>
              </w14:textOutline>
            </w:rPr>
            <m:t>=10</m:t>
          </m:r>
          <m:r>
            <w:rPr>
              <w:rFonts w:ascii="Cambria Math" w:hAnsi="Cambria Math"/>
              <w:color w:val="000000" w:themeColor="text1"/>
              <w14:textOutline w14:w="0" w14:cap="flat" w14:cmpd="sng" w14:algn="ctr">
                <w14:noFill/>
                <w14:prstDash w14:val="solid"/>
                <w14:round/>
              </w14:textOutline>
            </w:rPr>
            <m:t>hours</m:t>
          </m:r>
        </m:oMath>
      </m:oMathPara>
    </w:p>
    <w:p w14:paraId="19E11B21" w14:textId="77777777" w:rsidR="00B85571" w:rsidRPr="00B10F01" w:rsidRDefault="00B85571" w:rsidP="00B85571">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Practically, it has been noted that </w:t>
      </w:r>
      <w:r w:rsidRPr="00B10F01">
        <w:rPr>
          <w:rStyle w:val="Strong"/>
          <w:b w:val="0"/>
          <w:color w:val="000000" w:themeColor="text1"/>
          <w:bdr w:val="none" w:sz="0" w:space="0" w:color="auto" w:frame="1"/>
        </w:rPr>
        <w:t>40% of losses</w:t>
      </w:r>
      <w:r w:rsidRPr="00B10F01">
        <w:rPr>
          <w:color w:val="000000" w:themeColor="text1"/>
          <w:bdr w:val="none" w:sz="0" w:space="0" w:color="auto" w:frame="1"/>
        </w:rPr>
        <w:t> occurs in case of battery charging.</w:t>
      </w:r>
    </w:p>
    <w:p w14:paraId="6BDA803A" w14:textId="77777777" w:rsidR="00B85571" w:rsidRPr="00B10F01" w:rsidRDefault="00B85571" w:rsidP="00B85571">
      <w:pPr>
        <w:pStyle w:val="NormalWeb"/>
        <w:shd w:val="clear" w:color="auto" w:fill="FFFFFF"/>
        <w:spacing w:before="0" w:beforeAutospacing="0" w:after="0" w:afterAutospacing="0" w:line="480" w:lineRule="auto"/>
        <w:jc w:val="both"/>
        <w:rPr>
          <w:bCs/>
          <w:color w:val="000000" w:themeColor="text1"/>
          <w:bdr w:val="none" w:sz="0" w:space="0" w:color="auto" w:frame="1"/>
        </w:rPr>
      </w:pPr>
      <w:r w:rsidRPr="00B10F01">
        <w:rPr>
          <w:bCs/>
          <w:color w:val="000000" w:themeColor="text1"/>
          <w:bdr w:val="none" w:sz="0" w:space="0" w:color="auto" w:frame="1"/>
        </w:rPr>
        <w:t>Then:</w:t>
      </w:r>
    </w:p>
    <w:p w14:paraId="38761699" w14:textId="77777777" w:rsidR="00B85571" w:rsidRPr="00B10F01" w:rsidRDefault="00B85571" w:rsidP="00B85571">
      <w:pPr>
        <w:pStyle w:val="NormalWeb"/>
        <w:shd w:val="clear" w:color="auto" w:fill="FFFFFF"/>
        <w:spacing w:before="0" w:beforeAutospacing="0" w:after="0" w:afterAutospacing="0" w:line="480" w:lineRule="auto"/>
        <w:jc w:val="both"/>
        <w:rPr>
          <w:color w:val="000000" w:themeColor="text1"/>
        </w:rPr>
      </w:pPr>
      <w:r w:rsidRPr="00B10F01">
        <w:rPr>
          <w:bCs/>
          <w:color w:val="000000" w:themeColor="text1"/>
          <w:bdr w:val="none" w:sz="0" w:space="0" w:color="auto" w:frame="1"/>
        </w:rPr>
        <w:t xml:space="preserve"> </w:t>
      </w:r>
      <m:oMath>
        <m:r>
          <w:rPr>
            <w:rFonts w:ascii="Cambria Math" w:hAnsi="Cambria Math"/>
            <w:color w:val="000000" w:themeColor="text1"/>
            <w14:textOutline w14:w="0" w14:cap="flat" w14:cmpd="sng" w14:algn="ctr">
              <w14:noFill/>
              <w14:prstDash w14:val="solid"/>
              <w14:round/>
            </w14:textOutline>
          </w:rPr>
          <m:t>1300mAh×</m:t>
        </m:r>
        <m:d>
          <m:dPr>
            <m:ctrlPr>
              <w:rPr>
                <w:rFonts w:ascii="Cambria Math" w:hAnsi="Cambria Math"/>
                <w:i/>
                <w:color w:val="000000" w:themeColor="text1"/>
                <w14:textOutline w14:w="0" w14:cap="flat" w14:cmpd="sng" w14:algn="ctr">
                  <w14:noFill/>
                  <w14:prstDash w14:val="solid"/>
                  <w14:round/>
                </w14:textOutline>
              </w:rPr>
            </m:ctrlPr>
          </m:dPr>
          <m:e>
            <m:f>
              <m:fPr>
                <m:type m:val="skw"/>
                <m:ctrlPr>
                  <w:rPr>
                    <w:rFonts w:ascii="Cambria Math" w:eastAsiaTheme="minorHAnsi"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40</m:t>
                </m:r>
              </m:num>
              <m:den>
                <m:r>
                  <w:rPr>
                    <w:rFonts w:ascii="Cambria Math" w:hAnsi="Cambria Math"/>
                    <w:color w:val="000000" w:themeColor="text1"/>
                    <w14:textOutline w14:w="0" w14:cap="flat" w14:cmpd="sng" w14:algn="ctr">
                      <w14:noFill/>
                      <w14:prstDash w14:val="solid"/>
                      <w14:round/>
                    </w14:textOutline>
                  </w:rPr>
                  <m:t>100</m:t>
                </m:r>
              </m:den>
            </m:f>
          </m:e>
        </m:d>
        <m:r>
          <w:rPr>
            <w:rFonts w:ascii="Cambria Math" w:hAnsi="Cambria Math"/>
            <w:color w:val="000000" w:themeColor="text1"/>
            <w14:textOutline w14:w="0" w14:cap="flat" w14:cmpd="sng" w14:algn="ctr">
              <w14:noFill/>
              <w14:prstDash w14:val="solid"/>
              <w14:round/>
            </w14:textOutline>
          </w:rPr>
          <m:t xml:space="preserve"> </m:t>
        </m:r>
      </m:oMath>
      <w:r w:rsidRPr="00B10F01">
        <w:rPr>
          <w:bCs/>
          <w:color w:val="000000" w:themeColor="text1"/>
          <w:bdr w:val="none" w:sz="0" w:space="0" w:color="auto" w:frame="1"/>
        </w:rPr>
        <w:t>= 0.52mAh</w:t>
      </w:r>
    </w:p>
    <w:p w14:paraId="254DCA38" w14:textId="77777777" w:rsidR="00B85571" w:rsidRPr="00B10F01" w:rsidRDefault="00B85571" w:rsidP="00B85571">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 xml:space="preserve">Therefore, 1300+ 0.52 = </w:t>
      </w:r>
      <w:proofErr w:type="spellStart"/>
      <w:r w:rsidRPr="00B10F01">
        <w:rPr>
          <w:rFonts w:ascii="Times New Roman" w:eastAsia="Times New Roman" w:hAnsi="Times New Roman" w:cs="Times New Roman"/>
          <w:bCs/>
          <w:color w:val="000000" w:themeColor="text1"/>
          <w:sz w:val="24"/>
          <w:szCs w:val="24"/>
          <w:bdr w:val="none" w:sz="0" w:space="0" w:color="auto" w:frame="1"/>
        </w:rPr>
        <w:t>1300.52mAh</w:t>
      </w:r>
      <w:proofErr w:type="spellEnd"/>
      <w:r w:rsidRPr="00B10F01">
        <w:rPr>
          <w:rFonts w:ascii="Times New Roman" w:eastAsia="Times New Roman" w:hAnsi="Times New Roman" w:cs="Times New Roman"/>
          <w:bCs/>
          <w:color w:val="000000" w:themeColor="text1"/>
          <w:sz w:val="24"/>
          <w:szCs w:val="24"/>
          <w:bdr w:val="none" w:sz="0" w:space="0" w:color="auto" w:frame="1"/>
        </w:rPr>
        <w:t xml:space="preserve"> (</w:t>
      </w:r>
      <w:proofErr w:type="spellStart"/>
      <w:r w:rsidRPr="00B10F01">
        <w:rPr>
          <w:rFonts w:ascii="Times New Roman" w:eastAsia="Times New Roman" w:hAnsi="Times New Roman" w:cs="Times New Roman"/>
          <w:bCs/>
          <w:color w:val="000000" w:themeColor="text1"/>
          <w:sz w:val="24"/>
          <w:szCs w:val="24"/>
          <w:bdr w:val="none" w:sz="0" w:space="0" w:color="auto" w:frame="1"/>
        </w:rPr>
        <w:t>1300mAh</w:t>
      </w:r>
      <w:proofErr w:type="spellEnd"/>
      <w:r w:rsidRPr="00B10F01">
        <w:rPr>
          <w:rFonts w:ascii="Times New Roman" w:eastAsia="Times New Roman" w:hAnsi="Times New Roman" w:cs="Times New Roman"/>
          <w:bCs/>
          <w:color w:val="000000" w:themeColor="text1"/>
          <w:sz w:val="24"/>
          <w:szCs w:val="24"/>
          <w:bdr w:val="none" w:sz="0" w:space="0" w:color="auto" w:frame="1"/>
        </w:rPr>
        <w:t xml:space="preserve"> + Losses)</w:t>
      </w:r>
    </w:p>
    <w:p w14:paraId="345389A1" w14:textId="77777777" w:rsidR="00B85571" w:rsidRPr="00B10F01" w:rsidRDefault="00B85571" w:rsidP="00B85571">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Now </w:t>
      </w:r>
      <w:r w:rsidRPr="00B10F01">
        <w:rPr>
          <w:rFonts w:ascii="Times New Roman" w:eastAsia="Times New Roman" w:hAnsi="Times New Roman" w:cs="Times New Roman"/>
          <w:bCs/>
          <w:color w:val="000000" w:themeColor="text1"/>
          <w:sz w:val="24"/>
          <w:szCs w:val="24"/>
          <w:bdr w:val="none" w:sz="0" w:space="0" w:color="auto" w:frame="1"/>
        </w:rPr>
        <w:t>Charging Time of battery</w:t>
      </w:r>
      <w:r w:rsidRPr="00B10F01">
        <w:rPr>
          <w:rFonts w:ascii="Times New Roman" w:eastAsia="Times New Roman" w:hAnsi="Times New Roman" w:cs="Times New Roman"/>
          <w:color w:val="000000" w:themeColor="text1"/>
          <w:sz w:val="24"/>
          <w:szCs w:val="24"/>
          <w:bdr w:val="none" w:sz="0" w:space="0" w:color="auto" w:frame="1"/>
        </w:rPr>
        <w:t> = </w:t>
      </w:r>
      <w:r w:rsidRPr="00B10F01">
        <w:rPr>
          <w:rFonts w:ascii="Times New Roman" w:eastAsia="Times New Roman" w:hAnsi="Times New Roman" w:cs="Times New Roman"/>
          <w:bCs/>
          <w:color w:val="000000" w:themeColor="text1"/>
          <w:sz w:val="24"/>
          <w:szCs w:val="24"/>
          <w:bdr w:val="none" w:sz="0" w:space="0" w:color="auto" w:frame="1"/>
        </w:rPr>
        <w:t>Ah ÷ Charging Current</w:t>
      </w:r>
    </w:p>
    <w:p w14:paraId="03D3C3AD" w14:textId="77777777" w:rsidR="00B85571" w:rsidRPr="00B10F01" w:rsidRDefault="00B85571" w:rsidP="00B85571">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Putting the values;</w:t>
      </w:r>
    </w:p>
    <w:p w14:paraId="6E0683AF" w14:textId="77777777" w:rsidR="00B85571" w:rsidRPr="00B10F01" w:rsidRDefault="00B85571" w:rsidP="00B85571">
      <w:pPr>
        <w:shd w:val="clear" w:color="auto" w:fill="FFFFFF"/>
        <w:spacing w:after="0" w:line="480" w:lineRule="auto"/>
        <w:jc w:val="both"/>
        <w:rPr>
          <w:rFonts w:ascii="Times New Roman" w:eastAsia="Times New Roman" w:hAnsi="Times New Roman" w:cs="Times New Roman"/>
          <w:color w:val="000000" w:themeColor="text1"/>
          <w:sz w:val="24"/>
          <w:szCs w:val="24"/>
        </w:rPr>
      </w:pPr>
      <w:proofErr w:type="spellStart"/>
      <w:r w:rsidRPr="00B10F01">
        <w:rPr>
          <w:rFonts w:ascii="Times New Roman" w:eastAsia="Times New Roman" w:hAnsi="Times New Roman" w:cs="Times New Roman"/>
          <w:bCs/>
          <w:color w:val="000000" w:themeColor="text1"/>
          <w:sz w:val="24"/>
          <w:szCs w:val="24"/>
          <w:bdr w:val="none" w:sz="0" w:space="0" w:color="auto" w:frame="1"/>
        </w:rPr>
        <w:t>1300.52mAh</w:t>
      </w:r>
      <w:proofErr w:type="spellEnd"/>
      <w:r w:rsidRPr="00B10F01">
        <w:rPr>
          <w:rFonts w:ascii="Times New Roman" w:eastAsia="Times New Roman" w:hAnsi="Times New Roman" w:cs="Times New Roman"/>
          <w:bCs/>
          <w:color w:val="000000" w:themeColor="text1"/>
          <w:sz w:val="24"/>
          <w:szCs w:val="24"/>
          <w:bdr w:val="none" w:sz="0" w:space="0" w:color="auto" w:frame="1"/>
        </w:rPr>
        <w:t xml:space="preserve"> ÷ 0.13 = 10.004hrs</w:t>
      </w:r>
    </w:p>
    <w:p w14:paraId="0AF6C77D" w14:textId="77777777" w:rsidR="00B85571" w:rsidRPr="00B10F01" w:rsidRDefault="00B85571" w:rsidP="00B85571">
      <w:pPr>
        <w:shd w:val="clear" w:color="auto" w:fill="FFFFFF"/>
        <w:spacing w:after="0" w:line="480" w:lineRule="auto"/>
        <w:jc w:val="both"/>
        <w:rPr>
          <w:rFonts w:ascii="Times New Roman" w:eastAsia="Times New Roman" w:hAnsi="Times New Roman" w:cs="Times New Roman"/>
          <w:color w:val="000000" w:themeColor="text1"/>
          <w:sz w:val="24"/>
          <w:szCs w:val="24"/>
          <w:bdr w:val="none" w:sz="0" w:space="0" w:color="auto" w:frame="1"/>
        </w:rPr>
      </w:pPr>
      <w:r w:rsidRPr="00B10F01">
        <w:rPr>
          <w:rFonts w:ascii="Times New Roman" w:eastAsia="Times New Roman" w:hAnsi="Times New Roman" w:cs="Times New Roman"/>
          <w:color w:val="000000" w:themeColor="text1"/>
          <w:sz w:val="24"/>
          <w:szCs w:val="24"/>
          <w:bdr w:val="none" w:sz="0" w:space="0" w:color="auto" w:frame="1"/>
        </w:rPr>
        <w:t>Therefore, the </w:t>
      </w:r>
      <w:proofErr w:type="spellStart"/>
      <w:r w:rsidRPr="00B10F01">
        <w:rPr>
          <w:rFonts w:ascii="Times New Roman" w:eastAsia="Times New Roman" w:hAnsi="Times New Roman" w:cs="Times New Roman"/>
          <w:bCs/>
          <w:color w:val="000000" w:themeColor="text1"/>
          <w:sz w:val="24"/>
          <w:szCs w:val="24"/>
          <w:bdr w:val="none" w:sz="0" w:space="0" w:color="auto" w:frame="1"/>
        </w:rPr>
        <w:t>1300mAh</w:t>
      </w:r>
      <w:proofErr w:type="spellEnd"/>
      <w:r w:rsidRPr="00B10F01">
        <w:rPr>
          <w:rFonts w:ascii="Times New Roman" w:eastAsia="Times New Roman" w:hAnsi="Times New Roman" w:cs="Times New Roman"/>
          <w:bCs/>
          <w:color w:val="000000" w:themeColor="text1"/>
          <w:sz w:val="24"/>
          <w:szCs w:val="24"/>
          <w:bdr w:val="none" w:sz="0" w:space="0" w:color="auto" w:frame="1"/>
        </w:rPr>
        <w:t xml:space="preserve"> battery</w:t>
      </w:r>
      <w:r w:rsidRPr="00B10F01">
        <w:rPr>
          <w:rFonts w:ascii="Times New Roman" w:eastAsia="Times New Roman" w:hAnsi="Times New Roman" w:cs="Times New Roman"/>
          <w:color w:val="000000" w:themeColor="text1"/>
          <w:sz w:val="24"/>
          <w:szCs w:val="24"/>
          <w:bdr w:val="none" w:sz="0" w:space="0" w:color="auto" w:frame="1"/>
        </w:rPr>
        <w:t> would take </w:t>
      </w:r>
      <w:r w:rsidRPr="00B10F01">
        <w:rPr>
          <w:rFonts w:ascii="Times New Roman" w:eastAsia="Times New Roman" w:hAnsi="Times New Roman" w:cs="Times New Roman"/>
          <w:bCs/>
          <w:color w:val="000000" w:themeColor="text1"/>
          <w:sz w:val="24"/>
          <w:szCs w:val="24"/>
          <w:bdr w:val="none" w:sz="0" w:space="0" w:color="auto" w:frame="1"/>
        </w:rPr>
        <w:t>10 Hours</w:t>
      </w:r>
      <w:r w:rsidRPr="00B10F01">
        <w:rPr>
          <w:rFonts w:ascii="Times New Roman" w:eastAsia="Times New Roman" w:hAnsi="Times New Roman" w:cs="Times New Roman"/>
          <w:b/>
          <w:bCs/>
          <w:color w:val="000000" w:themeColor="text1"/>
          <w:sz w:val="24"/>
          <w:szCs w:val="24"/>
          <w:bdr w:val="none" w:sz="0" w:space="0" w:color="auto" w:frame="1"/>
        </w:rPr>
        <w:t> </w:t>
      </w:r>
      <w:r w:rsidRPr="00B10F01">
        <w:rPr>
          <w:rFonts w:ascii="Times New Roman" w:eastAsia="Times New Roman" w:hAnsi="Times New Roman" w:cs="Times New Roman"/>
          <w:color w:val="000000" w:themeColor="text1"/>
          <w:sz w:val="24"/>
          <w:szCs w:val="24"/>
          <w:bdr w:val="none" w:sz="0" w:space="0" w:color="auto" w:frame="1"/>
        </w:rPr>
        <w:t>to fully charge in case of the required </w:t>
      </w:r>
      <w:r w:rsidRPr="00B10F01">
        <w:rPr>
          <w:rFonts w:ascii="Times New Roman" w:eastAsia="Times New Roman" w:hAnsi="Times New Roman" w:cs="Times New Roman"/>
          <w:bCs/>
          <w:color w:val="000000" w:themeColor="text1"/>
          <w:sz w:val="24"/>
          <w:szCs w:val="24"/>
          <w:bdr w:val="none" w:sz="0" w:space="0" w:color="auto" w:frame="1"/>
        </w:rPr>
        <w:t>0.13A</w:t>
      </w:r>
      <w:r w:rsidRPr="00B10F01">
        <w:rPr>
          <w:rFonts w:ascii="Times New Roman" w:eastAsia="Times New Roman" w:hAnsi="Times New Roman" w:cs="Times New Roman"/>
          <w:color w:val="000000" w:themeColor="text1"/>
          <w:sz w:val="24"/>
          <w:szCs w:val="24"/>
          <w:bdr w:val="none" w:sz="0" w:space="0" w:color="auto" w:frame="1"/>
        </w:rPr>
        <w:t> charging current.</w:t>
      </w:r>
    </w:p>
    <w:p w14:paraId="384FC414" w14:textId="77777777" w:rsidR="00B85571" w:rsidRPr="00B10F01" w:rsidRDefault="00B85571" w:rsidP="00B85571">
      <w:pPr>
        <w:shd w:val="clear" w:color="auto" w:fill="FFFFFF"/>
        <w:spacing w:after="0" w:line="480" w:lineRule="auto"/>
        <w:jc w:val="both"/>
        <w:rPr>
          <w:rFonts w:ascii="Times New Roman" w:eastAsia="Times New Roman" w:hAnsi="Times New Roman" w:cs="Times New Roman"/>
          <w:color w:val="000000" w:themeColor="text1"/>
          <w:sz w:val="24"/>
          <w:szCs w:val="24"/>
        </w:rPr>
      </w:pPr>
    </w:p>
    <w:p w14:paraId="6721F98C" w14:textId="77777777" w:rsidR="00B85571" w:rsidRPr="00B10F01" w:rsidRDefault="00B85571" w:rsidP="00B85571">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Calculating Discharge Time:</w:t>
      </w:r>
    </w:p>
    <w:p w14:paraId="1D6F583D" w14:textId="77777777" w:rsidR="00B85571" w:rsidRPr="00B10F01" w:rsidRDefault="00B85571" w:rsidP="00B85571">
      <w:pPr>
        <w:shd w:val="clear" w:color="auto" w:fill="FFFFFF"/>
        <w:spacing w:after="12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rPr>
        <w:t>Formula:</w:t>
      </w:r>
    </w:p>
    <w:p w14:paraId="5398D09C"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Discharge time</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hours</m:t>
            </m:r>
          </m:e>
        </m:d>
        <m:r>
          <w:rPr>
            <w:rFonts w:ascii="Cambria Math" w:hAnsi="Cambria Math" w:cs="Times New Roman"/>
            <w:color w:val="000000" w:themeColor="text1"/>
            <w:sz w:val="24"/>
            <w:szCs w:val="24"/>
          </w:rPr>
          <m:t>=battery capacity</m:t>
        </m:r>
      </m:oMath>
      <w:r w:rsidRPr="00B10F01">
        <w:rPr>
          <w:rFonts w:ascii="Times New Roman" w:hAnsi="Times New Roman" w:cs="Times New Roman"/>
          <w:sz w:val="24"/>
          <w:szCs w:val="24"/>
        </w:rPr>
        <w:t>÷</w:t>
      </w:r>
      <m:oMath>
        <m:r>
          <w:rPr>
            <w:rFonts w:ascii="Cambria Math" w:hAnsi="Cambria Math" w:cs="Times New Roman"/>
            <w:color w:val="000000" w:themeColor="text1"/>
            <w:sz w:val="24"/>
            <w:szCs w:val="24"/>
          </w:rPr>
          <m:t>current drawn</m:t>
        </m:r>
      </m:oMath>
      <w:r w:rsidRPr="00B10F01">
        <w:rPr>
          <w:rFonts w:ascii="Times New Roman" w:hAnsi="Times New Roman" w:cs="Times New Roman"/>
          <w:sz w:val="24"/>
          <w:szCs w:val="24"/>
        </w:rPr>
        <w:t>.</w:t>
      </w:r>
    </w:p>
    <w:p w14:paraId="2887D035" w14:textId="77777777" w:rsidR="00B85571" w:rsidRPr="00B10F01" w:rsidRDefault="00B85571" w:rsidP="00B85571">
      <w:pPr>
        <w:shd w:val="clear" w:color="auto" w:fill="FFFFFF"/>
        <w:spacing w:after="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xml:space="preserve">A </w:t>
      </w:r>
      <w:proofErr w:type="spellStart"/>
      <w:r w:rsidRPr="00B10F01">
        <w:rPr>
          <w:rFonts w:ascii="Times New Roman" w:eastAsia="Times New Roman" w:hAnsi="Times New Roman" w:cs="Times New Roman"/>
          <w:color w:val="000000" w:themeColor="text1"/>
          <w:sz w:val="24"/>
          <w:szCs w:val="24"/>
        </w:rPr>
        <w:t>1300mAh</w:t>
      </w:r>
      <w:proofErr w:type="spellEnd"/>
      <w:r w:rsidRPr="00B10F01">
        <w:rPr>
          <w:rFonts w:ascii="Times New Roman" w:eastAsia="Times New Roman" w:hAnsi="Times New Roman" w:cs="Times New Roman"/>
          <w:color w:val="000000" w:themeColor="text1"/>
          <w:sz w:val="24"/>
          <w:szCs w:val="24"/>
        </w:rPr>
        <w:t xml:space="preserve"> battery with an </w:t>
      </w:r>
      <w:proofErr w:type="spellStart"/>
      <w:r w:rsidRPr="00B10F01">
        <w:rPr>
          <w:rFonts w:ascii="Times New Roman" w:eastAsia="Times New Roman" w:hAnsi="Times New Roman" w:cs="Times New Roman"/>
          <w:color w:val="000000" w:themeColor="text1"/>
          <w:sz w:val="24"/>
          <w:szCs w:val="24"/>
        </w:rPr>
        <w:t>800mAh</w:t>
      </w:r>
      <w:proofErr w:type="spellEnd"/>
      <w:r w:rsidRPr="00B10F01">
        <w:rPr>
          <w:rFonts w:ascii="Times New Roman" w:eastAsia="Times New Roman" w:hAnsi="Times New Roman" w:cs="Times New Roman"/>
          <w:color w:val="000000" w:themeColor="text1"/>
          <w:sz w:val="24"/>
          <w:szCs w:val="24"/>
        </w:rPr>
        <w:t xml:space="preserve"> load:</w:t>
      </w:r>
    </w:p>
    <w:p w14:paraId="7D4B4B6E"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ischarge time(hours)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300mAh</m:t>
              </m:r>
            </m:num>
            <m:den>
              <m:r>
                <w:rPr>
                  <w:rFonts w:ascii="Cambria Math" w:hAnsi="Cambria Math" w:cs="Times New Roman"/>
                  <w:color w:val="000000" w:themeColor="text1"/>
                  <w:sz w:val="24"/>
                  <w:szCs w:val="24"/>
                  <w14:textOutline w14:w="0" w14:cap="flat" w14:cmpd="sng" w14:algn="ctr">
                    <w14:noFill/>
                    <w14:prstDash w14:val="solid"/>
                    <w14:round/>
                  </w14:textOutline>
                </w:rPr>
                <m:t>800mAh</m:t>
              </m:r>
            </m:den>
          </m:f>
          <m:r>
            <w:rPr>
              <w:rFonts w:ascii="Cambria Math" w:hAnsi="Cambria Math" w:cs="Times New Roman"/>
              <w:color w:val="000000" w:themeColor="text1"/>
              <w:sz w:val="24"/>
              <w:szCs w:val="24"/>
              <w14:textOutline w14:w="0" w14:cap="flat" w14:cmpd="sng" w14:algn="ctr">
                <w14:noFill/>
                <w14:prstDash w14:val="solid"/>
                <w14:round/>
              </w14:textOutline>
            </w:rPr>
            <m:t>=</m:t>
          </m:r>
          <m:r>
            <w:rPr>
              <w:rFonts w:ascii="Cambria Math" w:hAnsi="Cambria Math" w:cs="Times New Roman"/>
              <w:color w:val="000000" w:themeColor="text1"/>
              <w:sz w:val="24"/>
              <w:szCs w:val="24"/>
            </w:rPr>
            <m:t>1.625</m:t>
          </m:r>
          <m:r>
            <w:rPr>
              <w:rFonts w:ascii="Cambria Math" w:hAnsi="Cambria Math" w:cs="Times New Roman"/>
              <w:color w:val="000000" w:themeColor="text1"/>
              <w:sz w:val="24"/>
              <w:szCs w:val="24"/>
            </w:rPr>
            <m:t>hrs</m:t>
          </m:r>
        </m:oMath>
      </m:oMathPara>
    </w:p>
    <w:p w14:paraId="4C99B46B" w14:textId="77777777" w:rsidR="00B85571" w:rsidRPr="00B10F01" w:rsidRDefault="00B85571" w:rsidP="00B85571">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Calculating Depth of Discharge (DoD):</w:t>
      </w:r>
    </w:p>
    <w:p w14:paraId="3FAB57A5"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discharge capacity</m:t>
              </m:r>
            </m:num>
            <m:den>
              <m:r>
                <w:rPr>
                  <w:rFonts w:ascii="Cambria Math" w:hAnsi="Cambria Math" w:cs="Times New Roman"/>
                  <w:color w:val="000000" w:themeColor="text1"/>
                  <w:sz w:val="24"/>
                  <w:szCs w:val="24"/>
                  <w14:textOutline w14:w="0" w14:cap="flat" w14:cmpd="sng" w14:algn="ctr">
                    <w14:noFill/>
                    <w14:prstDash w14:val="solid"/>
                    <w14:round/>
                  </w14:textOutline>
                </w:rPr>
                <m:t>total capacity</m:t>
              </m:r>
            </m:den>
          </m:f>
          <m:r>
            <w:rPr>
              <w:rFonts w:ascii="Cambria Math" w:eastAsia="Times New Roman" w:hAnsi="Cambria Math" w:cs="Times New Roman"/>
              <w:color w:val="000000" w:themeColor="text1"/>
              <w:sz w:val="24"/>
              <w:szCs w:val="24"/>
            </w:rPr>
            <m:t>×100</m:t>
          </m:r>
        </m:oMath>
      </m:oMathPara>
    </w:p>
    <w:p w14:paraId="2B4E2890" w14:textId="77777777" w:rsidR="00B85571" w:rsidRPr="00B10F01" w:rsidRDefault="00B85571" w:rsidP="00B85571">
      <w:pPr>
        <w:shd w:val="clear" w:color="auto" w:fill="FFFFFF"/>
        <w:spacing w:after="0" w:line="480" w:lineRule="auto"/>
        <w:jc w:val="both"/>
        <w:rPr>
          <w:rFonts w:ascii="Times New Roman" w:eastAsia="Times New Roman" w:hAnsi="Times New Roman" w:cs="Times New Roman"/>
          <w:color w:val="000000" w:themeColor="text1"/>
          <w:sz w:val="24"/>
          <w:szCs w:val="24"/>
        </w:rPr>
      </w:pPr>
      <w:proofErr w:type="spellStart"/>
      <w:r w:rsidRPr="00B10F01">
        <w:rPr>
          <w:rFonts w:ascii="Times New Roman" w:eastAsia="Times New Roman" w:hAnsi="Times New Roman" w:cs="Times New Roman"/>
          <w:color w:val="000000" w:themeColor="text1"/>
          <w:sz w:val="24"/>
          <w:szCs w:val="24"/>
        </w:rPr>
        <w:t>1300mAh</w:t>
      </w:r>
      <w:proofErr w:type="spellEnd"/>
      <w:r w:rsidRPr="00B10F01">
        <w:rPr>
          <w:rFonts w:ascii="Times New Roman" w:eastAsia="Times New Roman" w:hAnsi="Times New Roman" w:cs="Times New Roman"/>
          <w:color w:val="000000" w:themeColor="text1"/>
          <w:sz w:val="24"/>
          <w:szCs w:val="24"/>
        </w:rPr>
        <w:t xml:space="preserve"> battery discharges </w:t>
      </w:r>
      <w:proofErr w:type="spellStart"/>
      <w:r w:rsidRPr="00B10F01">
        <w:rPr>
          <w:rFonts w:ascii="Times New Roman" w:eastAsia="Times New Roman" w:hAnsi="Times New Roman" w:cs="Times New Roman"/>
          <w:color w:val="000000" w:themeColor="text1"/>
          <w:sz w:val="24"/>
          <w:szCs w:val="24"/>
        </w:rPr>
        <w:t>800mAh</w:t>
      </w:r>
      <w:proofErr w:type="spellEnd"/>
      <w:r w:rsidRPr="00B10F01">
        <w:rPr>
          <w:rFonts w:ascii="Times New Roman" w:eastAsia="Times New Roman" w:hAnsi="Times New Roman" w:cs="Times New Roman"/>
          <w:color w:val="000000" w:themeColor="text1"/>
          <w:sz w:val="24"/>
          <w:szCs w:val="24"/>
        </w:rPr>
        <w:t>:</w:t>
      </w:r>
    </w:p>
    <w:p w14:paraId="7076EB0F"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800mAh</m:t>
              </m:r>
            </m:num>
            <m:den>
              <m:r>
                <w:rPr>
                  <w:rFonts w:ascii="Cambria Math" w:hAnsi="Cambria Math" w:cs="Times New Roman"/>
                  <w:color w:val="000000" w:themeColor="text1"/>
                  <w:sz w:val="24"/>
                  <w:szCs w:val="24"/>
                  <w14:textOutline w14:w="0" w14:cap="flat" w14:cmpd="sng" w14:algn="ctr">
                    <w14:noFill/>
                    <w14:prstDash w14:val="solid"/>
                    <w14:round/>
                  </w14:textOutline>
                </w:rPr>
                <m:t>1300mAh</m:t>
              </m:r>
            </m:den>
          </m:f>
          <m:r>
            <w:rPr>
              <w:rFonts w:ascii="Cambria Math" w:eastAsia="Times New Roman" w:hAnsi="Cambria Math" w:cs="Times New Roman"/>
              <w:color w:val="000000" w:themeColor="text1"/>
              <w:sz w:val="24"/>
              <w:szCs w:val="24"/>
            </w:rPr>
            <m:t>×100</m:t>
          </m:r>
        </m:oMath>
      </m:oMathPara>
    </w:p>
    <w:p w14:paraId="1D249AFC" w14:textId="77777777" w:rsidR="00B85571" w:rsidRPr="00B10F01" w:rsidRDefault="00B85571" w:rsidP="00B85571">
      <w:pPr>
        <w:spacing w:line="480" w:lineRule="auto"/>
        <w:jc w:val="both"/>
        <w:rPr>
          <w:rFonts w:ascii="Times New Roman" w:eastAsiaTheme="minorEastAsia"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xml:space="preserve"> </w:t>
      </w:r>
      <m:oMath>
        <m:r>
          <m:rPr>
            <m:sty m:val="p"/>
          </m:rPr>
          <w:rPr>
            <w:rStyle w:val="Strong"/>
            <w:rFonts w:ascii="Cambria Math" w:hAnsi="Cambria Math" w:cs="Times New Roman"/>
            <w:color w:val="000000" w:themeColor="text1"/>
            <w:sz w:val="24"/>
            <w:szCs w:val="24"/>
            <w:bdr w:val="none" w:sz="0" w:space="0" w:color="auto" w:frame="1"/>
          </w:rPr>
          <m:t xml:space="preserve">DoD </m:t>
        </m:r>
        <m:d>
          <m:dPr>
            <m:ctrlPr>
              <w:rPr>
                <w:rStyle w:val="Strong"/>
                <w:rFonts w:ascii="Cambria Math" w:hAnsi="Cambria Math" w:cs="Times New Roman"/>
                <w:b w:val="0"/>
                <w:bCs w:val="0"/>
                <w:color w:val="000000" w:themeColor="text1"/>
                <w:sz w:val="24"/>
                <w:szCs w:val="24"/>
                <w:bdr w:val="none" w:sz="0" w:space="0" w:color="auto" w:frame="1"/>
              </w:rPr>
            </m:ctrlPr>
          </m:dPr>
          <m:e>
            <m:r>
              <m:rPr>
                <m:sty m:val="p"/>
              </m:rPr>
              <w:rPr>
                <w:rStyle w:val="Strong"/>
                <w:rFonts w:ascii="Cambria Math" w:hAnsi="Cambria Math" w:cs="Times New Roman"/>
                <w:color w:val="000000" w:themeColor="text1"/>
                <w:sz w:val="24"/>
                <w:szCs w:val="24"/>
                <w:bdr w:val="none" w:sz="0" w:space="0" w:color="auto" w:frame="1"/>
              </w:rPr>
              <m:t>%</m:t>
            </m:r>
          </m:e>
        </m:d>
        <m:r>
          <w:rPr>
            <w:rFonts w:ascii="Cambria Math" w:hAnsi="Cambria Math" w:cs="Times New Roman"/>
            <w:color w:val="000000" w:themeColor="text1"/>
            <w:sz w:val="24"/>
            <w:szCs w:val="24"/>
            <w14:textOutline w14:w="0" w14:cap="flat" w14:cmpd="sng" w14:algn="ctr">
              <w14:noFill/>
              <w14:prstDash w14:val="solid"/>
              <w14:round/>
            </w14:textOutline>
          </w:rPr>
          <m:t>=61.54</m:t>
        </m:r>
      </m:oMath>
    </w:p>
    <w:p w14:paraId="205A64AE" w14:textId="77777777" w:rsidR="00B85571" w:rsidRPr="00B10F01" w:rsidRDefault="00B85571" w:rsidP="00B85571">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DoD is a percentage indicating how much of the battery</w:t>
      </w:r>
      <w:r>
        <w:rPr>
          <w:rFonts w:ascii="Times New Roman" w:eastAsia="Times New Roman" w:hAnsi="Times New Roman" w:cs="Times New Roman"/>
          <w:color w:val="000000" w:themeColor="text1"/>
          <w:sz w:val="24"/>
          <w:szCs w:val="24"/>
        </w:rPr>
        <w:t>’</w:t>
      </w:r>
      <w:r w:rsidRPr="00B10F01">
        <w:rPr>
          <w:rFonts w:ascii="Times New Roman" w:eastAsia="Times New Roman" w:hAnsi="Times New Roman" w:cs="Times New Roman"/>
          <w:color w:val="000000" w:themeColor="text1"/>
          <w:sz w:val="24"/>
          <w:szCs w:val="24"/>
        </w:rPr>
        <w:t>s capacity has been used. </w:t>
      </w:r>
    </w:p>
    <w:p w14:paraId="46D5245A" w14:textId="77777777" w:rsidR="00B85571" w:rsidRPr="00B10F01" w:rsidRDefault="00B85571" w:rsidP="00B85571">
      <w:pPr>
        <w:pStyle w:val="Heading3"/>
        <w:spacing w:line="480" w:lineRule="auto"/>
        <w:ind w:left="0" w:firstLine="0"/>
        <w:rPr>
          <w:rFonts w:ascii="Times New Roman" w:hAnsi="Times New Roman" w:cs="Times New Roman"/>
          <w:color w:val="000000" w:themeColor="text1"/>
        </w:rPr>
      </w:pPr>
      <w:bookmarkStart w:id="133" w:name="_Toc201814186"/>
      <w:bookmarkStart w:id="134" w:name="_Toc202254888"/>
      <w:r>
        <w:rPr>
          <w:rFonts w:ascii="Times New Roman" w:hAnsi="Times New Roman" w:cs="Times New Roman"/>
          <w:color w:val="000000" w:themeColor="text1"/>
        </w:rPr>
        <w:t>4.2</w:t>
      </w:r>
      <w:r>
        <w:rPr>
          <w:rFonts w:ascii="Times New Roman" w:hAnsi="Times New Roman" w:cs="Times New Roman"/>
          <w:color w:val="000000" w:themeColor="text1"/>
        </w:rPr>
        <w:tab/>
      </w:r>
      <w:r w:rsidRPr="00B10F01">
        <w:rPr>
          <w:rFonts w:ascii="Times New Roman" w:hAnsi="Times New Roman" w:cs="Times New Roman"/>
          <w:color w:val="000000" w:themeColor="text1"/>
        </w:rPr>
        <w:t>EFFICIENCY OF THE INVERTER</w:t>
      </w:r>
      <w:bookmarkEnd w:id="133"/>
      <w:bookmarkEnd w:id="134"/>
    </w:p>
    <w:p w14:paraId="79E072EC" w14:textId="77777777" w:rsidR="00B85571" w:rsidRPr="00B10F01" w:rsidRDefault="00B85571" w:rsidP="00B85571">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 data shown below shows the experimented data of the inverter, from this tested value, the efficiency of the inverter was determined.</w:t>
      </w:r>
    </w:p>
    <w:p w14:paraId="32A5CCF5"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determining the efficiency of the inverter:</w:t>
      </w:r>
    </w:p>
    <w:p w14:paraId="1DB4AB32"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m:t>
          </m:r>
          <w:proofErr w:type="spellStart"/>
          <m:r>
            <m:rPr>
              <m:nor/>
            </m:rPr>
            <w:rPr>
              <w:rFonts w:ascii="Times New Roman" w:hAnsi="Times New Roman" w:cs="Times New Roman"/>
              <w:color w:val="000000" w:themeColor="text1"/>
              <w:sz w:val="24"/>
              <w:szCs w:val="24"/>
              <w14:textOutline w14:w="0" w14:cap="flat" w14:cmpd="sng" w14:algn="ctr">
                <w14:noFill/>
                <w14:prstDash w14:val="solid"/>
                <w14:round/>
              </w14:textOutline>
            </w:rPr>
            <m:t>Wh</m:t>
          </m:r>
          <w:proofErr w:type="spellEnd"/>
          <m:r>
            <m:rPr>
              <m:nor/>
            </m:rPr>
            <w:rPr>
              <w:rFonts w:ascii="Times New Roman" w:hAnsi="Times New Roman" w:cs="Times New Roman"/>
              <w:color w:val="000000" w:themeColor="text1"/>
              <w:sz w:val="24"/>
              <w:szCs w:val="24"/>
              <w14:textOutline w14:w="0" w14:cap="flat" w14:cmpd="sng" w14:algn="ctr">
                <w14:noFill/>
                <w14:prstDash w14:val="solid"/>
                <w14:round/>
              </w14:textOutline>
            </w:rPr>
            <m:t>)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w:proofErr w:type="spellStart"/>
              <m:r>
                <m:rPr>
                  <m:nor/>
                </m:rPr>
                <w:rPr>
                  <w:rFonts w:ascii="Times New Roman" w:hAnsi="Times New Roman" w:cs="Times New Roman"/>
                  <w:color w:val="000000" w:themeColor="text1"/>
                  <w:sz w:val="24"/>
                  <w:szCs w:val="24"/>
                  <w14:textOutline w14:w="0" w14:cap="flat" w14:cmpd="sng" w14:algn="ctr">
                    <w14:noFill/>
                    <w14:prstDash w14:val="solid"/>
                    <w14:round/>
                  </w14:textOutline>
                </w:rPr>
                <m:t>mAh</m:t>
              </m:r>
              <w:proofErr w:type="spellEnd"/>
              <m:r>
                <m:rPr>
                  <m:nor/>
                </m:rPr>
                <w:rPr>
                  <w:rFonts w:ascii="Times New Roman" w:hAnsi="Times New Roman" w:cs="Times New Roman"/>
                  <w:color w:val="000000" w:themeColor="text1"/>
                  <w:sz w:val="24"/>
                  <w:szCs w:val="24"/>
                  <w14:textOutline w14:w="0" w14:cap="flat" w14:cmpd="sng" w14:algn="ctr">
                    <w14:noFill/>
                    <w14:prstDash w14:val="solid"/>
                    <w14:round/>
                  </w14:textOutline>
                </w:rPr>
                <m:t>×Voltage (V)</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37186EFD"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m:t>
          </m:r>
          <w:proofErr w:type="spellStart"/>
          <m:r>
            <m:rPr>
              <m:nor/>
            </m:rPr>
            <w:rPr>
              <w:rFonts w:ascii="Times New Roman" w:hAnsi="Times New Roman" w:cs="Times New Roman"/>
              <w:color w:val="000000" w:themeColor="text1"/>
              <w:sz w:val="24"/>
              <w:szCs w:val="24"/>
              <w14:textOutline w14:w="0" w14:cap="flat" w14:cmpd="sng" w14:algn="ctr">
                <w14:noFill/>
                <w14:prstDash w14:val="solid"/>
                <w14:round/>
              </w14:textOutline>
            </w:rPr>
            <m:t>Wh</m:t>
          </m:r>
          <w:proofErr w:type="spellEnd"/>
          <m:r>
            <m:rPr>
              <m:nor/>
            </m:rPr>
            <w:rPr>
              <w:rFonts w:ascii="Times New Roman" w:hAnsi="Times New Roman" w:cs="Times New Roman"/>
              <w:color w:val="000000" w:themeColor="text1"/>
              <w:sz w:val="24"/>
              <w:szCs w:val="24"/>
              <w14:textOutline w14:w="0" w14:cap="flat" w14:cmpd="sng" w14:algn="ctr">
                <w14:noFill/>
                <w14:prstDash w14:val="solid"/>
                <w14:round/>
              </w14:textOutline>
            </w:rPr>
            <m:t>)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1300×12</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3F66A0E0"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m:t>
        </m:r>
        <w:proofErr w:type="spellStart"/>
        <m:r>
          <m:rPr>
            <m:nor/>
          </m:rPr>
          <w:rPr>
            <w:rFonts w:ascii="Times New Roman" w:hAnsi="Times New Roman" w:cs="Times New Roman"/>
            <w:color w:val="000000" w:themeColor="text1"/>
            <w:sz w:val="24"/>
            <w:szCs w:val="24"/>
            <w14:textOutline w14:w="0" w14:cap="flat" w14:cmpd="sng" w14:algn="ctr">
              <w14:noFill/>
              <w14:prstDash w14:val="solid"/>
              <w14:round/>
            </w14:textOutline>
          </w:rPr>
          <m:t>Wh</m:t>
        </m:r>
        <w:proofErr w:type="spellEnd"/>
        <m:r>
          <m:rPr>
            <m:nor/>
          </m:rPr>
          <w:rPr>
            <w:rFonts w:ascii="Times New Roman" w:hAnsi="Times New Roman" w:cs="Times New Roman"/>
            <w:color w:val="000000" w:themeColor="text1"/>
            <w:sz w:val="24"/>
            <w:szCs w:val="24"/>
            <w14:textOutline w14:w="0" w14:cap="flat" w14:cmpd="sng" w14:algn="ctr">
              <w14:noFill/>
              <w14:prstDash w14:val="solid"/>
              <w14:round/>
            </w14:textOutline>
          </w:rPr>
          <m:t>) of the battery</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5.6Wh</w:t>
      </w:r>
    </w:p>
    <w:p w14:paraId="5F36775B"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 to Load</w:t>
      </w:r>
    </w:p>
    <w:p w14:paraId="478DD0EC"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load of 28W was powered for 30 minutes </w:t>
      </w:r>
      <w:r w:rsidRPr="00B10F01">
        <w:rPr>
          <w:rFonts w:ascii="Times New Roman" w:hAnsi="Times New Roman" w:cs="Times New Roman"/>
          <w:b/>
          <w:bCs/>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0.5 hours, so:</w:t>
      </w:r>
    </w:p>
    <w:p w14:paraId="2694D909"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28W×0.5h=14Wh</w:t>
      </w:r>
    </w:p>
    <w:p w14:paraId="3756E5F1"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output</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input </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1BC026D2"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14Wh</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5.6wh</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0</w:t>
      </w:r>
    </w:p>
    <w:p w14:paraId="359DF8B7"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 of the inverter = 89.7%.</w:t>
      </w:r>
    </w:p>
    <w:p w14:paraId="085B67B0" w14:textId="77777777" w:rsidR="00B85571" w:rsidRPr="00B10F01" w:rsidRDefault="00B85571" w:rsidP="00B85571">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w:t>
      </w:r>
      <w:r>
        <w:rPr>
          <w:rFonts w:ascii="Times New Roman" w:hAnsi="Times New Roman" w:cs="Times New Roman"/>
          <w:color w:val="000000" w:themeColor="text1"/>
          <w:sz w:val="24"/>
          <w:szCs w:val="24"/>
          <w14:textOutline w14:w="0" w14:cap="flat" w14:cmpd="sng" w14:algn="ctr">
            <w14:noFill/>
            <w14:prstDash w14:val="solid"/>
            <w14:round/>
          </w14:textOutline>
        </w:rPr>
        <w:t xml:space="preserve"> 23 and figure 24</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aveform quality of the high frequency inverter and low frequency inverter, showing the frequency, volt per division and other parameters.</w:t>
      </w:r>
    </w:p>
    <w:p w14:paraId="35A5914C" w14:textId="77777777" w:rsidR="00B85571" w:rsidRPr="00B10F01" w:rsidRDefault="00B85571" w:rsidP="00B85571">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2BC3D997" w14:textId="77777777" w:rsidR="00B85571" w:rsidRDefault="00B85571" w:rsidP="00B85571">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45940BF9" wp14:editId="5B9C16F0">
            <wp:extent cx="4124325" cy="2847975"/>
            <wp:effectExtent l="0" t="0" r="9525" b="9525"/>
            <wp:docPr id="1" name="Picture 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2">
                      <a:extLst>
                        <a:ext uri="{28A0092B-C50C-407E-A947-70E740481C1C}">
                          <a14:useLocalDpi xmlns:a14="http://schemas.microsoft.com/office/drawing/2010/main" val="0"/>
                        </a:ext>
                      </a:extLst>
                    </a:blip>
                    <a:stretch>
                      <a:fillRect/>
                    </a:stretch>
                  </pic:blipFill>
                  <pic:spPr>
                    <a:xfrm>
                      <a:off x="0" y="0"/>
                      <a:ext cx="4124325" cy="2847975"/>
                    </a:xfrm>
                    <a:prstGeom prst="rect">
                      <a:avLst/>
                    </a:prstGeom>
                  </pic:spPr>
                </pic:pic>
              </a:graphicData>
            </a:graphic>
          </wp:inline>
        </w:drawing>
      </w:r>
    </w:p>
    <w:p w14:paraId="137F4C8D" w14:textId="77777777" w:rsidR="00B85571" w:rsidRPr="00CF07AB" w:rsidRDefault="00B85571" w:rsidP="00B85571">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3</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Waveform quality of the high frequency inverter.</w:t>
      </w:r>
    </w:p>
    <w:p w14:paraId="15A876C5" w14:textId="77777777" w:rsidR="00B85571" w:rsidRPr="00B10F01" w:rsidRDefault="00B85571" w:rsidP="00B85571">
      <w:pPr>
        <w:tabs>
          <w:tab w:val="left" w:pos="1260"/>
        </w:tabs>
        <w:spacing w:after="0" w:line="480" w:lineRule="auto"/>
        <w:jc w:val="center"/>
        <w:rPr>
          <w:rFonts w:ascii="Times New Roman" w:hAnsi="Times New Roman" w:cs="Times New Roman"/>
          <w:sz w:val="24"/>
          <w:szCs w:val="24"/>
        </w:rPr>
      </w:pPr>
    </w:p>
    <w:p w14:paraId="7AE12A38" w14:textId="77777777" w:rsidR="00B85571" w:rsidRDefault="00B85571" w:rsidP="00B85571">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0E28D9F8" wp14:editId="503EBE55">
            <wp:extent cx="4057650" cy="2286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3">
                      <a:extLst>
                        <a:ext uri="{28A0092B-C50C-407E-A947-70E740481C1C}">
                          <a14:useLocalDpi xmlns:a14="http://schemas.microsoft.com/office/drawing/2010/main" val="0"/>
                        </a:ext>
                      </a:extLst>
                    </a:blip>
                    <a:stretch>
                      <a:fillRect/>
                    </a:stretch>
                  </pic:blipFill>
                  <pic:spPr>
                    <a:xfrm>
                      <a:off x="0" y="0"/>
                      <a:ext cx="4057650" cy="2286000"/>
                    </a:xfrm>
                    <a:prstGeom prst="rect">
                      <a:avLst/>
                    </a:prstGeom>
                  </pic:spPr>
                </pic:pic>
              </a:graphicData>
            </a:graphic>
          </wp:inline>
        </w:drawing>
      </w:r>
    </w:p>
    <w:p w14:paraId="2B1DB190" w14:textId="77777777" w:rsidR="00B85571" w:rsidRPr="00CF07AB" w:rsidRDefault="00B85571" w:rsidP="00B85571">
      <w:pPr>
        <w:pStyle w:val="Caption"/>
        <w:jc w:val="center"/>
        <w:rPr>
          <w:rFonts w:ascii="Times New Roman" w:eastAsiaTheme="minorEastAsia" w:hAnsi="Times New Roman" w:cs="Times New Roman"/>
          <w:b/>
          <w:color w:val="auto"/>
          <w:sz w:val="24"/>
          <w:szCs w:val="24"/>
          <w14:textOutline w14:w="0" w14:cap="flat" w14:cmpd="sng" w14:algn="ctr">
            <w14:noFill/>
            <w14:prstDash w14:val="solid"/>
            <w14:round/>
          </w14:textOutline>
        </w:rPr>
      </w:pPr>
      <w:r w:rsidRPr="00CF07AB">
        <w:rPr>
          <w:rFonts w:ascii="Times New Roman" w:hAnsi="Times New Roman" w:cs="Times New Roman"/>
          <w:color w:val="auto"/>
          <w:sz w:val="24"/>
          <w:szCs w:val="24"/>
        </w:rPr>
        <w:t xml:space="preserve">Figure </w:t>
      </w:r>
      <w:r w:rsidRPr="00CF07AB">
        <w:rPr>
          <w:rFonts w:ascii="Times New Roman" w:hAnsi="Times New Roman" w:cs="Times New Roman"/>
          <w:color w:val="auto"/>
          <w:sz w:val="24"/>
          <w:szCs w:val="24"/>
        </w:rPr>
        <w:fldChar w:fldCharType="begin"/>
      </w:r>
      <w:r w:rsidRPr="00CF07AB">
        <w:rPr>
          <w:rFonts w:ascii="Times New Roman" w:hAnsi="Times New Roman" w:cs="Times New Roman"/>
          <w:color w:val="auto"/>
          <w:sz w:val="24"/>
          <w:szCs w:val="24"/>
        </w:rPr>
        <w:instrText xml:space="preserve"> SEQ Figure \* ARABIC </w:instrText>
      </w:r>
      <w:r w:rsidRPr="00CF07AB">
        <w:rPr>
          <w:rFonts w:ascii="Times New Roman" w:hAnsi="Times New Roman" w:cs="Times New Roman"/>
          <w:color w:val="auto"/>
          <w:sz w:val="24"/>
          <w:szCs w:val="24"/>
        </w:rPr>
        <w:fldChar w:fldCharType="separate"/>
      </w:r>
      <w:r w:rsidRPr="00CF07AB">
        <w:rPr>
          <w:rFonts w:ascii="Times New Roman" w:hAnsi="Times New Roman" w:cs="Times New Roman"/>
          <w:noProof/>
          <w:color w:val="auto"/>
          <w:sz w:val="24"/>
          <w:szCs w:val="24"/>
        </w:rPr>
        <w:t>24</w:t>
      </w:r>
      <w:r w:rsidRPr="00CF07AB">
        <w:rPr>
          <w:rFonts w:ascii="Times New Roman" w:hAnsi="Times New Roman" w:cs="Times New Roman"/>
          <w:color w:val="auto"/>
          <w:sz w:val="24"/>
          <w:szCs w:val="24"/>
        </w:rPr>
        <w:fldChar w:fldCharType="end"/>
      </w:r>
      <w:r w:rsidRPr="00CF07AB">
        <w:rPr>
          <w:rFonts w:ascii="Times New Roman" w:hAnsi="Times New Roman" w:cs="Times New Roman"/>
          <w:color w:val="auto"/>
          <w:sz w:val="24"/>
          <w:szCs w:val="24"/>
        </w:rPr>
        <w:t>: Waveform quality of the low frequency inverter.</w:t>
      </w:r>
    </w:p>
    <w:p w14:paraId="2D31A786" w14:textId="77777777" w:rsidR="00B85571" w:rsidRPr="00B10F01" w:rsidRDefault="00B85571" w:rsidP="00B85571">
      <w:pPr>
        <w:tabs>
          <w:tab w:val="left" w:pos="1260"/>
        </w:tabs>
        <w:spacing w:after="0" w:line="480" w:lineRule="auto"/>
        <w:rPr>
          <w:rFonts w:ascii="Times New Roman" w:hAnsi="Times New Roman" w:cs="Times New Roman"/>
          <w:sz w:val="24"/>
          <w:szCs w:val="24"/>
        </w:rPr>
      </w:pPr>
    </w:p>
    <w:p w14:paraId="64F47AB9" w14:textId="77777777" w:rsidR="00B85571" w:rsidRPr="00B10F01" w:rsidRDefault="00B85571" w:rsidP="00B85571">
      <w:pPr>
        <w:pStyle w:val="Heading3"/>
        <w:spacing w:line="480" w:lineRule="auto"/>
        <w:ind w:left="0" w:firstLine="0"/>
        <w:rPr>
          <w:rFonts w:ascii="Times New Roman" w:hAnsi="Times New Roman" w:cs="Times New Roman"/>
          <w:color w:val="000000" w:themeColor="text1"/>
        </w:rPr>
      </w:pPr>
      <w:bookmarkStart w:id="135" w:name="_Toc201814187"/>
      <w:bookmarkStart w:id="136" w:name="_Toc202254889"/>
      <w:r>
        <w:rPr>
          <w:rFonts w:ascii="Times New Roman" w:hAnsi="Times New Roman" w:cs="Times New Roman"/>
          <w:color w:val="000000" w:themeColor="text1"/>
        </w:rPr>
        <w:t>4.3</w:t>
      </w:r>
      <w:r>
        <w:rPr>
          <w:rFonts w:ascii="Times New Roman" w:hAnsi="Times New Roman" w:cs="Times New Roman"/>
          <w:color w:val="000000" w:themeColor="text1"/>
        </w:rPr>
        <w:tab/>
      </w:r>
      <w:r w:rsidRPr="00B10F01">
        <w:rPr>
          <w:rFonts w:ascii="Times New Roman" w:hAnsi="Times New Roman" w:cs="Times New Roman"/>
          <w:color w:val="000000" w:themeColor="text1"/>
        </w:rPr>
        <w:t>OVERALL EFFICIENCY OF THE SOLAR SYSTEM</w:t>
      </w:r>
      <w:bookmarkEnd w:id="135"/>
      <w:bookmarkEnd w:id="136"/>
    </w:p>
    <w:p w14:paraId="1214EA25" w14:textId="77777777" w:rsidR="00B85571" w:rsidRPr="00B10F01" w:rsidRDefault="00B85571" w:rsidP="00B85571">
      <w:pPr>
        <w:spacing w:line="480" w:lineRule="auto"/>
        <w:ind w:left="720"/>
        <w:rPr>
          <w:rFonts w:ascii="Times New Roman" w:hAnsi="Times New Roman" w:cs="Times New Roman"/>
          <w:sz w:val="24"/>
          <w:szCs w:val="24"/>
        </w:rPr>
      </w:pPr>
      <m:oMathPara>
        <m:oMathParaPr>
          <m:jc m:val="left"/>
        </m:oMathParaPr>
        <m:oMath>
          <m:r>
            <m:rPr>
              <m:nor/>
            </m:rPr>
            <w:rPr>
              <w:rFonts w:ascii="Times New Roman" w:hAnsi="Times New Roman" w:cs="Times New Roman"/>
              <w:bCs/>
              <w:sz w:val="24"/>
              <w:szCs w:val="24"/>
            </w:rPr>
            <m:t>Efficiency of the system with the MPPT controller</m:t>
          </m:r>
        </m:oMath>
      </m:oMathPara>
    </w:p>
    <w:p w14:paraId="4767463D" w14:textId="77777777" w:rsidR="00B85571" w:rsidRPr="00B10F01" w:rsidRDefault="00B85571" w:rsidP="00B85571">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77×</m:t>
        </m:r>
      </m:oMath>
      <w:r w:rsidRPr="00B10F01">
        <w:rPr>
          <w:rFonts w:ascii="Times New Roman" w:hAnsi="Times New Roman" w:cs="Times New Roman"/>
          <w:sz w:val="24"/>
          <w:szCs w:val="24"/>
        </w:rPr>
        <w:t xml:space="preserve"> 0.89</w:t>
      </w:r>
    </w:p>
    <w:p w14:paraId="5FFE5FDC" w14:textId="77777777" w:rsidR="00B85571" w:rsidRPr="00B10F01" w:rsidRDefault="00B85571" w:rsidP="00B85571">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39.7%.</w:t>
      </w:r>
    </w:p>
    <w:p w14:paraId="3CB062A0" w14:textId="77777777" w:rsidR="00B85571" w:rsidRPr="00B10F01" w:rsidRDefault="00B85571" w:rsidP="00B85571">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foreign PWM controller</w:t>
      </w:r>
    </w:p>
    <w:p w14:paraId="55C45696" w14:textId="77777777" w:rsidR="00B85571" w:rsidRPr="00B10F01" w:rsidRDefault="00B85571" w:rsidP="00B85571">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683A96C0" w14:textId="77777777" w:rsidR="00B85571" w:rsidRPr="00B10F01" w:rsidRDefault="00B85571" w:rsidP="00B85571">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2AB630EC" w14:textId="77777777" w:rsidR="00B85571" w:rsidRPr="00B10F01" w:rsidRDefault="00B85571" w:rsidP="00B85571">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local PWM controller</w:t>
      </w:r>
    </w:p>
    <w:p w14:paraId="2A7F9A2A" w14:textId="77777777" w:rsidR="00B85571" w:rsidRPr="00B10F01" w:rsidRDefault="00B85571" w:rsidP="00B85571">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7C49FB38" w14:textId="77777777" w:rsidR="00B85571" w:rsidRPr="00B10F01" w:rsidRDefault="00B85571" w:rsidP="00B85571">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3D379BDD" w14:textId="77777777" w:rsidR="00B85571" w:rsidRPr="00B10F01" w:rsidRDefault="00B85571" w:rsidP="00B85571">
      <w:pPr>
        <w:tabs>
          <w:tab w:val="left" w:pos="1260"/>
        </w:tabs>
        <w:spacing w:after="0" w:line="480" w:lineRule="auto"/>
        <w:rPr>
          <w:rFonts w:ascii="Times New Roman" w:hAnsi="Times New Roman" w:cs="Times New Roman"/>
          <w:sz w:val="24"/>
          <w:szCs w:val="24"/>
        </w:rPr>
      </w:pPr>
    </w:p>
    <w:p w14:paraId="1963452E" w14:textId="77777777" w:rsidR="00B85571" w:rsidRPr="00B10F01" w:rsidRDefault="00B85571" w:rsidP="00B85571">
      <w:pPr>
        <w:tabs>
          <w:tab w:val="left" w:pos="1260"/>
        </w:tabs>
        <w:spacing w:after="0" w:line="480" w:lineRule="auto"/>
        <w:rPr>
          <w:rFonts w:ascii="Times New Roman" w:hAnsi="Times New Roman" w:cs="Times New Roman"/>
          <w:sz w:val="24"/>
          <w:szCs w:val="24"/>
        </w:rPr>
      </w:pPr>
    </w:p>
    <w:p w14:paraId="1061ABAA"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37" w:name="_Toc201814188"/>
      <w:bookmarkStart w:id="138" w:name="_Toc202254890"/>
      <w:r>
        <w:rPr>
          <w:rFonts w:ascii="Times New Roman" w:hAnsi="Times New Roman" w:cs="Times New Roman"/>
          <w:color w:val="000000" w:themeColor="text1"/>
          <w:sz w:val="24"/>
          <w:szCs w:val="24"/>
          <w14:textOutline w14:w="0" w14:cap="flat" w14:cmpd="sng" w14:algn="ctr">
            <w14:noFill/>
            <w14:prstDash w14:val="solid"/>
            <w14:round/>
          </w14:textOutline>
        </w:rPr>
        <w:t>4.4</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37"/>
      <w:bookmarkEnd w:id="138"/>
    </w:p>
    <w:p w14:paraId="0E0343D8" w14:textId="77777777" w:rsidR="00B85571" w:rsidRPr="00B10F01" w:rsidRDefault="00B85571" w:rsidP="00B85571">
      <w:pPr>
        <w:spacing w:line="480" w:lineRule="auto"/>
        <w:ind w:firstLine="576"/>
        <w:jc w:val="both"/>
        <w:rPr>
          <w:rFonts w:ascii="Times New Roman" w:hAnsi="Times New Roman" w:cs="Times New Roman"/>
          <w:sz w:val="24"/>
          <w:szCs w:val="24"/>
        </w:rPr>
      </w:pPr>
      <w:r w:rsidRPr="00B10F01">
        <w:rPr>
          <w:rFonts w:ascii="Times New Roman" w:hAnsi="Times New Roman" w:cs="Times New Roman"/>
          <w:sz w:val="24"/>
          <w:szCs w:val="24"/>
        </w:rPr>
        <w:t xml:space="preserve">This section outlines the test carried out and the results obtained through the installation. The voltage and current of each device was measured carefully and was used to calculate the power and efficiency. The efficiency of the MPPT solar charge controller ranging from (25-78%), while the efficiency of the PWM solar charge controller ranging from (24-53%) both foreign and locally made. The charging hours for the </w:t>
      </w:r>
      <w:proofErr w:type="spellStart"/>
      <w:r w:rsidRPr="00B10F01">
        <w:rPr>
          <w:rFonts w:ascii="Times New Roman" w:hAnsi="Times New Roman" w:cs="Times New Roman"/>
          <w:sz w:val="24"/>
          <w:szCs w:val="24"/>
        </w:rPr>
        <w:t>1300mAh</w:t>
      </w:r>
      <w:proofErr w:type="spellEnd"/>
      <w:r w:rsidRPr="00B10F01">
        <w:rPr>
          <w:rFonts w:ascii="Times New Roman" w:hAnsi="Times New Roman" w:cs="Times New Roman"/>
          <w:sz w:val="24"/>
          <w:szCs w:val="24"/>
        </w:rPr>
        <w:t xml:space="preserve"> battery under a charging current of 0.13A is estimated to be 10hrs while the battery discharges in 1.6hrs, making the depth of discharge (DoD) to be approximately 61.54%. The efficiency of the inverter used achieved 89.7% making it efficient in powering AC loads.</w:t>
      </w:r>
    </w:p>
    <w:p w14:paraId="2E4E79F4" w14:textId="77777777" w:rsidR="00B85571" w:rsidRPr="00B10F01" w:rsidRDefault="00B85571" w:rsidP="00B85571">
      <w:pPr>
        <w:spacing w:line="480" w:lineRule="auto"/>
        <w:jc w:val="both"/>
        <w:rPr>
          <w:rFonts w:ascii="Times New Roman" w:hAnsi="Times New Roman" w:cs="Times New Roman"/>
          <w:sz w:val="24"/>
          <w:szCs w:val="24"/>
        </w:rPr>
      </w:pPr>
    </w:p>
    <w:p w14:paraId="13A9603B" w14:textId="77777777" w:rsidR="00B85571" w:rsidRPr="00B10F01" w:rsidRDefault="00B85571" w:rsidP="00B85571">
      <w:pPr>
        <w:spacing w:line="480" w:lineRule="auto"/>
        <w:jc w:val="both"/>
        <w:rPr>
          <w:rFonts w:ascii="Times New Roman" w:hAnsi="Times New Roman" w:cs="Times New Roman"/>
          <w:sz w:val="24"/>
          <w:szCs w:val="24"/>
        </w:rPr>
      </w:pPr>
    </w:p>
    <w:p w14:paraId="63DD820F" w14:textId="77777777" w:rsidR="00B85571" w:rsidRPr="00B10F01" w:rsidRDefault="00B85571" w:rsidP="00B85571">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43D3765B" w14:textId="77777777" w:rsidR="00B85571" w:rsidRPr="00B10F01" w:rsidRDefault="00B85571" w:rsidP="00B85571">
      <w:pPr>
        <w:pStyle w:val="Heading1"/>
        <w:spacing w:line="480" w:lineRule="auto"/>
        <w:jc w:val="center"/>
        <w:rPr>
          <w:rFonts w:cs="Times New Roman"/>
          <w:szCs w:val="24"/>
          <w14:textOutline w14:w="0" w14:cap="flat" w14:cmpd="sng" w14:algn="ctr">
            <w14:noFill/>
            <w14:prstDash w14:val="solid"/>
            <w14:round/>
          </w14:textOutline>
        </w:rPr>
      </w:pPr>
      <w:bookmarkStart w:id="139" w:name="_Toc201814189"/>
      <w:bookmarkStart w:id="140" w:name="_Toc202254891"/>
      <w:r w:rsidRPr="00B10F01">
        <w:rPr>
          <w:rFonts w:cs="Times New Roman"/>
          <w:szCs w:val="24"/>
          <w14:textOutline w14:w="0" w14:cap="flat" w14:cmpd="sng" w14:algn="ctr">
            <w14:noFill/>
            <w14:prstDash w14:val="solid"/>
            <w14:round/>
          </w14:textOutline>
        </w:rPr>
        <w:t>CHAPTER FIVE</w:t>
      </w:r>
      <w:bookmarkEnd w:id="139"/>
      <w:bookmarkEnd w:id="140"/>
    </w:p>
    <w:p w14:paraId="22705308"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1" w:name="_Toc201814190"/>
      <w:bookmarkStart w:id="142" w:name="_Toc202254892"/>
      <w:r>
        <w:rPr>
          <w:rFonts w:ascii="Times New Roman" w:hAnsi="Times New Roman" w:cs="Times New Roman"/>
          <w:color w:val="000000" w:themeColor="text1"/>
          <w:sz w:val="24"/>
          <w:szCs w:val="24"/>
          <w14:textOutline w14:w="0" w14:cap="flat" w14:cmpd="sng" w14:algn="ctr">
            <w14:noFill/>
            <w14:prstDash w14:val="solid"/>
            <w14:round/>
          </w14:textOutline>
        </w:rPr>
        <w:t>5.0</w:t>
      </w:r>
      <w:r>
        <w:rPr>
          <w:rFonts w:ascii="Times New Roman" w:hAnsi="Times New Roman" w:cs="Times New Roman"/>
          <w:color w:val="000000" w:themeColor="text1"/>
          <w:sz w:val="24"/>
          <w:szCs w:val="24"/>
          <w14:textOutline w14:w="0" w14:cap="flat" w14:cmpd="sng" w14:algn="ctr">
            <w14:noFill/>
            <w14:prstDash w14:val="solid"/>
            <w14:round/>
          </w14:textOutline>
        </w:rPr>
        <w:tab/>
        <w: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ONCLUSION</w:t>
      </w:r>
      <w:bookmarkEnd w:id="141"/>
      <w:bookmarkEnd w:id="142"/>
    </w:p>
    <w:p w14:paraId="4A2E28CE" w14:textId="77777777" w:rsidR="00B85571" w:rsidRPr="00B10F01" w:rsidRDefault="00B85571" w:rsidP="00B85571">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sz w:val="24"/>
          <w:szCs w:val="24"/>
        </w:rPr>
        <w:t xml:space="preserve">In this project, a simple and efficient PWM solar charge controller is designed and installed for a PV system. The des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uses pulse width modulation technology to adjust the charging rate of the battery by rapidly switching the connection between the solar panel and the battery ON and OFF. It also modulates the width (duration) of the pulse of current sent to the battery depending on the battery’s charge level. The PWM controllers employ a three-stage charging process, such as bulk charging, absorption charging, and float charging. The model is installed, connecting different parts such as the PV system, changeover switch, battery, inverter, and load. The designed PWM solar charge controller was put to the test in efficiency with the other two solar charge controllers. During the test conducted, it was noticed that the MPPT solar charge controller is more efficient and works more than the PWM due to the fact that it charges and delivers current at a faster rate. However, the PWM was also noticed to be efficient but at a lesser rate compared to the MPPT controller and also works more as a controller due to the fact that it regulates power more efficiently than the MPPT solar charge controller.</w:t>
      </w:r>
    </w:p>
    <w:p w14:paraId="67E04AF0" w14:textId="77777777" w:rsidR="00B85571" w:rsidRPr="00B10F01" w:rsidRDefault="00B85571" w:rsidP="00B85571">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3" w:name="_Toc201814191"/>
      <w:bookmarkStart w:id="144" w:name="_Toc202254893"/>
      <w:r>
        <w:rPr>
          <w:rFonts w:ascii="Times New Roman" w:hAnsi="Times New Roman" w:cs="Times New Roman"/>
          <w:color w:val="000000" w:themeColor="text1"/>
          <w:sz w:val="24"/>
          <w:szCs w:val="24"/>
          <w14:textOutline w14:w="0" w14:cap="flat" w14:cmpd="sng" w14:algn="ctr">
            <w14:noFill/>
            <w14:prstDash w14:val="solid"/>
            <w14:round/>
          </w14:textOutline>
        </w:rPr>
        <w:t>5.1</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COMMENDATION</w:t>
      </w:r>
      <w:bookmarkEnd w:id="143"/>
      <w:bookmarkEnd w:id="144"/>
    </w:p>
    <w:p w14:paraId="22A7CCCE" w14:textId="77777777" w:rsidR="00B85571" w:rsidRPr="00B10F01" w:rsidRDefault="00B85571" w:rsidP="00B85571">
      <w:pPr>
        <w:spacing w:line="480" w:lineRule="auto"/>
        <w:ind w:firstLine="360"/>
        <w:jc w:val="both"/>
        <w:rPr>
          <w:rFonts w:ascii="Times New Roman" w:hAnsi="Times New Roman" w:cs="Times New Roman"/>
          <w:sz w:val="24"/>
          <w:szCs w:val="24"/>
        </w:rPr>
      </w:pPr>
      <w:r w:rsidRPr="00B10F01">
        <w:rPr>
          <w:rFonts w:ascii="Times New Roman" w:hAnsi="Times New Roman" w:cs="Times New Roman"/>
          <w:sz w:val="24"/>
          <w:szCs w:val="24"/>
        </w:rPr>
        <w:t>Based on the analysis and experimental results of the PWM and MPPT solar charge controllers, the following recommendations are proposed for optimal solar charge controller selection and future improvements:</w:t>
      </w:r>
    </w:p>
    <w:p w14:paraId="1A68B8BB" w14:textId="77777777" w:rsidR="00B85571" w:rsidRPr="00B10F01" w:rsidRDefault="00B85571" w:rsidP="00B85571">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Use PWM controllers for small scale or budget constrained system</w:t>
      </w:r>
    </w:p>
    <w:p w14:paraId="3E8392C2" w14:textId="77777777" w:rsidR="00B85571" w:rsidRPr="00B10F01" w:rsidRDefault="00B85571" w:rsidP="00B85571">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MPPT controllers is preferable for high power or variable conditions</w:t>
      </w:r>
    </w:p>
    <w:p w14:paraId="58A1F87D" w14:textId="77777777" w:rsidR="00B85571" w:rsidRPr="00B10F01" w:rsidRDefault="00B85571" w:rsidP="00B85571">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Future designs could integrate adaptive PWM/MPPT switching to balance cost and efficiency based on real time conditions.</w:t>
      </w:r>
    </w:p>
    <w:p w14:paraId="58C6AF59" w14:textId="77777777" w:rsidR="00B85571" w:rsidRPr="00B10F01" w:rsidRDefault="00B85571" w:rsidP="00B85571">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Research into low cost MPPT algorithms (e.g; </w:t>
      </w:r>
      <w:proofErr w:type="spellStart"/>
      <w:r w:rsidRPr="00B10F01">
        <w:rPr>
          <w:rFonts w:ascii="Times New Roman" w:hAnsi="Times New Roman" w:cs="Times New Roman"/>
          <w:sz w:val="24"/>
          <w:szCs w:val="24"/>
        </w:rPr>
        <w:t>perthub</w:t>
      </w:r>
      <w:proofErr w:type="spellEnd"/>
      <w:r w:rsidRPr="00B10F01">
        <w:rPr>
          <w:rFonts w:ascii="Times New Roman" w:hAnsi="Times New Roman" w:cs="Times New Roman"/>
          <w:sz w:val="24"/>
          <w:szCs w:val="24"/>
        </w:rPr>
        <w:t xml:space="preserve"> &amp; observe optimization) could make MPPT more accessible.</w:t>
      </w:r>
    </w:p>
    <w:p w14:paraId="5941BE4D" w14:textId="77777777" w:rsidR="00B85571" w:rsidRPr="00B10F01" w:rsidRDefault="00B85571" w:rsidP="00B85571">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ing temperature compensation in PWM designs to enhance battery charging accuracy.</w:t>
      </w:r>
    </w:p>
    <w:p w14:paraId="4A2E6910" w14:textId="4BB3B42F" w:rsidR="00B85571" w:rsidRPr="00B10F01" w:rsidRDefault="00B85571" w:rsidP="00B85571">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ation of more than one solar panel in the installation setup.</w:t>
      </w:r>
    </w:p>
    <w:p w14:paraId="71816386" w14:textId="77777777" w:rsidR="00B85571" w:rsidRPr="00B10F01" w:rsidRDefault="00B85571" w:rsidP="00B85571">
      <w:pPr>
        <w:spacing w:line="480" w:lineRule="auto"/>
        <w:jc w:val="both"/>
        <w:rPr>
          <w:rFonts w:ascii="Times New Roman" w:hAnsi="Times New Roman" w:cs="Times New Roman"/>
          <w:sz w:val="24"/>
          <w:szCs w:val="24"/>
        </w:rPr>
      </w:pPr>
    </w:p>
    <w:p w14:paraId="0BD40E49" w14:textId="77777777" w:rsidR="00B85571" w:rsidRPr="00B10F01" w:rsidRDefault="00B85571" w:rsidP="00B85571">
      <w:pPr>
        <w:spacing w:line="480" w:lineRule="auto"/>
        <w:jc w:val="both"/>
        <w:rPr>
          <w:rFonts w:ascii="Times New Roman" w:hAnsi="Times New Roman" w:cs="Times New Roman"/>
          <w:sz w:val="24"/>
          <w:szCs w:val="24"/>
        </w:rPr>
      </w:pPr>
    </w:p>
    <w:p w14:paraId="6134AAB5" w14:textId="77777777" w:rsidR="00B85571" w:rsidRPr="00B10F01" w:rsidRDefault="00B85571" w:rsidP="00B85571">
      <w:pPr>
        <w:spacing w:line="480" w:lineRule="auto"/>
        <w:jc w:val="both"/>
        <w:rPr>
          <w:rFonts w:ascii="Times New Roman" w:hAnsi="Times New Roman" w:cs="Times New Roman"/>
          <w:sz w:val="24"/>
          <w:szCs w:val="24"/>
        </w:rPr>
      </w:pPr>
    </w:p>
    <w:p w14:paraId="3C85D7B1" w14:textId="77777777" w:rsidR="00B85571" w:rsidRPr="00B10F01" w:rsidRDefault="00B85571" w:rsidP="00B85571">
      <w:pPr>
        <w:spacing w:line="480" w:lineRule="auto"/>
        <w:jc w:val="both"/>
        <w:rPr>
          <w:rFonts w:ascii="Times New Roman" w:hAnsi="Times New Roman" w:cs="Times New Roman"/>
          <w:sz w:val="24"/>
          <w:szCs w:val="24"/>
        </w:rPr>
      </w:pPr>
    </w:p>
    <w:p w14:paraId="75B07764" w14:textId="77777777" w:rsidR="00B85571" w:rsidRPr="00B10F01" w:rsidRDefault="00B85571" w:rsidP="00B85571">
      <w:pPr>
        <w:spacing w:line="480" w:lineRule="auto"/>
        <w:jc w:val="both"/>
        <w:rPr>
          <w:rFonts w:ascii="Times New Roman" w:hAnsi="Times New Roman" w:cs="Times New Roman"/>
          <w:sz w:val="24"/>
          <w:szCs w:val="24"/>
        </w:rPr>
      </w:pPr>
    </w:p>
    <w:p w14:paraId="0DE12C38" w14:textId="77777777" w:rsidR="00B85571" w:rsidRPr="00B10F01" w:rsidRDefault="00B85571" w:rsidP="00B85571">
      <w:pPr>
        <w:spacing w:line="480" w:lineRule="auto"/>
        <w:jc w:val="both"/>
        <w:rPr>
          <w:rFonts w:ascii="Times New Roman" w:hAnsi="Times New Roman" w:cs="Times New Roman"/>
          <w:sz w:val="24"/>
          <w:szCs w:val="24"/>
        </w:rPr>
      </w:pPr>
    </w:p>
    <w:p w14:paraId="126A219C" w14:textId="77777777" w:rsidR="00B85571" w:rsidRPr="00B10F01" w:rsidRDefault="00B85571" w:rsidP="00B85571">
      <w:pPr>
        <w:spacing w:line="480" w:lineRule="auto"/>
        <w:jc w:val="both"/>
        <w:rPr>
          <w:rFonts w:ascii="Times New Roman" w:hAnsi="Times New Roman" w:cs="Times New Roman"/>
          <w:sz w:val="24"/>
          <w:szCs w:val="24"/>
        </w:rPr>
      </w:pPr>
    </w:p>
    <w:p w14:paraId="0C98192B" w14:textId="77777777" w:rsidR="00B85571" w:rsidRPr="00B10F01" w:rsidRDefault="00B85571" w:rsidP="00B85571">
      <w:pPr>
        <w:spacing w:line="480" w:lineRule="auto"/>
        <w:jc w:val="both"/>
        <w:rPr>
          <w:rFonts w:ascii="Times New Roman" w:hAnsi="Times New Roman" w:cs="Times New Roman"/>
          <w:sz w:val="24"/>
          <w:szCs w:val="24"/>
        </w:rPr>
      </w:pPr>
    </w:p>
    <w:p w14:paraId="420A42A4" w14:textId="77777777" w:rsidR="00B85571" w:rsidRPr="00B10F01" w:rsidRDefault="00B85571" w:rsidP="00B85571">
      <w:pPr>
        <w:spacing w:line="480" w:lineRule="auto"/>
        <w:jc w:val="both"/>
        <w:rPr>
          <w:rFonts w:ascii="Times New Roman" w:hAnsi="Times New Roman" w:cs="Times New Roman"/>
          <w:sz w:val="24"/>
          <w:szCs w:val="24"/>
        </w:rPr>
      </w:pPr>
    </w:p>
    <w:p w14:paraId="1EAB5403" w14:textId="77777777" w:rsidR="00B85571" w:rsidRPr="00B10F01" w:rsidRDefault="00B85571" w:rsidP="00B85571">
      <w:pPr>
        <w:spacing w:line="480" w:lineRule="auto"/>
        <w:jc w:val="both"/>
        <w:rPr>
          <w:rFonts w:ascii="Times New Roman" w:hAnsi="Times New Roman" w:cs="Times New Roman"/>
          <w:sz w:val="24"/>
          <w:szCs w:val="24"/>
        </w:rPr>
      </w:pPr>
    </w:p>
    <w:p w14:paraId="2DC2C70A" w14:textId="77777777" w:rsidR="00B85571" w:rsidRPr="00B10F01" w:rsidRDefault="00B85571" w:rsidP="00B85571">
      <w:pPr>
        <w:spacing w:line="480" w:lineRule="auto"/>
        <w:jc w:val="both"/>
        <w:rPr>
          <w:rFonts w:ascii="Times New Roman" w:hAnsi="Times New Roman" w:cs="Times New Roman"/>
          <w:sz w:val="24"/>
          <w:szCs w:val="24"/>
        </w:rPr>
      </w:pPr>
    </w:p>
    <w:p w14:paraId="245A9D35" w14:textId="77777777" w:rsidR="00B85571" w:rsidRPr="00B10F01" w:rsidRDefault="00B85571" w:rsidP="00B85571">
      <w:pPr>
        <w:spacing w:line="480" w:lineRule="auto"/>
        <w:jc w:val="both"/>
        <w:rPr>
          <w:rFonts w:ascii="Times New Roman" w:hAnsi="Times New Roman" w:cs="Times New Roman"/>
          <w:sz w:val="24"/>
          <w:szCs w:val="24"/>
        </w:rPr>
      </w:pPr>
    </w:p>
    <w:p w14:paraId="434DB42C" w14:textId="77777777" w:rsidR="00B85571" w:rsidRPr="00B10F01" w:rsidRDefault="00B85571" w:rsidP="00B85571">
      <w:pPr>
        <w:spacing w:line="480" w:lineRule="auto"/>
        <w:jc w:val="both"/>
        <w:rPr>
          <w:rFonts w:ascii="Times New Roman" w:hAnsi="Times New Roman" w:cs="Times New Roman"/>
          <w:sz w:val="24"/>
          <w:szCs w:val="24"/>
        </w:rPr>
      </w:pPr>
    </w:p>
    <w:p w14:paraId="1705E57C" w14:textId="77777777" w:rsidR="00B85571" w:rsidRPr="00B10F01" w:rsidRDefault="00B85571" w:rsidP="00B85571">
      <w:pPr>
        <w:spacing w:line="480" w:lineRule="auto"/>
        <w:jc w:val="both"/>
        <w:rPr>
          <w:rFonts w:ascii="Times New Roman" w:hAnsi="Times New Roman" w:cs="Times New Roman"/>
          <w:sz w:val="24"/>
          <w:szCs w:val="24"/>
        </w:rPr>
      </w:pPr>
    </w:p>
    <w:p w14:paraId="5841964B" w14:textId="77777777" w:rsidR="00B85571" w:rsidRPr="00B10F01" w:rsidRDefault="00B85571" w:rsidP="00B85571">
      <w:pPr>
        <w:spacing w:line="480" w:lineRule="auto"/>
        <w:jc w:val="both"/>
        <w:rPr>
          <w:rFonts w:ascii="Times New Roman" w:hAnsi="Times New Roman" w:cs="Times New Roman"/>
          <w:sz w:val="24"/>
          <w:szCs w:val="24"/>
        </w:rPr>
      </w:pPr>
    </w:p>
    <w:p w14:paraId="672FA9B0" w14:textId="77777777" w:rsidR="00B85571" w:rsidRDefault="00B85571" w:rsidP="00B85571">
      <w:pPr>
        <w:tabs>
          <w:tab w:val="left" w:pos="1500"/>
        </w:tabs>
        <w:spacing w:line="480" w:lineRule="auto"/>
        <w:jc w:val="both"/>
        <w:rPr>
          <w:rFonts w:ascii="Times New Roman" w:hAnsi="Times New Roman" w:cs="Times New Roman"/>
          <w:sz w:val="24"/>
          <w:szCs w:val="24"/>
        </w:rPr>
      </w:pPr>
    </w:p>
    <w:p w14:paraId="2A8DBB1A" w14:textId="77777777" w:rsidR="00B85571" w:rsidRPr="00F05617" w:rsidRDefault="00B85571" w:rsidP="00B85571">
      <w:pPr>
        <w:pStyle w:val="Heading1"/>
        <w:spacing w:line="480" w:lineRule="auto"/>
        <w:jc w:val="center"/>
        <w:rPr>
          <w:rFonts w:cs="Times New Roman"/>
          <w:szCs w:val="24"/>
        </w:rPr>
      </w:pPr>
      <w:bookmarkStart w:id="145" w:name="_Toc201814192"/>
      <w:bookmarkStart w:id="146" w:name="_Toc202254894"/>
      <w:r w:rsidRPr="00F05617">
        <w:rPr>
          <w:rFonts w:cs="Times New Roman"/>
          <w:szCs w:val="24"/>
        </w:rPr>
        <w:t>APPENDIX I</w:t>
      </w:r>
      <w:bookmarkEnd w:id="145"/>
      <w:bookmarkEnd w:id="146"/>
    </w:p>
    <w:p w14:paraId="1A4F9915" w14:textId="77777777" w:rsidR="00B85571" w:rsidRPr="00B10F01" w:rsidRDefault="00B85571" w:rsidP="00B85571">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218A869" wp14:editId="57017C57">
                <wp:simplePos x="0" y="0"/>
                <wp:positionH relativeFrom="column">
                  <wp:posOffset>38099</wp:posOffset>
                </wp:positionH>
                <wp:positionV relativeFrom="paragraph">
                  <wp:posOffset>1369060</wp:posOffset>
                </wp:positionV>
                <wp:extent cx="1476375" cy="276225"/>
                <wp:effectExtent l="0" t="0" r="9525" b="9525"/>
                <wp:wrapNone/>
                <wp:docPr id="19" name="Text Box 19"/>
                <wp:cNvGraphicFramePr/>
                <a:graphic xmlns:a="http://schemas.openxmlformats.org/drawingml/2006/main">
                  <a:graphicData uri="http://schemas.microsoft.com/office/word/2010/wordprocessingShape">
                    <wps:wsp>
                      <wps:cNvSpPr txBox="1"/>
                      <wps:spPr>
                        <a:xfrm>
                          <a:off x="0" y="0"/>
                          <a:ext cx="147637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A1EFC69" w14:textId="77777777" w:rsidR="00B85571" w:rsidRDefault="00B85571" w:rsidP="00B85571">
                            <w:r>
                              <w:t>DIGITAL MULTI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218A869" id="_x0000_t202" coordsize="21600,21600" o:spt="202" path="m,l,21600r21600,l21600,xe">
                <v:stroke joinstyle="miter"/>
                <v:path gradientshapeok="t" o:connecttype="rect"/>
              </v:shapetype>
              <v:shape id="Text Box 19" o:spid="_x0000_s1026" type="#_x0000_t202" style="position:absolute;left:0;text-align:left;margin-left:3pt;margin-top:107.8pt;width:116.25pt;height:21.7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" fillcolor="white [3201]" stroked="f" strokeweight=".5pt">
                <v:textbox>
                  <w:txbxContent>
                    <w:p w14:paraId="5A1EFC69" w14:textId="77777777" w:rsidR="00B85571" w:rsidRDefault="00B85571" w:rsidP="00B85571">
                      <w:r>
                        <w:t>DIGITAL MULTIMETER</w:t>
                      </w:r>
                    </w:p>
                  </w:txbxContent>
                </v:textbox>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6F0BF849" wp14:editId="3940EAD4">
                <wp:simplePos x="0" y="0"/>
                <wp:positionH relativeFrom="column">
                  <wp:posOffset>1923415</wp:posOffset>
                </wp:positionH>
                <wp:positionV relativeFrom="paragraph">
                  <wp:posOffset>1340485</wp:posOffset>
                </wp:positionV>
                <wp:extent cx="1247775" cy="266700"/>
                <wp:effectExtent l="0" t="0" r="9525" b="0"/>
                <wp:wrapNone/>
                <wp:docPr id="24" name="Text Box 2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9129238" w14:textId="77777777" w:rsidR="00B85571" w:rsidRDefault="00B85571" w:rsidP="00B85571">
                            <w:pPr>
                              <w:jc w:val="center"/>
                            </w:pPr>
                            <w:r>
                              <w:t>PLIER</w:t>
                            </w:r>
                          </w:p>
                          <w:p w14:paraId="388047BC" w14:textId="77777777" w:rsidR="00B85571" w:rsidRDefault="00B85571" w:rsidP="00B855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0BF849" id="Text Box 24" o:spid="_x0000_s1027" type="#_x0000_t202" style="position:absolute;left:0;text-align:left;margin-left:151.45pt;margin-top:105.55pt;width:98.25pt;height: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" fillcolor="white [3201]" stroked="f" strokeweight=".5pt">
                <v:textbox>
                  <w:txbxContent>
                    <w:p w14:paraId="59129238" w14:textId="77777777" w:rsidR="00B85571" w:rsidRDefault="00B85571" w:rsidP="00B85571">
                      <w:pPr>
                        <w:jc w:val="center"/>
                      </w:pPr>
                      <w:r>
                        <w:t>PLIER</w:t>
                      </w:r>
                    </w:p>
                    <w:p w14:paraId="388047BC" w14:textId="77777777" w:rsidR="00B85571" w:rsidRDefault="00B85571" w:rsidP="00B85571"/>
                  </w:txbxContent>
                </v:textbox>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0A7D867C" wp14:editId="0C9CF0C2">
                <wp:simplePos x="0" y="0"/>
                <wp:positionH relativeFrom="column">
                  <wp:posOffset>4305300</wp:posOffset>
                </wp:positionH>
                <wp:positionV relativeFrom="paragraph">
                  <wp:posOffset>1340485</wp:posOffset>
                </wp:positionV>
                <wp:extent cx="1247775" cy="266700"/>
                <wp:effectExtent l="0" t="0" r="9525" b="0"/>
                <wp:wrapNone/>
                <wp:docPr id="26" name="Text Box 26"/>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42716F" w14:textId="77777777" w:rsidR="00B85571" w:rsidRDefault="00B85571" w:rsidP="00B85571">
                            <w:pPr>
                              <w:jc w:val="center"/>
                            </w:pPr>
                            <w:r>
                              <w:t>CUTTER</w:t>
                            </w:r>
                          </w:p>
                          <w:p w14:paraId="48067B4D" w14:textId="77777777" w:rsidR="00B85571" w:rsidRDefault="00B85571" w:rsidP="00B855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7D867C" id="Text Box 26" o:spid="_x0000_s1028" type="#_x0000_t202" style="position:absolute;left:0;text-align:left;margin-left:339pt;margin-top:105.55pt;width:98.25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" fillcolor="white [3201]" stroked="f" strokeweight=".5pt">
                <v:textbox>
                  <w:txbxContent>
                    <w:p w14:paraId="1842716F" w14:textId="77777777" w:rsidR="00B85571" w:rsidRDefault="00B85571" w:rsidP="00B85571">
                      <w:pPr>
                        <w:jc w:val="center"/>
                      </w:pPr>
                      <w:r>
                        <w:t>CUTTER</w:t>
                      </w:r>
                    </w:p>
                    <w:p w14:paraId="48067B4D" w14:textId="77777777" w:rsidR="00B85571" w:rsidRDefault="00B85571" w:rsidP="00B85571"/>
                  </w:txbxContent>
                </v:textbox>
              </v:shape>
            </w:pict>
          </mc:Fallback>
        </mc:AlternateContent>
      </w:r>
      <w:r w:rsidRPr="00B10F01">
        <w:rPr>
          <w:rFonts w:ascii="Times New Roman" w:hAnsi="Times New Roman" w:cs="Times New Roman"/>
          <w:noProof/>
          <w:sz w:val="24"/>
          <w:szCs w:val="24"/>
        </w:rPr>
        <w:drawing>
          <wp:inline distT="0" distB="0" distL="0" distR="0" wp14:anchorId="7BCCEE4E" wp14:editId="7FDF3080">
            <wp:extent cx="1276350" cy="1276350"/>
            <wp:effectExtent l="0" t="0" r="0" b="0"/>
            <wp:docPr id="16" name="Picture 16" descr="C:\Users\user1\Desktop\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1\Desktop\Picture1.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76350" cy="1276350"/>
                    </a:xfrm>
                    <a:prstGeom prst="rect">
                      <a:avLst/>
                    </a:prstGeom>
                    <a:noFill/>
                    <a:ln>
                      <a:noFill/>
                    </a:ln>
                  </pic:spPr>
                </pic:pic>
              </a:graphicData>
            </a:graphic>
          </wp:inline>
        </w:drawing>
      </w:r>
      <w:r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30549C9B" wp14:editId="3908B4C2">
            <wp:extent cx="1543587" cy="9620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li.jpg"/>
                    <pic:cNvPicPr/>
                  </pic:nvPicPr>
                  <pic:blipFill>
                    <a:blip r:embed="rId35">
                      <a:extLst>
                        <a:ext uri="{28A0092B-C50C-407E-A947-70E740481C1C}">
                          <a14:useLocalDpi xmlns:a14="http://schemas.microsoft.com/office/drawing/2010/main" val="0"/>
                        </a:ext>
                      </a:extLst>
                    </a:blip>
                    <a:stretch>
                      <a:fillRect/>
                    </a:stretch>
                  </pic:blipFill>
                  <pic:spPr>
                    <a:xfrm>
                      <a:off x="0" y="0"/>
                      <a:ext cx="1553438" cy="968165"/>
                    </a:xfrm>
                    <a:prstGeom prst="rect">
                      <a:avLst/>
                    </a:prstGeom>
                  </pic:spPr>
                </pic:pic>
              </a:graphicData>
            </a:graphic>
          </wp:inline>
        </w:drawing>
      </w:r>
      <w:r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1E0B5723" wp14:editId="341A9954">
            <wp:extent cx="904823" cy="115614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utter.jpg"/>
                    <pic:cNvPicPr/>
                  </pic:nvPicPr>
                  <pic:blipFill>
                    <a:blip r:embed="rId36" cstate="print">
                      <a:extLst>
                        <a:ext uri="{28A0092B-C50C-407E-A947-70E740481C1C}">
                          <a14:useLocalDpi xmlns:a14="http://schemas.microsoft.com/office/drawing/2010/main" val="0"/>
                        </a:ext>
                      </a:extLst>
                    </a:blip>
                    <a:stretch>
                      <a:fillRect/>
                    </a:stretch>
                  </pic:blipFill>
                  <pic:spPr>
                    <a:xfrm flipH="1">
                      <a:off x="0" y="0"/>
                      <a:ext cx="908736" cy="1161139"/>
                    </a:xfrm>
                    <a:prstGeom prst="rect">
                      <a:avLst/>
                    </a:prstGeom>
                  </pic:spPr>
                </pic:pic>
              </a:graphicData>
            </a:graphic>
          </wp:inline>
        </w:drawing>
      </w:r>
    </w:p>
    <w:p w14:paraId="7AB07CCA" w14:textId="77777777" w:rsidR="00B85571" w:rsidRPr="00B10F01" w:rsidRDefault="00B85571" w:rsidP="00B85571">
      <w:pPr>
        <w:tabs>
          <w:tab w:val="left" w:pos="1500"/>
        </w:tabs>
        <w:spacing w:line="480" w:lineRule="auto"/>
        <w:jc w:val="both"/>
        <w:rPr>
          <w:rFonts w:ascii="Times New Roman" w:hAnsi="Times New Roman" w:cs="Times New Roman"/>
          <w:sz w:val="24"/>
          <w:szCs w:val="24"/>
        </w:rPr>
      </w:pPr>
    </w:p>
    <w:p w14:paraId="5FB03A22" w14:textId="77777777" w:rsidR="00B85571" w:rsidRPr="00B10F01" w:rsidRDefault="00B85571" w:rsidP="00B85571">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7B790D85" wp14:editId="6E0897A2">
                <wp:simplePos x="0" y="0"/>
                <wp:positionH relativeFrom="margin">
                  <wp:posOffset>4476750</wp:posOffset>
                </wp:positionH>
                <wp:positionV relativeFrom="paragraph">
                  <wp:posOffset>1339850</wp:posOffset>
                </wp:positionV>
                <wp:extent cx="1409700" cy="266700"/>
                <wp:effectExtent l="0" t="0" r="0" b="0"/>
                <wp:wrapNone/>
                <wp:docPr id="2946" name="Text Box 2946"/>
                <wp:cNvGraphicFramePr/>
                <a:graphic xmlns:a="http://schemas.openxmlformats.org/drawingml/2006/main">
                  <a:graphicData uri="http://schemas.microsoft.com/office/word/2010/wordprocessingShape">
                    <wps:wsp>
                      <wps:cNvSpPr txBox="1"/>
                      <wps:spPr>
                        <a:xfrm>
                          <a:off x="0" y="0"/>
                          <a:ext cx="140970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DADBB14" w14:textId="77777777" w:rsidR="00B85571" w:rsidRDefault="00B85571" w:rsidP="00B85571">
                            <w:pPr>
                              <w:jc w:val="center"/>
                            </w:pPr>
                            <w:r>
                              <w:t>PVC TRUNKING PIPE</w:t>
                            </w:r>
                          </w:p>
                          <w:p w14:paraId="7CEEC3E8" w14:textId="77777777" w:rsidR="00B85571" w:rsidRDefault="00B85571" w:rsidP="00B855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790D85" id="Text Box 2946" o:spid="_x0000_s1029" type="#_x0000_t202" style="position:absolute;left:0;text-align:left;margin-left:352.5pt;margin-top:105.5pt;width:111pt;height:21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" fillcolor="white [3201]" stroked="f" strokeweight=".5pt">
                <v:textbox>
                  <w:txbxContent>
                    <w:p w14:paraId="2DADBB14" w14:textId="77777777" w:rsidR="00B85571" w:rsidRDefault="00B85571" w:rsidP="00B85571">
                      <w:pPr>
                        <w:jc w:val="center"/>
                      </w:pPr>
                      <w:r>
                        <w:t>PVC TRUNKING PIPE</w:t>
                      </w:r>
                    </w:p>
                    <w:p w14:paraId="7CEEC3E8" w14:textId="77777777" w:rsidR="00B85571" w:rsidRDefault="00B85571" w:rsidP="00B85571"/>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AAE067B" wp14:editId="613B746C">
                <wp:simplePos x="0" y="0"/>
                <wp:positionH relativeFrom="margin">
                  <wp:posOffset>2028825</wp:posOffset>
                </wp:positionH>
                <wp:positionV relativeFrom="paragraph">
                  <wp:posOffset>1263015</wp:posOffset>
                </wp:positionV>
                <wp:extent cx="1247775" cy="266700"/>
                <wp:effectExtent l="0" t="0" r="9525" b="0"/>
                <wp:wrapNone/>
                <wp:docPr id="2944" name="Text Box 294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AC96F32" w14:textId="77777777" w:rsidR="00B85571" w:rsidRDefault="00B85571" w:rsidP="00B85571">
                            <w:pPr>
                              <w:jc w:val="center"/>
                            </w:pPr>
                            <w:r>
                              <w:t>TORNADO NAIL</w:t>
                            </w:r>
                          </w:p>
                          <w:p w14:paraId="4CBBB0D9" w14:textId="77777777" w:rsidR="00B85571" w:rsidRDefault="00B85571" w:rsidP="00B855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AE067B" id="Text Box 2944" o:spid="_x0000_s1030" type="#_x0000_t202" style="position:absolute;left:0;text-align:left;margin-left:159.75pt;margin-top:99.45pt;width:98.25pt;height:21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" fillcolor="white [3201]" stroked="f" strokeweight=".5pt">
                <v:textbox>
                  <w:txbxContent>
                    <w:p w14:paraId="6AC96F32" w14:textId="77777777" w:rsidR="00B85571" w:rsidRDefault="00B85571" w:rsidP="00B85571">
                      <w:pPr>
                        <w:jc w:val="center"/>
                      </w:pPr>
                      <w:r>
                        <w:t>TORNADO NAIL</w:t>
                      </w:r>
                    </w:p>
                    <w:p w14:paraId="4CBBB0D9" w14:textId="77777777" w:rsidR="00B85571" w:rsidRDefault="00B85571" w:rsidP="00B85571"/>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40EE47F9" wp14:editId="104BF526">
                <wp:simplePos x="0" y="0"/>
                <wp:positionH relativeFrom="margin">
                  <wp:align>left</wp:align>
                </wp:positionH>
                <wp:positionV relativeFrom="paragraph">
                  <wp:posOffset>1263015</wp:posOffset>
                </wp:positionV>
                <wp:extent cx="1247775" cy="266700"/>
                <wp:effectExtent l="0" t="0" r="9525" b="0"/>
                <wp:wrapNone/>
                <wp:docPr id="30" name="Text Box 30"/>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6A3B100" w14:textId="77777777" w:rsidR="00B85571" w:rsidRDefault="00B85571" w:rsidP="00B85571">
                            <w:pPr>
                              <w:jc w:val="center"/>
                            </w:pPr>
                            <w:r>
                              <w:t>MEASURING TAPE</w:t>
                            </w:r>
                          </w:p>
                          <w:p w14:paraId="60CA3453" w14:textId="77777777" w:rsidR="00B85571" w:rsidRDefault="00B85571" w:rsidP="00B855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EE47F9" id="Text Box 30" o:spid="_x0000_s1031" type="#_x0000_t202" style="position:absolute;left:0;text-align:left;margin-left:0;margin-top:99.45pt;width:98.25pt;height:21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" fillcolor="white [3201]" stroked="f" strokeweight=".5pt">
                <v:textbox>
                  <w:txbxContent>
                    <w:p w14:paraId="56A3B100" w14:textId="77777777" w:rsidR="00B85571" w:rsidRDefault="00B85571" w:rsidP="00B85571">
                      <w:pPr>
                        <w:jc w:val="center"/>
                      </w:pPr>
                      <w:r>
                        <w:t>MEASURING TAPE</w:t>
                      </w:r>
                    </w:p>
                    <w:p w14:paraId="60CA3453" w14:textId="77777777" w:rsidR="00B85571" w:rsidRDefault="00B85571" w:rsidP="00B85571"/>
                  </w:txbxContent>
                </v:textbox>
                <w10:wrap anchorx="margin"/>
              </v:shape>
            </w:pict>
          </mc:Fallback>
        </mc:AlternateContent>
      </w:r>
      <w:r w:rsidRPr="00B10F01">
        <w:rPr>
          <w:rFonts w:ascii="Times New Roman" w:hAnsi="Times New Roman" w:cs="Times New Roman"/>
          <w:noProof/>
          <w:sz w:val="24"/>
          <w:szCs w:val="24"/>
        </w:rPr>
        <w:drawing>
          <wp:inline distT="0" distB="0" distL="0" distR="0" wp14:anchorId="4D08768A" wp14:editId="58B86DC3">
            <wp:extent cx="1294677" cy="1143000"/>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eas.jpg"/>
                    <pic:cNvPicPr/>
                  </pic:nvPicPr>
                  <pic:blipFill>
                    <a:blip r:embed="rId37">
                      <a:extLst>
                        <a:ext uri="{28A0092B-C50C-407E-A947-70E740481C1C}">
                          <a14:useLocalDpi xmlns:a14="http://schemas.microsoft.com/office/drawing/2010/main" val="0"/>
                        </a:ext>
                      </a:extLst>
                    </a:blip>
                    <a:stretch>
                      <a:fillRect/>
                    </a:stretch>
                  </pic:blipFill>
                  <pic:spPr>
                    <a:xfrm>
                      <a:off x="0" y="0"/>
                      <a:ext cx="1304299" cy="1151495"/>
                    </a:xfrm>
                    <a:prstGeom prst="rect">
                      <a:avLst/>
                    </a:prstGeom>
                  </pic:spPr>
                </pic:pic>
              </a:graphicData>
            </a:graphic>
          </wp:inline>
        </w:drawing>
      </w:r>
      <w:r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t xml:space="preserve">         </w:t>
      </w:r>
      <w:r w:rsidRPr="00B10F01">
        <w:rPr>
          <w:rFonts w:ascii="Times New Roman" w:hAnsi="Times New Roman" w:cs="Times New Roman"/>
          <w:noProof/>
          <w:sz w:val="24"/>
          <w:szCs w:val="24"/>
        </w:rPr>
        <w:drawing>
          <wp:inline distT="0" distB="0" distL="0" distR="0" wp14:anchorId="3657C5AE" wp14:editId="60477701">
            <wp:extent cx="1285875" cy="12858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ail.jpg"/>
                    <pic:cNvPicPr/>
                  </pic:nvPicPr>
                  <pic:blipFill>
                    <a:blip r:embed="rId38">
                      <a:extLst>
                        <a:ext uri="{28A0092B-C50C-407E-A947-70E740481C1C}">
                          <a14:useLocalDpi xmlns:a14="http://schemas.microsoft.com/office/drawing/2010/main" val="0"/>
                        </a:ext>
                      </a:extLst>
                    </a:blip>
                    <a:stretch>
                      <a:fillRect/>
                    </a:stretch>
                  </pic:blipFill>
                  <pic:spPr>
                    <a:xfrm>
                      <a:off x="0" y="0"/>
                      <a:ext cx="1285875" cy="1285875"/>
                    </a:xfrm>
                    <a:prstGeom prst="rect">
                      <a:avLst/>
                    </a:prstGeom>
                  </pic:spPr>
                </pic:pic>
              </a:graphicData>
            </a:graphic>
          </wp:inline>
        </w:drawing>
      </w:r>
      <w:r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30AD568D" wp14:editId="04DE3C5D">
            <wp:extent cx="1190625" cy="1190625"/>
            <wp:effectExtent l="0" t="0" r="9525" b="9525"/>
            <wp:docPr id="2945" name="Picture 2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5" name="pvc.jpg"/>
                    <pic:cNvPicPr/>
                  </pic:nvPicPr>
                  <pic:blipFill>
                    <a:blip r:embed="rId39">
                      <a:extLst>
                        <a:ext uri="{28A0092B-C50C-407E-A947-70E740481C1C}">
                          <a14:useLocalDpi xmlns:a14="http://schemas.microsoft.com/office/drawing/2010/main" val="0"/>
                        </a:ext>
                      </a:extLst>
                    </a:blip>
                    <a:stretch>
                      <a:fillRect/>
                    </a:stretch>
                  </pic:blipFill>
                  <pic:spPr>
                    <a:xfrm>
                      <a:off x="0" y="0"/>
                      <a:ext cx="1190625" cy="1190625"/>
                    </a:xfrm>
                    <a:prstGeom prst="rect">
                      <a:avLst/>
                    </a:prstGeom>
                  </pic:spPr>
                </pic:pic>
              </a:graphicData>
            </a:graphic>
          </wp:inline>
        </w:drawing>
      </w:r>
      <w:r w:rsidRPr="00B10F01">
        <w:rPr>
          <w:rFonts w:ascii="Times New Roman" w:hAnsi="Times New Roman" w:cs="Times New Roman"/>
          <w:sz w:val="24"/>
          <w:szCs w:val="24"/>
        </w:rPr>
        <w:t xml:space="preserve">  </w:t>
      </w:r>
    </w:p>
    <w:p w14:paraId="06B301A6" w14:textId="77777777" w:rsidR="00B85571" w:rsidRPr="00B10F01" w:rsidRDefault="00B85571" w:rsidP="00B85571">
      <w:pPr>
        <w:tabs>
          <w:tab w:val="left" w:pos="1500"/>
        </w:tabs>
        <w:spacing w:line="480" w:lineRule="auto"/>
        <w:jc w:val="both"/>
        <w:rPr>
          <w:rFonts w:ascii="Times New Roman" w:hAnsi="Times New Roman" w:cs="Times New Roman"/>
          <w:sz w:val="24"/>
          <w:szCs w:val="24"/>
        </w:rPr>
      </w:pPr>
    </w:p>
    <w:p w14:paraId="1C52E1DF" w14:textId="77777777" w:rsidR="00B85571" w:rsidRPr="00B10F01" w:rsidRDefault="00B85571" w:rsidP="00B85571">
      <w:pPr>
        <w:tabs>
          <w:tab w:val="left" w:pos="1500"/>
        </w:tabs>
        <w:spacing w:line="480" w:lineRule="auto"/>
        <w:jc w:val="both"/>
        <w:rPr>
          <w:rFonts w:ascii="Times New Roman" w:hAnsi="Times New Roman" w:cs="Times New Roman"/>
          <w:sz w:val="24"/>
          <w:szCs w:val="24"/>
        </w:rPr>
      </w:pPr>
    </w:p>
    <w:p w14:paraId="32AFF411" w14:textId="77777777" w:rsidR="00B85571" w:rsidRPr="00B10F01" w:rsidRDefault="00B85571" w:rsidP="00B85571">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5CBE66CB" wp14:editId="0F7A5DA1">
                <wp:simplePos x="0" y="0"/>
                <wp:positionH relativeFrom="margin">
                  <wp:posOffset>4171315</wp:posOffset>
                </wp:positionH>
                <wp:positionV relativeFrom="paragraph">
                  <wp:posOffset>1135380</wp:posOffset>
                </wp:positionV>
                <wp:extent cx="1076325" cy="266700"/>
                <wp:effectExtent l="0" t="0" r="9525" b="0"/>
                <wp:wrapNone/>
                <wp:docPr id="2949" name="Text Box 2949"/>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253B00" w14:textId="77777777" w:rsidR="00B85571" w:rsidRDefault="00B85571" w:rsidP="00B85571">
                            <w:pPr>
                              <w:jc w:val="center"/>
                            </w:pPr>
                            <w:r>
                              <w:t>SCREW DRIVER</w:t>
                            </w:r>
                          </w:p>
                          <w:p w14:paraId="11555A4D" w14:textId="77777777" w:rsidR="00B85571" w:rsidRDefault="00B85571" w:rsidP="00B855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E66CB" id="Text Box 2949" o:spid="_x0000_s1032" type="#_x0000_t202" style="position:absolute;left:0;text-align:left;margin-left:328.45pt;margin-top:89.4pt;width:84.75pt;height:21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" fillcolor="white [3201]" stroked="f" strokeweight=".5pt">
                <v:textbox>
                  <w:txbxContent>
                    <w:p w14:paraId="4A253B00" w14:textId="77777777" w:rsidR="00B85571" w:rsidRDefault="00B85571" w:rsidP="00B85571">
                      <w:pPr>
                        <w:jc w:val="center"/>
                      </w:pPr>
                      <w:r>
                        <w:t>SCREW DRIVER</w:t>
                      </w:r>
                    </w:p>
                    <w:p w14:paraId="11555A4D" w14:textId="77777777" w:rsidR="00B85571" w:rsidRDefault="00B85571" w:rsidP="00B85571"/>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6466A1D5" wp14:editId="505B58FF">
                <wp:simplePos x="0" y="0"/>
                <wp:positionH relativeFrom="margin">
                  <wp:posOffset>447675</wp:posOffset>
                </wp:positionH>
                <wp:positionV relativeFrom="paragraph">
                  <wp:posOffset>1146175</wp:posOffset>
                </wp:positionV>
                <wp:extent cx="1076325" cy="266700"/>
                <wp:effectExtent l="0" t="0" r="9525" b="0"/>
                <wp:wrapNone/>
                <wp:docPr id="28" name="Text Box 28"/>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210D935" w14:textId="77777777" w:rsidR="00B85571" w:rsidRDefault="00B85571" w:rsidP="00B85571">
                            <w:pPr>
                              <w:jc w:val="center"/>
                            </w:pPr>
                            <w:r>
                              <w:t>BLACK SCREW</w:t>
                            </w:r>
                          </w:p>
                          <w:p w14:paraId="6B699F0B" w14:textId="77777777" w:rsidR="00B85571" w:rsidRDefault="00B85571" w:rsidP="00B855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66A1D5" id="Text Box 28" o:spid="_x0000_s1033" type="#_x0000_t202" style="position:absolute;left:0;text-align:left;margin-left:35.25pt;margin-top:90.25pt;width:84.75pt;height:21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" fillcolor="white [3201]" stroked="f" strokeweight=".5pt">
                <v:textbox>
                  <w:txbxContent>
                    <w:p w14:paraId="5210D935" w14:textId="77777777" w:rsidR="00B85571" w:rsidRDefault="00B85571" w:rsidP="00B85571">
                      <w:pPr>
                        <w:jc w:val="center"/>
                      </w:pPr>
                      <w:r>
                        <w:t>BLACK SCREW</w:t>
                      </w:r>
                    </w:p>
                    <w:p w14:paraId="6B699F0B" w14:textId="77777777" w:rsidR="00B85571" w:rsidRDefault="00B85571" w:rsidP="00B85571"/>
                  </w:txbxContent>
                </v:textbox>
                <w10:wrap anchorx="margin"/>
              </v:shape>
            </w:pict>
          </mc:Fallback>
        </mc:AlternateContent>
      </w:r>
      <w:r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5B7208B3" wp14:editId="40C4A19B">
            <wp:extent cx="1229967" cy="1047750"/>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lack screw.jpg"/>
                    <pic:cNvPicPr/>
                  </pic:nvPicPr>
                  <pic:blipFill>
                    <a:blip r:embed="rId40">
                      <a:extLst>
                        <a:ext uri="{28A0092B-C50C-407E-A947-70E740481C1C}">
                          <a14:useLocalDpi xmlns:a14="http://schemas.microsoft.com/office/drawing/2010/main" val="0"/>
                        </a:ext>
                      </a:extLst>
                    </a:blip>
                    <a:stretch>
                      <a:fillRect/>
                    </a:stretch>
                  </pic:blipFill>
                  <pic:spPr>
                    <a:xfrm flipH="1">
                      <a:off x="0" y="0"/>
                      <a:ext cx="1241290" cy="1057395"/>
                    </a:xfrm>
                    <a:prstGeom prst="rect">
                      <a:avLst/>
                    </a:prstGeom>
                  </pic:spPr>
                </pic:pic>
              </a:graphicData>
            </a:graphic>
          </wp:inline>
        </w:drawing>
      </w:r>
      <w:r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52788456" wp14:editId="7479A697">
            <wp:extent cx="1616804" cy="1075910"/>
            <wp:effectExtent l="0" t="0" r="2540" b="0"/>
            <wp:docPr id="2948" name="Picture 2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8" name="screw driver.jpg"/>
                    <pic:cNvPicPr/>
                  </pic:nvPicPr>
                  <pic:blipFill>
                    <a:blip r:embed="rId41">
                      <a:extLst>
                        <a:ext uri="{28A0092B-C50C-407E-A947-70E740481C1C}">
                          <a14:useLocalDpi xmlns:a14="http://schemas.microsoft.com/office/drawing/2010/main" val="0"/>
                        </a:ext>
                      </a:extLst>
                    </a:blip>
                    <a:stretch>
                      <a:fillRect/>
                    </a:stretch>
                  </pic:blipFill>
                  <pic:spPr>
                    <a:xfrm>
                      <a:off x="0" y="0"/>
                      <a:ext cx="1646877" cy="1095922"/>
                    </a:xfrm>
                    <a:prstGeom prst="rect">
                      <a:avLst/>
                    </a:prstGeom>
                  </pic:spPr>
                </pic:pic>
              </a:graphicData>
            </a:graphic>
          </wp:inline>
        </w:drawing>
      </w:r>
    </w:p>
    <w:p w14:paraId="2332F1AA" w14:textId="77777777" w:rsidR="00B85571" w:rsidRPr="00B10F01" w:rsidRDefault="00B85571" w:rsidP="00B85571">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   </w:t>
      </w:r>
    </w:p>
    <w:p w14:paraId="746DD727" w14:textId="77777777" w:rsidR="00B85571" w:rsidRPr="00B10F01" w:rsidRDefault="00B85571" w:rsidP="00B85571">
      <w:pPr>
        <w:spacing w:line="480" w:lineRule="auto"/>
        <w:jc w:val="both"/>
        <w:rPr>
          <w:rFonts w:ascii="Times New Roman" w:hAnsi="Times New Roman" w:cs="Times New Roman"/>
          <w:sz w:val="24"/>
          <w:szCs w:val="24"/>
        </w:rPr>
      </w:pPr>
    </w:p>
    <w:p w14:paraId="34E3EF8D" w14:textId="77777777" w:rsidR="00B85571" w:rsidRPr="00B10F01" w:rsidRDefault="00B85571" w:rsidP="00B85571">
      <w:pPr>
        <w:spacing w:line="480" w:lineRule="auto"/>
        <w:jc w:val="both"/>
        <w:rPr>
          <w:rFonts w:ascii="Times New Roman" w:hAnsi="Times New Roman" w:cs="Times New Roman"/>
          <w:sz w:val="24"/>
          <w:szCs w:val="24"/>
        </w:rPr>
      </w:pPr>
    </w:p>
    <w:p w14:paraId="2769BBC8" w14:textId="77777777" w:rsidR="00B85571" w:rsidRPr="00B10F01" w:rsidRDefault="00B85571" w:rsidP="00B85571">
      <w:pPr>
        <w:spacing w:line="480" w:lineRule="auto"/>
        <w:jc w:val="both"/>
        <w:rPr>
          <w:rFonts w:ascii="Times New Roman" w:hAnsi="Times New Roman" w:cs="Times New Roman"/>
          <w:sz w:val="24"/>
          <w:szCs w:val="24"/>
        </w:rPr>
      </w:pPr>
    </w:p>
    <w:p w14:paraId="1E55AD0B" w14:textId="77777777" w:rsidR="00B85571" w:rsidRPr="00B10F01" w:rsidRDefault="00B85571" w:rsidP="00B85571">
      <w:pPr>
        <w:spacing w:line="480" w:lineRule="auto"/>
        <w:jc w:val="both"/>
        <w:rPr>
          <w:rFonts w:ascii="Times New Roman" w:hAnsi="Times New Roman" w:cs="Times New Roman"/>
          <w:sz w:val="24"/>
          <w:szCs w:val="24"/>
        </w:rPr>
      </w:pPr>
    </w:p>
    <w:p w14:paraId="57DC3A1D" w14:textId="77777777" w:rsidR="00B85571" w:rsidRDefault="00B85571" w:rsidP="00B85571">
      <w:pPr>
        <w:spacing w:line="480" w:lineRule="auto"/>
        <w:jc w:val="both"/>
        <w:rPr>
          <w:rFonts w:ascii="Times New Roman" w:hAnsi="Times New Roman" w:cs="Times New Roman"/>
          <w:sz w:val="24"/>
          <w:szCs w:val="24"/>
        </w:rPr>
      </w:pPr>
    </w:p>
    <w:p w14:paraId="36AE5070" w14:textId="77777777" w:rsidR="00B85571" w:rsidRPr="00F05617" w:rsidRDefault="00B85571" w:rsidP="00B85571">
      <w:pPr>
        <w:pStyle w:val="Heading1"/>
        <w:spacing w:line="480" w:lineRule="auto"/>
        <w:jc w:val="center"/>
        <w:rPr>
          <w:rFonts w:cs="Times New Roman"/>
          <w:szCs w:val="24"/>
        </w:rPr>
      </w:pPr>
      <w:bookmarkStart w:id="147" w:name="_Toc201814193"/>
      <w:bookmarkStart w:id="148" w:name="_Toc202254895"/>
      <w:r w:rsidRPr="00F05617">
        <w:rPr>
          <w:rFonts w:cs="Times New Roman"/>
          <w:szCs w:val="24"/>
        </w:rPr>
        <w:t>APPENDIX II</w:t>
      </w:r>
      <w:bookmarkEnd w:id="147"/>
      <w:bookmarkEnd w:id="148"/>
    </w:p>
    <w:p w14:paraId="5850B3B9" w14:textId="77777777" w:rsidR="00B85571" w:rsidRPr="00B10F01" w:rsidRDefault="00B85571" w:rsidP="00B85571">
      <w:pPr>
        <w:spacing w:after="0" w:line="480" w:lineRule="auto"/>
        <w:jc w:val="both"/>
        <w:rPr>
          <w:rFonts w:ascii="Times New Roman" w:hAnsi="Times New Roman" w:cs="Times New Roman"/>
          <w:sz w:val="24"/>
          <w:szCs w:val="24"/>
        </w:rPr>
      </w:pPr>
      <w:r w:rsidRPr="00B10F01">
        <w:rPr>
          <w:rFonts w:ascii="Times New Roman" w:hAnsi="Times New Roman" w:cs="Times New Roman"/>
          <w:sz w:val="24"/>
          <w:szCs w:val="24"/>
        </w:rPr>
        <w:t>BILL OF ENGINEERING AND MEASUREMENT EVALUATION (BEME)</w:t>
      </w:r>
    </w:p>
    <w:tbl>
      <w:tblPr>
        <w:tblStyle w:val="TableGrid"/>
        <w:tblW w:w="9445" w:type="dxa"/>
        <w:tblLook w:val="04A0" w:firstRow="1" w:lastRow="0" w:firstColumn="1" w:lastColumn="0" w:noHBand="0" w:noVBand="1"/>
      </w:tblPr>
      <w:tblGrid>
        <w:gridCol w:w="803"/>
        <w:gridCol w:w="4022"/>
        <w:gridCol w:w="1166"/>
        <w:gridCol w:w="1750"/>
        <w:gridCol w:w="1704"/>
      </w:tblGrid>
      <w:tr w:rsidR="00B85571" w:rsidRPr="00B10F01" w14:paraId="623129E6" w14:textId="77777777" w:rsidTr="002E578A">
        <w:trPr>
          <w:trHeight w:val="546"/>
        </w:trPr>
        <w:tc>
          <w:tcPr>
            <w:tcW w:w="803" w:type="dxa"/>
          </w:tcPr>
          <w:p w14:paraId="2B0BB4A6"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S/N</w:t>
            </w:r>
          </w:p>
        </w:tc>
        <w:tc>
          <w:tcPr>
            <w:tcW w:w="4022" w:type="dxa"/>
          </w:tcPr>
          <w:p w14:paraId="7B1E021E"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MATERIAL</w:t>
            </w:r>
          </w:p>
        </w:tc>
        <w:tc>
          <w:tcPr>
            <w:tcW w:w="1166" w:type="dxa"/>
          </w:tcPr>
          <w:p w14:paraId="4944337B"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UNIT</w:t>
            </w:r>
          </w:p>
        </w:tc>
        <w:tc>
          <w:tcPr>
            <w:tcW w:w="1750" w:type="dxa"/>
          </w:tcPr>
          <w:p w14:paraId="5877D5D1"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COST/UNIT(#)</w:t>
            </w:r>
          </w:p>
        </w:tc>
        <w:tc>
          <w:tcPr>
            <w:tcW w:w="1704" w:type="dxa"/>
          </w:tcPr>
          <w:p w14:paraId="08528E7E"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MOUNT (#)</w:t>
            </w:r>
          </w:p>
        </w:tc>
      </w:tr>
      <w:tr w:rsidR="00B85571" w:rsidRPr="00B10F01" w14:paraId="068EBEB8" w14:textId="77777777" w:rsidTr="002E578A">
        <w:trPr>
          <w:trHeight w:val="546"/>
        </w:trPr>
        <w:tc>
          <w:tcPr>
            <w:tcW w:w="803" w:type="dxa"/>
          </w:tcPr>
          <w:p w14:paraId="13214A41"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4022" w:type="dxa"/>
          </w:tcPr>
          <w:p w14:paraId="7F2A5017"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WATT SOLAR PANEL</w:t>
            </w:r>
          </w:p>
        </w:tc>
        <w:tc>
          <w:tcPr>
            <w:tcW w:w="1166" w:type="dxa"/>
          </w:tcPr>
          <w:p w14:paraId="154F7034"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390394F"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c>
          <w:tcPr>
            <w:tcW w:w="1704" w:type="dxa"/>
          </w:tcPr>
          <w:p w14:paraId="6EF34AF0"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r>
      <w:tr w:rsidR="00B85571" w:rsidRPr="00B10F01" w14:paraId="20E68F02" w14:textId="77777777" w:rsidTr="002E578A">
        <w:trPr>
          <w:trHeight w:val="546"/>
        </w:trPr>
        <w:tc>
          <w:tcPr>
            <w:tcW w:w="803" w:type="dxa"/>
          </w:tcPr>
          <w:p w14:paraId="2D37511E"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4022" w:type="dxa"/>
          </w:tcPr>
          <w:p w14:paraId="3E2FAF2F"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MPPT SOLAR CHARGE CONTROLLER</w:t>
            </w:r>
          </w:p>
        </w:tc>
        <w:tc>
          <w:tcPr>
            <w:tcW w:w="1166" w:type="dxa"/>
          </w:tcPr>
          <w:p w14:paraId="46607C42"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7E8BD62D"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c>
          <w:tcPr>
            <w:tcW w:w="1704" w:type="dxa"/>
          </w:tcPr>
          <w:p w14:paraId="55A47342"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r>
      <w:tr w:rsidR="00B85571" w:rsidRPr="00B10F01" w14:paraId="1DDAE5AA" w14:textId="77777777" w:rsidTr="002E578A">
        <w:trPr>
          <w:trHeight w:val="546"/>
        </w:trPr>
        <w:tc>
          <w:tcPr>
            <w:tcW w:w="803" w:type="dxa"/>
          </w:tcPr>
          <w:p w14:paraId="48090602"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w:t>
            </w:r>
          </w:p>
        </w:tc>
        <w:tc>
          <w:tcPr>
            <w:tcW w:w="4022" w:type="dxa"/>
          </w:tcPr>
          <w:p w14:paraId="1D38631B"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A PWM SOLAR CHARGE CONTROLLER</w:t>
            </w:r>
          </w:p>
        </w:tc>
        <w:tc>
          <w:tcPr>
            <w:tcW w:w="1166" w:type="dxa"/>
          </w:tcPr>
          <w:p w14:paraId="173EB743"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5C093E82"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c>
          <w:tcPr>
            <w:tcW w:w="1704" w:type="dxa"/>
          </w:tcPr>
          <w:p w14:paraId="69AFF1C4"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r>
      <w:tr w:rsidR="00B85571" w:rsidRPr="00B10F01" w14:paraId="665160B4" w14:textId="77777777" w:rsidTr="002E578A">
        <w:trPr>
          <w:trHeight w:val="546"/>
        </w:trPr>
        <w:tc>
          <w:tcPr>
            <w:tcW w:w="803" w:type="dxa"/>
          </w:tcPr>
          <w:p w14:paraId="71A96F17"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4022" w:type="dxa"/>
          </w:tcPr>
          <w:p w14:paraId="0C17B860"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LOCAL MADE PWM SOLAR CHARGE CONTROLLER</w:t>
            </w:r>
          </w:p>
        </w:tc>
        <w:tc>
          <w:tcPr>
            <w:tcW w:w="1166" w:type="dxa"/>
          </w:tcPr>
          <w:p w14:paraId="0508E776"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41A45044"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c>
          <w:tcPr>
            <w:tcW w:w="1704" w:type="dxa"/>
          </w:tcPr>
          <w:p w14:paraId="57A81599"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r>
      <w:tr w:rsidR="00B85571" w:rsidRPr="00B10F01" w14:paraId="07A714C7" w14:textId="77777777" w:rsidTr="002E578A">
        <w:trPr>
          <w:trHeight w:val="546"/>
        </w:trPr>
        <w:tc>
          <w:tcPr>
            <w:tcW w:w="803" w:type="dxa"/>
          </w:tcPr>
          <w:p w14:paraId="5AF7B63A"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t>
            </w:r>
          </w:p>
        </w:tc>
        <w:tc>
          <w:tcPr>
            <w:tcW w:w="4022" w:type="dxa"/>
          </w:tcPr>
          <w:p w14:paraId="6C16AAEE"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A KNIFE SWITCH CHANGE OVER</w:t>
            </w:r>
          </w:p>
        </w:tc>
        <w:tc>
          <w:tcPr>
            <w:tcW w:w="1166" w:type="dxa"/>
          </w:tcPr>
          <w:p w14:paraId="3CA860D3"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2975BF1"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23AEE580"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B85571" w:rsidRPr="00B10F01" w14:paraId="4863065E" w14:textId="77777777" w:rsidTr="002E578A">
        <w:trPr>
          <w:trHeight w:val="546"/>
        </w:trPr>
        <w:tc>
          <w:tcPr>
            <w:tcW w:w="803" w:type="dxa"/>
          </w:tcPr>
          <w:p w14:paraId="2FD4CF64"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w:t>
            </w:r>
          </w:p>
        </w:tc>
        <w:tc>
          <w:tcPr>
            <w:tcW w:w="4022" w:type="dxa"/>
          </w:tcPr>
          <w:p w14:paraId="1224F28B"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ITHIUM ION BATTERIES</w:t>
            </w:r>
          </w:p>
        </w:tc>
        <w:tc>
          <w:tcPr>
            <w:tcW w:w="1166" w:type="dxa"/>
          </w:tcPr>
          <w:p w14:paraId="2E796F5A"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1750" w:type="dxa"/>
          </w:tcPr>
          <w:p w14:paraId="03B193A9"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0</w:t>
            </w:r>
          </w:p>
        </w:tc>
        <w:tc>
          <w:tcPr>
            <w:tcW w:w="1704" w:type="dxa"/>
          </w:tcPr>
          <w:p w14:paraId="4E7A6434"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000</w:t>
            </w:r>
          </w:p>
        </w:tc>
      </w:tr>
      <w:tr w:rsidR="00B85571" w:rsidRPr="00B10F01" w14:paraId="657CDE9E" w14:textId="77777777" w:rsidTr="002E578A">
        <w:trPr>
          <w:trHeight w:val="546"/>
        </w:trPr>
        <w:tc>
          <w:tcPr>
            <w:tcW w:w="803" w:type="dxa"/>
          </w:tcPr>
          <w:p w14:paraId="19F81812"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w:t>
            </w:r>
          </w:p>
        </w:tc>
        <w:tc>
          <w:tcPr>
            <w:tcW w:w="4022" w:type="dxa"/>
          </w:tcPr>
          <w:p w14:paraId="5DC02ECC"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 WATTS INVERTER</w:t>
            </w:r>
          </w:p>
        </w:tc>
        <w:tc>
          <w:tcPr>
            <w:tcW w:w="1166" w:type="dxa"/>
          </w:tcPr>
          <w:p w14:paraId="30D03428"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3E6DB986"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c>
          <w:tcPr>
            <w:tcW w:w="1704" w:type="dxa"/>
          </w:tcPr>
          <w:p w14:paraId="12731F1A"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r>
      <w:tr w:rsidR="00B85571" w:rsidRPr="00B10F01" w14:paraId="66AC4449" w14:textId="77777777" w:rsidTr="002E578A">
        <w:trPr>
          <w:trHeight w:val="546"/>
        </w:trPr>
        <w:tc>
          <w:tcPr>
            <w:tcW w:w="803" w:type="dxa"/>
          </w:tcPr>
          <w:p w14:paraId="027539C1"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w:t>
            </w:r>
          </w:p>
        </w:tc>
        <w:tc>
          <w:tcPr>
            <w:tcW w:w="4022" w:type="dxa"/>
          </w:tcPr>
          <w:p w14:paraId="6635593C"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A SOCKET OUTLET</w:t>
            </w:r>
          </w:p>
        </w:tc>
        <w:tc>
          <w:tcPr>
            <w:tcW w:w="1166" w:type="dxa"/>
          </w:tcPr>
          <w:p w14:paraId="27AD2E83"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39DE2EA8"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1BB0BF6C"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B85571" w:rsidRPr="00B10F01" w14:paraId="484D7416" w14:textId="77777777" w:rsidTr="002E578A">
        <w:trPr>
          <w:trHeight w:val="546"/>
        </w:trPr>
        <w:tc>
          <w:tcPr>
            <w:tcW w:w="803" w:type="dxa"/>
          </w:tcPr>
          <w:p w14:paraId="79C48B3E"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w:t>
            </w:r>
          </w:p>
        </w:tc>
        <w:tc>
          <w:tcPr>
            <w:tcW w:w="4022" w:type="dxa"/>
          </w:tcPr>
          <w:p w14:paraId="041ECADB"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 xml:space="preserve">3 BY 3 </w:t>
            </w:r>
            <w:proofErr w:type="spellStart"/>
            <w:r w:rsidRPr="00B10F01">
              <w:rPr>
                <w:rFonts w:ascii="Times New Roman" w:hAnsi="Times New Roman" w:cs="Times New Roman"/>
                <w:sz w:val="24"/>
                <w:szCs w:val="24"/>
              </w:rPr>
              <w:t>PATRESS</w:t>
            </w:r>
            <w:proofErr w:type="spellEnd"/>
          </w:p>
        </w:tc>
        <w:tc>
          <w:tcPr>
            <w:tcW w:w="1166" w:type="dxa"/>
          </w:tcPr>
          <w:p w14:paraId="2C58D44E"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66D57645"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26272F47"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B85571" w:rsidRPr="00B10F01" w14:paraId="4F31CD38" w14:textId="77777777" w:rsidTr="002E578A">
        <w:trPr>
          <w:trHeight w:val="546"/>
        </w:trPr>
        <w:tc>
          <w:tcPr>
            <w:tcW w:w="803" w:type="dxa"/>
          </w:tcPr>
          <w:p w14:paraId="5E6B39CC"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w:t>
            </w:r>
          </w:p>
        </w:tc>
        <w:tc>
          <w:tcPr>
            <w:tcW w:w="4022" w:type="dxa"/>
          </w:tcPr>
          <w:p w14:paraId="52951DBA" w14:textId="77777777" w:rsidR="00B85571" w:rsidRPr="00B10F01" w:rsidRDefault="00B85571" w:rsidP="002E578A">
            <w:pPr>
              <w:spacing w:line="480" w:lineRule="auto"/>
              <w:jc w:val="center"/>
              <w:rPr>
                <w:rFonts w:ascii="Times New Roman" w:hAnsi="Times New Roman" w:cs="Times New Roman"/>
                <w:sz w:val="24"/>
                <w:szCs w:val="24"/>
              </w:rPr>
            </w:pPr>
            <w:proofErr w:type="spellStart"/>
            <w:r w:rsidRPr="00B10F01">
              <w:rPr>
                <w:rFonts w:ascii="Times New Roman" w:hAnsi="Times New Roman" w:cs="Times New Roman"/>
                <w:sz w:val="24"/>
                <w:szCs w:val="24"/>
              </w:rPr>
              <w:t>LAMPHOLDER</w:t>
            </w:r>
            <w:proofErr w:type="spellEnd"/>
          </w:p>
        </w:tc>
        <w:tc>
          <w:tcPr>
            <w:tcW w:w="1166" w:type="dxa"/>
          </w:tcPr>
          <w:p w14:paraId="3DA24183"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14B8095F"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734C3FA0"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B85571" w:rsidRPr="00B10F01" w14:paraId="6805CE13" w14:textId="77777777" w:rsidTr="002E578A">
        <w:trPr>
          <w:trHeight w:val="546"/>
        </w:trPr>
        <w:tc>
          <w:tcPr>
            <w:tcW w:w="803" w:type="dxa"/>
          </w:tcPr>
          <w:p w14:paraId="449AACFE"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1</w:t>
            </w:r>
          </w:p>
        </w:tc>
        <w:tc>
          <w:tcPr>
            <w:tcW w:w="4022" w:type="dxa"/>
          </w:tcPr>
          <w:p w14:paraId="7CEB6955"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 LED BULB</w:t>
            </w:r>
          </w:p>
        </w:tc>
        <w:tc>
          <w:tcPr>
            <w:tcW w:w="1166" w:type="dxa"/>
          </w:tcPr>
          <w:p w14:paraId="6E34D2A5"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7B81EC03"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42483AD5"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B85571" w:rsidRPr="00B10F01" w14:paraId="5B76F9DF" w14:textId="77777777" w:rsidTr="002E578A">
        <w:trPr>
          <w:trHeight w:val="546"/>
        </w:trPr>
        <w:tc>
          <w:tcPr>
            <w:tcW w:w="803" w:type="dxa"/>
          </w:tcPr>
          <w:p w14:paraId="41BFA0CB"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w:t>
            </w:r>
          </w:p>
        </w:tc>
        <w:tc>
          <w:tcPr>
            <w:tcW w:w="4022" w:type="dxa"/>
          </w:tcPr>
          <w:p w14:paraId="6F88692E"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MM DC CABLE</w:t>
            </w:r>
          </w:p>
        </w:tc>
        <w:tc>
          <w:tcPr>
            <w:tcW w:w="1166" w:type="dxa"/>
          </w:tcPr>
          <w:p w14:paraId="5F37F6F4"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 length</w:t>
            </w:r>
          </w:p>
        </w:tc>
        <w:tc>
          <w:tcPr>
            <w:tcW w:w="1750" w:type="dxa"/>
          </w:tcPr>
          <w:p w14:paraId="0109E867"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74257142"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B85571" w:rsidRPr="00B10F01" w14:paraId="3DD10457" w14:textId="77777777" w:rsidTr="002E578A">
        <w:trPr>
          <w:trHeight w:val="546"/>
        </w:trPr>
        <w:tc>
          <w:tcPr>
            <w:tcW w:w="803" w:type="dxa"/>
          </w:tcPr>
          <w:p w14:paraId="7E5CBFD7"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w:t>
            </w:r>
          </w:p>
        </w:tc>
        <w:tc>
          <w:tcPr>
            <w:tcW w:w="4022" w:type="dxa"/>
          </w:tcPr>
          <w:p w14:paraId="4738A785"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MM AC CABLE</w:t>
            </w:r>
          </w:p>
        </w:tc>
        <w:tc>
          <w:tcPr>
            <w:tcW w:w="1166" w:type="dxa"/>
          </w:tcPr>
          <w:p w14:paraId="637F824A"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 length</w:t>
            </w:r>
          </w:p>
        </w:tc>
        <w:tc>
          <w:tcPr>
            <w:tcW w:w="1750" w:type="dxa"/>
          </w:tcPr>
          <w:p w14:paraId="2DB63D15"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43520D32"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00</w:t>
            </w:r>
          </w:p>
        </w:tc>
      </w:tr>
      <w:tr w:rsidR="00B85571" w:rsidRPr="00B10F01" w14:paraId="73E0A73D" w14:textId="77777777" w:rsidTr="002E578A">
        <w:trPr>
          <w:trHeight w:val="546"/>
        </w:trPr>
        <w:tc>
          <w:tcPr>
            <w:tcW w:w="803" w:type="dxa"/>
          </w:tcPr>
          <w:p w14:paraId="16A05AE5"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4</w:t>
            </w:r>
          </w:p>
        </w:tc>
        <w:tc>
          <w:tcPr>
            <w:tcW w:w="4022" w:type="dxa"/>
          </w:tcPr>
          <w:p w14:paraId="20CBBC24"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MM AC CABLE</w:t>
            </w:r>
          </w:p>
        </w:tc>
        <w:tc>
          <w:tcPr>
            <w:tcW w:w="1166" w:type="dxa"/>
          </w:tcPr>
          <w:p w14:paraId="42FD665A"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 length</w:t>
            </w:r>
          </w:p>
        </w:tc>
        <w:tc>
          <w:tcPr>
            <w:tcW w:w="1750" w:type="dxa"/>
          </w:tcPr>
          <w:p w14:paraId="0E4C6A28"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0</w:t>
            </w:r>
          </w:p>
        </w:tc>
        <w:tc>
          <w:tcPr>
            <w:tcW w:w="1704" w:type="dxa"/>
          </w:tcPr>
          <w:p w14:paraId="249143BE"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800</w:t>
            </w:r>
          </w:p>
        </w:tc>
      </w:tr>
      <w:tr w:rsidR="00B85571" w:rsidRPr="00B10F01" w14:paraId="1562C0CB" w14:textId="77777777" w:rsidTr="002E578A">
        <w:trPr>
          <w:trHeight w:val="546"/>
        </w:trPr>
        <w:tc>
          <w:tcPr>
            <w:tcW w:w="803" w:type="dxa"/>
          </w:tcPr>
          <w:p w14:paraId="0C7CB97D"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w:t>
            </w:r>
          </w:p>
        </w:tc>
        <w:tc>
          <w:tcPr>
            <w:tcW w:w="4022" w:type="dxa"/>
          </w:tcPr>
          <w:p w14:paraId="27E49A4C"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RUNK PIPE</w:t>
            </w:r>
          </w:p>
        </w:tc>
        <w:tc>
          <w:tcPr>
            <w:tcW w:w="1166" w:type="dxa"/>
          </w:tcPr>
          <w:p w14:paraId="08001DB2"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077FDF1A"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c>
          <w:tcPr>
            <w:tcW w:w="1704" w:type="dxa"/>
          </w:tcPr>
          <w:p w14:paraId="4F9EAD14"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B85571" w:rsidRPr="00B10F01" w14:paraId="3B195B07" w14:textId="77777777" w:rsidTr="002E578A">
        <w:trPr>
          <w:trHeight w:val="546"/>
        </w:trPr>
        <w:tc>
          <w:tcPr>
            <w:tcW w:w="803" w:type="dxa"/>
          </w:tcPr>
          <w:p w14:paraId="088AEE23"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6</w:t>
            </w:r>
          </w:p>
        </w:tc>
        <w:tc>
          <w:tcPr>
            <w:tcW w:w="4022" w:type="dxa"/>
          </w:tcPr>
          <w:p w14:paraId="54DE65A4"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C PLUG</w:t>
            </w:r>
          </w:p>
        </w:tc>
        <w:tc>
          <w:tcPr>
            <w:tcW w:w="1166" w:type="dxa"/>
          </w:tcPr>
          <w:p w14:paraId="72EE35DE"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37957811"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7C2BE5BC"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B85571" w:rsidRPr="00B10F01" w14:paraId="4687FD13" w14:textId="77777777" w:rsidTr="002E578A">
        <w:trPr>
          <w:trHeight w:val="546"/>
        </w:trPr>
        <w:tc>
          <w:tcPr>
            <w:tcW w:w="803" w:type="dxa"/>
          </w:tcPr>
          <w:p w14:paraId="56C5ED70"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7</w:t>
            </w:r>
          </w:p>
        </w:tc>
        <w:tc>
          <w:tcPr>
            <w:tcW w:w="4022" w:type="dxa"/>
          </w:tcPr>
          <w:p w14:paraId="0232CFFC"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BLACK SCREW</w:t>
            </w:r>
          </w:p>
        </w:tc>
        <w:tc>
          <w:tcPr>
            <w:tcW w:w="1166" w:type="dxa"/>
          </w:tcPr>
          <w:p w14:paraId="7261B868"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 packet</w:t>
            </w:r>
          </w:p>
        </w:tc>
        <w:tc>
          <w:tcPr>
            <w:tcW w:w="1750" w:type="dxa"/>
          </w:tcPr>
          <w:p w14:paraId="29EC6106"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6C52FB85"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B85571" w:rsidRPr="00B10F01" w14:paraId="4B19F75B" w14:textId="77777777" w:rsidTr="002E578A">
        <w:trPr>
          <w:trHeight w:val="546"/>
        </w:trPr>
        <w:tc>
          <w:tcPr>
            <w:tcW w:w="803" w:type="dxa"/>
          </w:tcPr>
          <w:p w14:paraId="6A04A0FC" w14:textId="77777777" w:rsidR="00B85571" w:rsidRPr="00B10F01" w:rsidRDefault="00B85571" w:rsidP="002E578A">
            <w:pPr>
              <w:spacing w:line="480" w:lineRule="auto"/>
              <w:jc w:val="center"/>
              <w:rPr>
                <w:rFonts w:ascii="Times New Roman" w:hAnsi="Times New Roman" w:cs="Times New Roman"/>
                <w:sz w:val="24"/>
                <w:szCs w:val="24"/>
              </w:rPr>
            </w:pPr>
          </w:p>
        </w:tc>
        <w:tc>
          <w:tcPr>
            <w:tcW w:w="4022" w:type="dxa"/>
          </w:tcPr>
          <w:p w14:paraId="4EA0D0A4"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OTAL AMOUNT</w:t>
            </w:r>
          </w:p>
        </w:tc>
        <w:tc>
          <w:tcPr>
            <w:tcW w:w="1166" w:type="dxa"/>
          </w:tcPr>
          <w:p w14:paraId="0A710F67"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50" w:type="dxa"/>
          </w:tcPr>
          <w:p w14:paraId="2E68A482"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04" w:type="dxa"/>
          </w:tcPr>
          <w:p w14:paraId="7F7BCAA4" w14:textId="77777777" w:rsidR="00B85571" w:rsidRPr="00B10F01" w:rsidRDefault="00B85571" w:rsidP="002E578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98, 300</w:t>
            </w:r>
          </w:p>
        </w:tc>
      </w:tr>
    </w:tbl>
    <w:p w14:paraId="3E33289D" w14:textId="77777777" w:rsidR="00B85571" w:rsidRPr="0094014A" w:rsidRDefault="00B85571" w:rsidP="00B85571">
      <w:pPr>
        <w:pStyle w:val="Heading1"/>
        <w:spacing w:line="480" w:lineRule="auto"/>
        <w:jc w:val="center"/>
        <w:rPr>
          <w:rFonts w:cs="Times New Roman"/>
          <w:szCs w:val="24"/>
        </w:rPr>
      </w:pPr>
      <w:bookmarkStart w:id="149" w:name="_Toc201814194"/>
      <w:bookmarkStart w:id="150" w:name="_Toc202254896"/>
      <w:r w:rsidRPr="0094014A">
        <w:rPr>
          <w:rFonts w:cs="Times New Roman"/>
          <w:szCs w:val="24"/>
        </w:rPr>
        <w:t>APPENDIX III</w:t>
      </w:r>
      <w:bookmarkEnd w:id="149"/>
      <w:bookmarkEnd w:id="150"/>
    </w:p>
    <w:p w14:paraId="4BA9DE9C" w14:textId="77777777" w:rsidR="00B85571" w:rsidRPr="00B10F01" w:rsidRDefault="00B85571" w:rsidP="00B85571">
      <w:pPr>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w:drawing>
          <wp:inline distT="0" distB="0" distL="0" distR="0" wp14:anchorId="79F8D667" wp14:editId="5A462EAB">
            <wp:extent cx="5731200" cy="4333875"/>
            <wp:effectExtent l="0" t="0" r="3175"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2160" cy="4334601"/>
                    </a:xfrm>
                    <a:prstGeom prst="rect">
                      <a:avLst/>
                    </a:prstGeom>
                  </pic:spPr>
                </pic:pic>
              </a:graphicData>
            </a:graphic>
          </wp:inline>
        </w:drawing>
      </w:r>
    </w:p>
    <w:p w14:paraId="4ECDDCC4" w14:textId="77777777" w:rsidR="00B85571" w:rsidRPr="00B10F01" w:rsidRDefault="00B85571" w:rsidP="00B85571">
      <w:pPr>
        <w:spacing w:line="480" w:lineRule="auto"/>
        <w:jc w:val="center"/>
        <w:rPr>
          <w:rFonts w:ascii="Times New Roman" w:hAnsi="Times New Roman" w:cs="Times New Roman"/>
          <w:sz w:val="24"/>
          <w:szCs w:val="24"/>
        </w:rPr>
      </w:pPr>
    </w:p>
    <w:p w14:paraId="4A9B19BA" w14:textId="77777777" w:rsidR="00B85571" w:rsidRPr="00B10F01" w:rsidRDefault="00B85571" w:rsidP="00B85571">
      <w:pPr>
        <w:spacing w:line="480" w:lineRule="auto"/>
        <w:jc w:val="both"/>
        <w:rPr>
          <w:rFonts w:ascii="Times New Roman" w:hAnsi="Times New Roman" w:cs="Times New Roman"/>
          <w:sz w:val="24"/>
          <w:szCs w:val="24"/>
        </w:rPr>
      </w:pPr>
    </w:p>
    <w:p w14:paraId="3B36DC32" w14:textId="77777777" w:rsidR="00B85571" w:rsidRPr="00B10F01" w:rsidRDefault="00B85571" w:rsidP="00B85571">
      <w:pPr>
        <w:spacing w:line="480" w:lineRule="auto"/>
        <w:jc w:val="both"/>
        <w:rPr>
          <w:rFonts w:ascii="Times New Roman" w:hAnsi="Times New Roman" w:cs="Times New Roman"/>
          <w:sz w:val="24"/>
          <w:szCs w:val="24"/>
        </w:rPr>
      </w:pPr>
    </w:p>
    <w:p w14:paraId="42AA4C05" w14:textId="77777777" w:rsidR="00B85571" w:rsidRPr="00B10F01" w:rsidRDefault="00B85571" w:rsidP="00B85571">
      <w:pPr>
        <w:spacing w:line="480" w:lineRule="auto"/>
        <w:jc w:val="both"/>
        <w:rPr>
          <w:rFonts w:ascii="Times New Roman" w:hAnsi="Times New Roman" w:cs="Times New Roman"/>
          <w:sz w:val="24"/>
          <w:szCs w:val="24"/>
        </w:rPr>
      </w:pPr>
    </w:p>
    <w:p w14:paraId="1A333E33" w14:textId="77777777" w:rsidR="00B85571" w:rsidRPr="00B10F01" w:rsidRDefault="00B85571" w:rsidP="00B85571">
      <w:pPr>
        <w:spacing w:line="480" w:lineRule="auto"/>
        <w:jc w:val="both"/>
        <w:rPr>
          <w:rFonts w:ascii="Times New Roman" w:hAnsi="Times New Roman" w:cs="Times New Roman"/>
          <w:sz w:val="24"/>
          <w:szCs w:val="24"/>
        </w:rPr>
      </w:pPr>
    </w:p>
    <w:p w14:paraId="3AE5F0F6" w14:textId="77777777" w:rsidR="00B85571" w:rsidRPr="00B10F01" w:rsidRDefault="00B85571" w:rsidP="00B85571">
      <w:pPr>
        <w:spacing w:line="480" w:lineRule="auto"/>
        <w:jc w:val="both"/>
        <w:rPr>
          <w:rFonts w:ascii="Times New Roman" w:hAnsi="Times New Roman" w:cs="Times New Roman"/>
          <w:sz w:val="24"/>
          <w:szCs w:val="24"/>
        </w:rPr>
      </w:pPr>
    </w:p>
    <w:p w14:paraId="2259DD51" w14:textId="77777777" w:rsidR="00B85571" w:rsidRPr="00B10F01" w:rsidRDefault="00B85571" w:rsidP="00B85571">
      <w:pPr>
        <w:spacing w:line="480" w:lineRule="auto"/>
        <w:jc w:val="both"/>
        <w:rPr>
          <w:rFonts w:ascii="Times New Roman" w:hAnsi="Times New Roman" w:cs="Times New Roman"/>
          <w:sz w:val="24"/>
          <w:szCs w:val="24"/>
        </w:rPr>
      </w:pPr>
    </w:p>
    <w:p w14:paraId="6C8C3EFF" w14:textId="77777777" w:rsidR="00B85571" w:rsidRPr="00B10F01" w:rsidRDefault="00B85571" w:rsidP="00B85571">
      <w:pPr>
        <w:spacing w:line="480" w:lineRule="auto"/>
        <w:jc w:val="both"/>
        <w:rPr>
          <w:rFonts w:ascii="Times New Roman" w:hAnsi="Times New Roman" w:cs="Times New Roman"/>
          <w:sz w:val="24"/>
          <w:szCs w:val="24"/>
        </w:rPr>
      </w:pPr>
    </w:p>
    <w:p w14:paraId="5B599CEB" w14:textId="77777777" w:rsidR="00B85571" w:rsidRDefault="00B85571" w:rsidP="00B85571">
      <w:pPr>
        <w:spacing w:line="480" w:lineRule="auto"/>
        <w:jc w:val="both"/>
        <w:rPr>
          <w:rFonts w:ascii="Times New Roman" w:hAnsi="Times New Roman" w:cs="Times New Roman"/>
          <w:sz w:val="24"/>
          <w:szCs w:val="24"/>
        </w:rPr>
      </w:pPr>
    </w:p>
    <w:p w14:paraId="17E5CCF3" w14:textId="77777777" w:rsidR="00B85571" w:rsidRPr="0094014A" w:rsidRDefault="00B85571" w:rsidP="00B85571">
      <w:pPr>
        <w:pStyle w:val="Heading1"/>
        <w:spacing w:line="480" w:lineRule="auto"/>
        <w:jc w:val="center"/>
        <w:rPr>
          <w:rFonts w:cs="Times New Roman"/>
          <w:szCs w:val="24"/>
        </w:rPr>
      </w:pPr>
      <w:bookmarkStart w:id="151" w:name="_Toc201814195"/>
      <w:bookmarkStart w:id="152" w:name="_Toc202254897"/>
      <w:r w:rsidRPr="0094014A">
        <w:rPr>
          <w:rFonts w:cs="Times New Roman"/>
          <w:szCs w:val="24"/>
        </w:rPr>
        <w:t>REFERENCES</w:t>
      </w:r>
      <w:bookmarkEnd w:id="151"/>
      <w:bookmarkEnd w:id="152"/>
    </w:p>
    <w:p w14:paraId="65F43721"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BIBL {"uncited":[],"omitted":[],"custom":[]} CSL_BIBLIOGRAPHY </w:instrText>
      </w:r>
      <w:r w:rsidRPr="00B10F01">
        <w:rPr>
          <w:rFonts w:ascii="Times New Roman" w:hAnsi="Times New Roman" w:cs="Times New Roman"/>
          <w:sz w:val="24"/>
          <w:szCs w:val="24"/>
        </w:rPr>
        <w:fldChar w:fldCharType="separate"/>
      </w:r>
      <w:r w:rsidRPr="00B10F01">
        <w:rPr>
          <w:rFonts w:ascii="Times New Roman" w:hAnsi="Times New Roman" w:cs="Times New Roman"/>
          <w:sz w:val="24"/>
          <w:szCs w:val="24"/>
        </w:rPr>
        <w:t xml:space="preserve">Abdul-Ganiyu, S., Quansah, D. A., Ramde, E. W., Seidu, R., &amp; Adaramola, M. S. (2021). Techno-economic analysis of solar photovoltaic (PV) and solar photovoltaic thermal (PVT) systems using exergy analysis. </w:t>
      </w:r>
      <w:r w:rsidRPr="00B10F01">
        <w:rPr>
          <w:rFonts w:ascii="Times New Roman" w:hAnsi="Times New Roman" w:cs="Times New Roman"/>
          <w:i/>
          <w:iCs/>
          <w:sz w:val="24"/>
          <w:szCs w:val="24"/>
        </w:rPr>
        <w:t>Sustainable Energy Technologies and Assessment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7</w:t>
      </w:r>
      <w:r w:rsidRPr="00B10F01">
        <w:rPr>
          <w:rFonts w:ascii="Times New Roman" w:hAnsi="Times New Roman" w:cs="Times New Roman"/>
          <w:sz w:val="24"/>
          <w:szCs w:val="24"/>
        </w:rPr>
        <w:t>, 101520. https://doi.org/10.1016/j.seta.2021.101520</w:t>
      </w:r>
    </w:p>
    <w:p w14:paraId="64F3D74F"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charya, P. S., &amp; Aithal, P. S. (2020). A Comparative Study of MPPT and PWM Solar Charge Controllers and their Integrated System. </w:t>
      </w:r>
      <w:r w:rsidRPr="00B10F01">
        <w:rPr>
          <w:rFonts w:ascii="Times New Roman" w:hAnsi="Times New Roman" w:cs="Times New Roman"/>
          <w:i/>
          <w:iCs/>
          <w:sz w:val="24"/>
          <w:szCs w:val="24"/>
        </w:rPr>
        <w:t>Journal of Physics: Conference Serie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12</w:t>
      </w:r>
      <w:r w:rsidRPr="00B10F01">
        <w:rPr>
          <w:rFonts w:ascii="Times New Roman" w:hAnsi="Times New Roman" w:cs="Times New Roman"/>
          <w:sz w:val="24"/>
          <w:szCs w:val="24"/>
        </w:rPr>
        <w:t>(1), 012023. https://doi.org/10.1088/1742-6596/1712/1/012023</w:t>
      </w:r>
    </w:p>
    <w:p w14:paraId="7997E83C"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mrouche, S. O., Belhamel, M., Malek, A., &amp; Maafi, A. (2000). Chapter 164—DC/AC Solar Inverter for Solar Applications. In A. A. M. Sayigh (Ed.), </w:t>
      </w:r>
      <w:r w:rsidRPr="00B10F01">
        <w:rPr>
          <w:rFonts w:ascii="Times New Roman" w:hAnsi="Times New Roman" w:cs="Times New Roman"/>
          <w:i/>
          <w:iCs/>
          <w:sz w:val="24"/>
          <w:szCs w:val="24"/>
        </w:rPr>
        <w:t>World Renewable Energy Congress VI</w:t>
      </w:r>
      <w:r w:rsidRPr="00B10F01">
        <w:rPr>
          <w:rFonts w:ascii="Times New Roman" w:hAnsi="Times New Roman" w:cs="Times New Roman"/>
          <w:sz w:val="24"/>
          <w:szCs w:val="24"/>
        </w:rPr>
        <w:t xml:space="preserve"> (pp. 821–824). Pergamon. https://doi.org/10.1016/B978-008043865-8/50164-1</w:t>
      </w:r>
    </w:p>
    <w:p w14:paraId="53B52D46"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ng, T.-Z., Salem, M., Kamarol, M., Das, H. S., Nazari, M. A., &amp; Prabaharan, N. (2022). A comprehensive study of renewable energy sources: Classifications, challenges and suggestions. </w:t>
      </w:r>
      <w:r w:rsidRPr="00B10F01">
        <w:rPr>
          <w:rFonts w:ascii="Times New Roman" w:hAnsi="Times New Roman" w:cs="Times New Roman"/>
          <w:i/>
          <w:iCs/>
          <w:sz w:val="24"/>
          <w:szCs w:val="24"/>
        </w:rPr>
        <w:t>Energy Strate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3</w:t>
      </w:r>
      <w:r w:rsidRPr="00B10F01">
        <w:rPr>
          <w:rFonts w:ascii="Times New Roman" w:hAnsi="Times New Roman" w:cs="Times New Roman"/>
          <w:sz w:val="24"/>
          <w:szCs w:val="24"/>
        </w:rPr>
        <w:t>, 100939. https://doi.org/10.1016/j.esr.2022.100939</w:t>
      </w:r>
    </w:p>
    <w:p w14:paraId="6896AA6C"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rsad, A. Z., Zuhdi, A. W. M., Azhar, A. D., Chau, C. F., &amp; Ghazali, A. (2025). Advancements in maximum power point tracking for solar charge controller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10</w:t>
      </w:r>
      <w:r w:rsidRPr="00B10F01">
        <w:rPr>
          <w:rFonts w:ascii="Times New Roman" w:hAnsi="Times New Roman" w:cs="Times New Roman"/>
          <w:sz w:val="24"/>
          <w:szCs w:val="24"/>
        </w:rPr>
        <w:t>, 115208. https://doi.org/10.1016/j.rser.2024.115208</w:t>
      </w:r>
    </w:p>
    <w:p w14:paraId="7714E2D3"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elkaid, A., Colak, I., &amp; Isik, O. (2016). Photovoltaic maximum power point tracking under fast varying of solar radiation. </w:t>
      </w:r>
      <w:r w:rsidRPr="00B10F01">
        <w:rPr>
          <w:rFonts w:ascii="Times New Roman" w:hAnsi="Times New Roman" w:cs="Times New Roman"/>
          <w:i/>
          <w:iCs/>
          <w:sz w:val="24"/>
          <w:szCs w:val="24"/>
        </w:rPr>
        <w:t>Applie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9</w:t>
      </w:r>
      <w:r w:rsidRPr="00B10F01">
        <w:rPr>
          <w:rFonts w:ascii="Times New Roman" w:hAnsi="Times New Roman" w:cs="Times New Roman"/>
          <w:sz w:val="24"/>
          <w:szCs w:val="24"/>
        </w:rPr>
        <w:t>, 523–530.</w:t>
      </w:r>
    </w:p>
    <w:p w14:paraId="774EA093"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hatt, R., Kravchenko, I., &amp; Gupta, M. (2020). High-efficiency solar thermophotovoltaic system using a nanostructure-based selective emitter. </w:t>
      </w:r>
      <w:r w:rsidRPr="00B10F01">
        <w:rPr>
          <w:rFonts w:ascii="Times New Roman" w:hAnsi="Times New Roman" w:cs="Times New Roman"/>
          <w:i/>
          <w:iCs/>
          <w:sz w:val="24"/>
          <w:szCs w:val="24"/>
        </w:rPr>
        <w:t>Solar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97</w:t>
      </w:r>
      <w:r w:rsidRPr="00B10F01">
        <w:rPr>
          <w:rFonts w:ascii="Times New Roman" w:hAnsi="Times New Roman" w:cs="Times New Roman"/>
          <w:sz w:val="24"/>
          <w:szCs w:val="24"/>
        </w:rPr>
        <w:t>, 538–545. https://doi.org/10.1016/j.solener.2020.01.029</w:t>
      </w:r>
    </w:p>
    <w:p w14:paraId="1E732536"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ruzek, C. E., Allais, A., Dickson, D., Lallouet, N., Allweins, K., &amp; Marzahn, E. (2015). 7 - Superconducting DC cables to improve the efficiency of electricity transmission and distribution networks: An overview. In J.-L. Bessède (Ed.), </w:t>
      </w:r>
      <w:r w:rsidRPr="00B10F01">
        <w:rPr>
          <w:rFonts w:ascii="Times New Roman" w:hAnsi="Times New Roman" w:cs="Times New Roman"/>
          <w:i/>
          <w:iCs/>
          <w:sz w:val="24"/>
          <w:szCs w:val="24"/>
        </w:rPr>
        <w:t>Eco-Friendly Innovation in Electricity Transmission and Distribution Networks</w:t>
      </w:r>
      <w:r w:rsidRPr="00B10F01">
        <w:rPr>
          <w:rFonts w:ascii="Times New Roman" w:hAnsi="Times New Roman" w:cs="Times New Roman"/>
          <w:sz w:val="24"/>
          <w:szCs w:val="24"/>
        </w:rPr>
        <w:t xml:space="preserve"> (pp. 135–167). Woodhead Publishing. https://doi.org/10.1016/B978-1-78242-010-1.00007-0</w:t>
      </w:r>
    </w:p>
    <w:p w14:paraId="42673B32"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Chen, Y., &amp; Xu, D. (2022). Review of Soft-Switching Topologies for Single-Phase Photovoltaic Inverters.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7</w:t>
      </w:r>
      <w:r w:rsidRPr="00B10F01">
        <w:rPr>
          <w:rFonts w:ascii="Times New Roman" w:hAnsi="Times New Roman" w:cs="Times New Roman"/>
          <w:sz w:val="24"/>
          <w:szCs w:val="24"/>
        </w:rPr>
        <w:t>(2), 1926–1944. IEEE Transactions on Power Electronics. https://doi.org/10.1109/TPEL.2021.3106258</w:t>
      </w:r>
    </w:p>
    <w:p w14:paraId="0D56B7F2"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Du, Y., &amp; Lu, D. D.-C. (2010). Analysis of a battery-integrated boost converter for module-based series connected photovoltaic system. </w:t>
      </w:r>
      <w:r w:rsidRPr="00B10F01">
        <w:rPr>
          <w:rFonts w:ascii="Times New Roman" w:hAnsi="Times New Roman" w:cs="Times New Roman"/>
          <w:i/>
          <w:iCs/>
          <w:sz w:val="24"/>
          <w:szCs w:val="24"/>
        </w:rPr>
        <w:t>The 2010 International Power Electronics Conference - ECCE ASIA -</w:t>
      </w:r>
      <w:r w:rsidRPr="00B10F01">
        <w:rPr>
          <w:rFonts w:ascii="Times New Roman" w:hAnsi="Times New Roman" w:cs="Times New Roman"/>
          <w:sz w:val="24"/>
          <w:szCs w:val="24"/>
        </w:rPr>
        <w:t>, 694–698. https://doi.org/10.1109/IPEC.2010.5543655</w:t>
      </w:r>
    </w:p>
    <w:p w14:paraId="52DB7D07"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Esram, T., &amp; Chapman, P. L. (2007). Comparison of Photovoltaic Array Maximum Power Point Tracking Techniques. </w:t>
      </w:r>
      <w:r w:rsidRPr="00B10F01">
        <w:rPr>
          <w:rFonts w:ascii="Times New Roman" w:hAnsi="Times New Roman" w:cs="Times New Roman"/>
          <w:i/>
          <w:iCs/>
          <w:sz w:val="24"/>
          <w:szCs w:val="24"/>
        </w:rPr>
        <w:t>IEEE Transactions on Energy Convers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2</w:t>
      </w:r>
      <w:r w:rsidRPr="00B10F01">
        <w:rPr>
          <w:rFonts w:ascii="Times New Roman" w:hAnsi="Times New Roman" w:cs="Times New Roman"/>
          <w:sz w:val="24"/>
          <w:szCs w:val="24"/>
        </w:rPr>
        <w:t>(2), 439–449. IEEE Transactions on Energy Conversion. https://doi.org/10.1109/TEC.2006.874230</w:t>
      </w:r>
    </w:p>
    <w:p w14:paraId="495865A3"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Hussein, K. H. (1995). Maximum photovoltaic power tracking: An algorithm for rapidly changing atmospheric conditions. </w:t>
      </w:r>
      <w:r w:rsidRPr="00B10F01">
        <w:rPr>
          <w:rFonts w:ascii="Times New Roman" w:hAnsi="Times New Roman" w:cs="Times New Roman"/>
          <w:i/>
          <w:iCs/>
          <w:sz w:val="24"/>
          <w:szCs w:val="24"/>
        </w:rPr>
        <w:t>IEE Proceedings - Generation, Transmission and Distribut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2</w:t>
      </w:r>
      <w:r w:rsidRPr="00B10F01">
        <w:rPr>
          <w:rFonts w:ascii="Times New Roman" w:hAnsi="Times New Roman" w:cs="Times New Roman"/>
          <w:sz w:val="24"/>
          <w:szCs w:val="24"/>
        </w:rPr>
        <w:t>(1), 59. https://doi.org/10.1049/ip-gtd:19951577</w:t>
      </w:r>
    </w:p>
    <w:p w14:paraId="5F3FEDDD"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auMaAxP6Iy14l1tWa1Mc4in1LJnlGHrrWWkqY4AnniLOyjEuuwYg__&amp;Key-Pair-Id=APKAJLOHF5GGSLRBV4ZA</w:t>
      </w:r>
    </w:p>
    <w:p w14:paraId="32951459"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a). An Overview of Battery Charging Methods, Charge Controllers, and Design of MPPT Controller based on Adruino Nano for Solar 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1C3A64BD"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b). An Overview of Battery Charging Methods, Charge Controllers, and Design of MPPT Controller based on Adruino Nano for Solar 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0737684D"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antibhai, G. S., &amp; Kumar, S. (2020). PERFORMANCE ANALYSIS OF INC BASED MPPT FOR PV SYSTEM. </w:t>
      </w:r>
      <w:r w:rsidRPr="00B10F01">
        <w:rPr>
          <w:rFonts w:ascii="Times New Roman" w:hAnsi="Times New Roman" w:cs="Times New Roman"/>
          <w:i/>
          <w:iCs/>
          <w:sz w:val="24"/>
          <w:szCs w:val="24"/>
        </w:rPr>
        <w:t>International Journal of Technical Research &amp; Science</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Special</w:t>
      </w:r>
      <w:r w:rsidRPr="00B10F01">
        <w:rPr>
          <w:rFonts w:ascii="Times New Roman" w:hAnsi="Times New Roman" w:cs="Times New Roman"/>
          <w:sz w:val="24"/>
          <w:szCs w:val="24"/>
        </w:rPr>
        <w:t>(Issue2), 17–24. https://doi.org/10.30780/specialissue-electricalsystem/003</w:t>
      </w:r>
    </w:p>
    <w:p w14:paraId="73A909F1"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Kim, K. C., Kim, D. H., Kim, S. C., &amp; Kim, J. H. (2020). </w:t>
      </w:r>
      <w:r w:rsidRPr="00B10F01">
        <w:rPr>
          <w:rFonts w:ascii="Times New Roman" w:hAnsi="Times New Roman" w:cs="Times New Roman"/>
          <w:sz w:val="24"/>
          <w:szCs w:val="24"/>
        </w:rPr>
        <w:t xml:space="preserve">Analysis of Thermal Characteristics and Insulation Resistance Based on the Installation Year and Accelerated Test by Electrical Socket Outlets. </w:t>
      </w:r>
      <w:r w:rsidRPr="00B10F01">
        <w:rPr>
          <w:rFonts w:ascii="Times New Roman" w:hAnsi="Times New Roman" w:cs="Times New Roman"/>
          <w:i/>
          <w:iCs/>
          <w:sz w:val="24"/>
          <w:szCs w:val="24"/>
        </w:rPr>
        <w:t>Safety and Health at Work</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w:t>
      </w:r>
      <w:r w:rsidRPr="00B10F01">
        <w:rPr>
          <w:rFonts w:ascii="Times New Roman" w:hAnsi="Times New Roman" w:cs="Times New Roman"/>
          <w:sz w:val="24"/>
          <w:szCs w:val="24"/>
        </w:rPr>
        <w:t>(4), 405–417. https://doi.org/10.1016/j.shaw.2020.06.004</w:t>
      </w:r>
    </w:p>
    <w:p w14:paraId="36EF56B1"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outroulis, E., Kalaitzakis, K., &amp; Voulgaris, N. C. (2001). Development of a microcontroller-based, photovoltaic maximum power point tracking control system.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6</w:t>
      </w:r>
      <w:r w:rsidRPr="00B10F01">
        <w:rPr>
          <w:rFonts w:ascii="Times New Roman" w:hAnsi="Times New Roman" w:cs="Times New Roman"/>
          <w:sz w:val="24"/>
          <w:szCs w:val="24"/>
        </w:rPr>
        <w:t>(1), 46–54. https://doi.org/10.1109/63.903988</w:t>
      </w:r>
    </w:p>
    <w:p w14:paraId="16DD8C9C"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 Tolbert, L. M., Kritprajun, P., Dong, J., Zhu, L., Hambrick, J., Schneider, K. P., &amp; Prabakar, K. (2020). Aging Effect Analysis of PV Inverter Semiconductors for Ancillary Services Support. </w:t>
      </w:r>
      <w:r w:rsidRPr="00B10F01">
        <w:rPr>
          <w:rFonts w:ascii="Times New Roman" w:hAnsi="Times New Roman" w:cs="Times New Roman"/>
          <w:i/>
          <w:iCs/>
          <w:sz w:val="24"/>
          <w:szCs w:val="24"/>
        </w:rPr>
        <w:t>IEEE Open Journal of Industry Application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w:t>
      </w:r>
      <w:r w:rsidRPr="00B10F01">
        <w:rPr>
          <w:rFonts w:ascii="Times New Roman" w:hAnsi="Times New Roman" w:cs="Times New Roman"/>
          <w:sz w:val="24"/>
          <w:szCs w:val="24"/>
        </w:rPr>
        <w:t>, 157–170. IEEE Open Journal of Industry Applications. https://doi.org/10.1109/OJIA.2020.3028647</w:t>
      </w:r>
    </w:p>
    <w:p w14:paraId="4C67FB03"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H., Leou, R.-C., &amp; Cheng, J.-S. (2005). Design and implementation of a maximum power point tracking battery charging system for photovoltaic applications. </w:t>
      </w:r>
      <w:r w:rsidRPr="00B10F01">
        <w:rPr>
          <w:rFonts w:ascii="Times New Roman" w:hAnsi="Times New Roman" w:cs="Times New Roman"/>
          <w:i/>
          <w:iCs/>
          <w:sz w:val="24"/>
          <w:szCs w:val="24"/>
        </w:rPr>
        <w:t>2005 IEEE Russia Power Tech</w:t>
      </w:r>
      <w:r w:rsidRPr="00B10F01">
        <w:rPr>
          <w:rFonts w:ascii="Times New Roman" w:hAnsi="Times New Roman" w:cs="Times New Roman"/>
          <w:sz w:val="24"/>
          <w:szCs w:val="24"/>
        </w:rPr>
        <w:t>, 1–5. https://doi.org/10.1109/PTC.2005.4524349</w:t>
      </w:r>
    </w:p>
    <w:p w14:paraId="4C1580B9"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okeshReddy, M., Kumar, P. J. R. P., Chandra, S. A. M., Babu, T. S., &amp; Rajasekar, N. (2017). Comparative study on charge controller techniques for solar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7</w:t>
      </w:r>
      <w:r w:rsidRPr="00B10F01">
        <w:rPr>
          <w:rFonts w:ascii="Times New Roman" w:hAnsi="Times New Roman" w:cs="Times New Roman"/>
          <w:sz w:val="24"/>
          <w:szCs w:val="24"/>
        </w:rPr>
        <w:t>, 1070–1077. https://doi.org/10.1016/j.egypro.2017.05.230</w:t>
      </w:r>
    </w:p>
    <w:p w14:paraId="6FF822DA"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artins, M. L. D. S. (2018). Series-Connected Partial-Power Converters Applied to PV Systems: A Design Approach Based on Step-Up/Down Voltage Regulation Range.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https://www.academia.edu/89220270/Series_Connected_Partial_Power_Converters_Applied_to_PV_Systems_A_Design_Approach_Based_on_Step_Up_Down_Voltage_Regulation_Range</w:t>
      </w:r>
    </w:p>
    <w:p w14:paraId="1D5E09BF"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KDas. (2021, March 31). </w:t>
      </w:r>
      <w:r w:rsidRPr="00B10F01">
        <w:rPr>
          <w:rFonts w:ascii="Times New Roman" w:hAnsi="Times New Roman" w:cs="Times New Roman"/>
          <w:i/>
          <w:iCs/>
          <w:sz w:val="24"/>
          <w:szCs w:val="24"/>
        </w:rPr>
        <w:t>PWM Solar Charge Controller with PIC12F675</w:t>
      </w:r>
      <w:r w:rsidRPr="00B10F01">
        <w:rPr>
          <w:rFonts w:ascii="Times New Roman" w:hAnsi="Times New Roman" w:cs="Times New Roman"/>
          <w:sz w:val="24"/>
          <w:szCs w:val="24"/>
        </w:rPr>
        <w:t>. Lab Projects BD. https://labprojectsbd.com/2021/03/31/pwm-solar-charge-controller-with-pic12f675/</w:t>
      </w:r>
    </w:p>
    <w:p w14:paraId="3BA8A44D"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Morey, M., Gupta, N., Garg, M. M., &amp; Kumar, A. (2023). </w:t>
      </w:r>
      <w:r w:rsidRPr="00B10F01">
        <w:rPr>
          <w:rFonts w:ascii="Times New Roman" w:hAnsi="Times New Roman" w:cs="Times New Roman"/>
          <w:sz w:val="24"/>
          <w:szCs w:val="24"/>
        </w:rPr>
        <w:t xml:space="preserve">A comprehensive review of grid-connected solar photovoltaic system: Architecture, control, and ancillary services. </w:t>
      </w:r>
      <w:r w:rsidRPr="00B10F01">
        <w:rPr>
          <w:rFonts w:ascii="Times New Roman" w:hAnsi="Times New Roman" w:cs="Times New Roman"/>
          <w:i/>
          <w:iCs/>
          <w:sz w:val="24"/>
          <w:szCs w:val="24"/>
        </w:rPr>
        <w:t>Renewable Energy Focu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5</w:t>
      </w:r>
      <w:r w:rsidRPr="00B10F01">
        <w:rPr>
          <w:rFonts w:ascii="Times New Roman" w:hAnsi="Times New Roman" w:cs="Times New Roman"/>
          <w:sz w:val="24"/>
          <w:szCs w:val="24"/>
        </w:rPr>
        <w:t>, 307–330. https://doi.org/10.1016/j.ref.2023.04.009</w:t>
      </w:r>
    </w:p>
    <w:p w14:paraId="4FB3F57D"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urtaza, A. F., Sher, H. A., Chiaberge, M., Boero, D., Giuseppe, M. D., &amp; Addoweesh, K. E. (2012). A novel hybrid MPPT technique for solar PV applications using perturb &amp; observe and Fractional Open Circuit Voltage techniques. </w:t>
      </w:r>
      <w:r w:rsidRPr="00B10F01">
        <w:rPr>
          <w:rFonts w:ascii="Times New Roman" w:hAnsi="Times New Roman" w:cs="Times New Roman"/>
          <w:i/>
          <w:iCs/>
          <w:sz w:val="24"/>
          <w:szCs w:val="24"/>
        </w:rPr>
        <w:t>Proceedings of 15th International Conference MECHATRONIKA</w:t>
      </w:r>
      <w:r w:rsidRPr="00B10F01">
        <w:rPr>
          <w:rFonts w:ascii="Times New Roman" w:hAnsi="Times New Roman" w:cs="Times New Roman"/>
          <w:sz w:val="24"/>
          <w:szCs w:val="24"/>
        </w:rPr>
        <w:t>, 1–8. https://ieeexplore.ieee.org/document/6415078</w:t>
      </w:r>
    </w:p>
    <w:p w14:paraId="45DD9C3E"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Nixon, J. D., Bhargava, K., Halford, A., &amp; Gaura, E. (2021). Analysis of standalone solar streetlights for improved energy access in displaced settlements. </w:t>
      </w:r>
      <w:r w:rsidRPr="00B10F01">
        <w:rPr>
          <w:rFonts w:ascii="Times New Roman" w:hAnsi="Times New Roman" w:cs="Times New Roman"/>
          <w:i/>
          <w:iCs/>
          <w:sz w:val="24"/>
          <w:szCs w:val="24"/>
        </w:rPr>
        <w:t>Renewable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7</w:t>
      </w:r>
      <w:r w:rsidRPr="00B10F01">
        <w:rPr>
          <w:rFonts w:ascii="Times New Roman" w:hAnsi="Times New Roman" w:cs="Times New Roman"/>
          <w:sz w:val="24"/>
          <w:szCs w:val="24"/>
        </w:rPr>
        <w:t>, 895–914. https://doi.org/10.1016/j.renene.2021.05.105</w:t>
      </w:r>
    </w:p>
    <w:p w14:paraId="61BFDC93"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Ozdemir, S., Altin, N., &amp; Sefa, I. (2012). Single stage three-level MPPT inverter for solar supplied systems. </w:t>
      </w:r>
      <w:r w:rsidRPr="00B10F01">
        <w:rPr>
          <w:rFonts w:ascii="Times New Roman" w:hAnsi="Times New Roman" w:cs="Times New Roman"/>
          <w:i/>
          <w:iCs/>
          <w:sz w:val="24"/>
          <w:szCs w:val="24"/>
        </w:rPr>
        <w:t>International Symposium on Power Electronics Power Electronics, Electrical Drives, Automation and Motion</w:t>
      </w:r>
      <w:r w:rsidRPr="00B10F01">
        <w:rPr>
          <w:rFonts w:ascii="Times New Roman" w:hAnsi="Times New Roman" w:cs="Times New Roman"/>
          <w:sz w:val="24"/>
          <w:szCs w:val="24"/>
        </w:rPr>
        <w:t>, 103–108. 2012 International Symposium on Power Electronics, Electrical Drives, Automation and Motion (SPEEDAM 2012). https://doi.org/10.1109/SPEEDAM.2012.6264559</w:t>
      </w:r>
    </w:p>
    <w:p w14:paraId="187DDC61"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n, J., Wang, C., &amp; Hong, F. (2009). Research of photovoltaic charging system with maximum power point tracking. </w:t>
      </w:r>
      <w:r w:rsidRPr="00B10F01">
        <w:rPr>
          <w:rFonts w:ascii="Times New Roman" w:hAnsi="Times New Roman" w:cs="Times New Roman"/>
          <w:i/>
          <w:iCs/>
          <w:sz w:val="24"/>
          <w:szCs w:val="24"/>
        </w:rPr>
        <w:t>2009 9th International Conference on Electronic Measurement &amp; Instruments</w:t>
      </w:r>
      <w:r w:rsidRPr="00B10F01">
        <w:rPr>
          <w:rFonts w:ascii="Times New Roman" w:hAnsi="Times New Roman" w:cs="Times New Roman"/>
          <w:sz w:val="24"/>
          <w:szCs w:val="24"/>
        </w:rPr>
        <w:t>, 4-478-4–481. https://doi.org/10.1109/ICEMI.2009.5274013</w:t>
      </w:r>
    </w:p>
    <w:p w14:paraId="2F7C3B13"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rida, B., Iniyan, S., &amp; Goic, R. (2011). A review of solar photovoltaic technologie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5</w:t>
      </w:r>
      <w:r w:rsidRPr="00B10F01">
        <w:rPr>
          <w:rFonts w:ascii="Times New Roman" w:hAnsi="Times New Roman" w:cs="Times New Roman"/>
          <w:sz w:val="24"/>
          <w:szCs w:val="24"/>
        </w:rPr>
        <w:t>(3), 1625–1636. https://doi.org/10.1016/j.rser.2010.11.032</w:t>
      </w:r>
    </w:p>
    <w:p w14:paraId="4BF30678"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Petri, T., Keller, M., &amp; Parspour, N. (2022). </w:t>
      </w:r>
      <w:r w:rsidRPr="00B10F01">
        <w:rPr>
          <w:rFonts w:ascii="Times New Roman" w:hAnsi="Times New Roman" w:cs="Times New Roman"/>
          <w:sz w:val="24"/>
          <w:szCs w:val="24"/>
        </w:rPr>
        <w:t xml:space="preserve">The Insulation Resilience of Inverter-Fed Low Voltage Traction Machines: Review, Challenges, and Opportunities. </w:t>
      </w:r>
      <w:r w:rsidRPr="00B10F01">
        <w:rPr>
          <w:rFonts w:ascii="Times New Roman" w:hAnsi="Times New Roman" w:cs="Times New Roman"/>
          <w:i/>
          <w:iCs/>
          <w:sz w:val="24"/>
          <w:szCs w:val="24"/>
        </w:rPr>
        <w:t>IEEE Acces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0</w:t>
      </w:r>
      <w:r w:rsidRPr="00B10F01">
        <w:rPr>
          <w:rFonts w:ascii="Times New Roman" w:hAnsi="Times New Roman" w:cs="Times New Roman"/>
          <w:sz w:val="24"/>
          <w:szCs w:val="24"/>
        </w:rPr>
        <w:t>, 104023–104049. IEEE Access. https://doi.org/10.1109/ACCESS.2022.3210348</w:t>
      </w:r>
    </w:p>
    <w:p w14:paraId="454BF6C5"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Robles, E., Fernandez, M., Andreu, J., Ibarra, E., &amp; Ugalde, U. (2021). Advanced power inverter topologies and modulation techniques for common-mode voltage elimination in electric motor drive system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0</w:t>
      </w:r>
      <w:r w:rsidRPr="00B10F01">
        <w:rPr>
          <w:rFonts w:ascii="Times New Roman" w:hAnsi="Times New Roman" w:cs="Times New Roman"/>
          <w:sz w:val="24"/>
          <w:szCs w:val="24"/>
        </w:rPr>
        <w:t>, 110746. https://doi.org/10.1016/j.rser.2021.110746</w:t>
      </w:r>
    </w:p>
    <w:p w14:paraId="0E46C0DB"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chool of Electrical Engineering, KIIT University, Bhubaneshwar-751024, Odisha, India, Pradhan, A., Dr S.M Ali, D. S. M. A., &amp; Dash, R. (2011). A Comparative Study of Perturb-Observance Method and Incremental Conductance Method. </w:t>
      </w:r>
      <w:r w:rsidRPr="00B10F01">
        <w:rPr>
          <w:rFonts w:ascii="Times New Roman" w:hAnsi="Times New Roman" w:cs="Times New Roman"/>
          <w:i/>
          <w:iCs/>
          <w:sz w:val="24"/>
          <w:szCs w:val="24"/>
        </w:rPr>
        <w:t>Indian Journal of Applied Research</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5), 206–208. https://doi.org/10.15373/2249555X/MAY2013/62</w:t>
      </w:r>
    </w:p>
    <w:p w14:paraId="4B614A81"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errano, M. A. L.-, Paipa, E. A. L., Márquez, L. F. B.-, &amp; Mora, S. B. S.-. (2019). Performance comparison between PWM and MPPT charge controllers. </w:t>
      </w:r>
      <w:r w:rsidRPr="00B10F01">
        <w:rPr>
          <w:rFonts w:ascii="Times New Roman" w:hAnsi="Times New Roman" w:cs="Times New Roman"/>
          <w:i/>
          <w:iCs/>
          <w:sz w:val="24"/>
          <w:szCs w:val="24"/>
        </w:rPr>
        <w:t>Scientia Et Technic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4</w:t>
      </w:r>
      <w:r w:rsidRPr="00B10F01">
        <w:rPr>
          <w:rFonts w:ascii="Times New Roman" w:hAnsi="Times New Roman" w:cs="Times New Roman"/>
          <w:sz w:val="24"/>
          <w:szCs w:val="24"/>
        </w:rPr>
        <w:t>(1), 6–11.</w:t>
      </w:r>
    </w:p>
    <w:p w14:paraId="6E741280"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harma, M., Sharma, S., Sharma, G., &amp; Mehta, S. (2015). </w:t>
      </w:r>
      <w:r w:rsidRPr="00B10F01">
        <w:rPr>
          <w:rFonts w:ascii="Times New Roman" w:hAnsi="Times New Roman" w:cs="Times New Roman"/>
          <w:i/>
          <w:iCs/>
          <w:sz w:val="24"/>
          <w:szCs w:val="24"/>
        </w:rPr>
        <w:t>A Neuro-Fuzzy Approach based MPPT for Mutli- Junction Photo-Voltaic Array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w:t>
      </w:r>
    </w:p>
    <w:p w14:paraId="75F697F5"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ingh, A., Pal, K., &amp; Vishwakarma, C. B. (2023). State of charge estimation techniques of Li-ion battery of electric vehicles. </w:t>
      </w:r>
      <w:r w:rsidRPr="00B10F01">
        <w:rPr>
          <w:rFonts w:ascii="Times New Roman" w:hAnsi="Times New Roman" w:cs="Times New Roman"/>
          <w:i/>
          <w:iCs/>
          <w:sz w:val="24"/>
          <w:szCs w:val="24"/>
        </w:rPr>
        <w:t>E-Prime - Advances in Electrical Engineering, Electronics an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6</w:t>
      </w:r>
      <w:r w:rsidRPr="00B10F01">
        <w:rPr>
          <w:rFonts w:ascii="Times New Roman" w:hAnsi="Times New Roman" w:cs="Times New Roman"/>
          <w:sz w:val="24"/>
          <w:szCs w:val="24"/>
        </w:rPr>
        <w:t>, 100328. https://doi.org/10.1016/j.prime.2023.100328</w:t>
      </w:r>
    </w:p>
    <w:p w14:paraId="10307B95"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Wang, C., Chen, W., Shao, S., Chen, Z., Zhu, B., &amp; Li, H. (2011). </w:t>
      </w:r>
      <w:r w:rsidRPr="00B10F01">
        <w:rPr>
          <w:rFonts w:ascii="Times New Roman" w:hAnsi="Times New Roman" w:cs="Times New Roman"/>
          <w:sz w:val="24"/>
          <w:szCs w:val="24"/>
        </w:rPr>
        <w:t xml:space="preserve">Energy Management of Stand-Alone Hybrid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2</w:t>
      </w:r>
      <w:r w:rsidRPr="00B10F01">
        <w:rPr>
          <w:rFonts w:ascii="Times New Roman" w:hAnsi="Times New Roman" w:cs="Times New Roman"/>
          <w:sz w:val="24"/>
          <w:szCs w:val="24"/>
        </w:rPr>
        <w:t>, 471–479. https://doi.org/10.1016/j.egypro.2011.10.063</w:t>
      </w:r>
    </w:p>
    <w:p w14:paraId="2F01B40F"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Xiao, W., Ozog, N., &amp; Dunford, W. G. (2007). </w:t>
      </w:r>
      <w:r w:rsidRPr="00B10F01">
        <w:rPr>
          <w:rFonts w:ascii="Times New Roman" w:hAnsi="Times New Roman" w:cs="Times New Roman"/>
          <w:sz w:val="24"/>
          <w:szCs w:val="24"/>
        </w:rPr>
        <w:t xml:space="preserve">Topology Study of Photovoltaic Interface for Maximum Power Point Tracking. </w:t>
      </w:r>
      <w:r w:rsidRPr="00B10F01">
        <w:rPr>
          <w:rFonts w:ascii="Times New Roman" w:hAnsi="Times New Roman" w:cs="Times New Roman"/>
          <w:i/>
          <w:iCs/>
          <w:sz w:val="24"/>
          <w:szCs w:val="24"/>
        </w:rPr>
        <w:t>IEEE Transactions on Industrial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54</w:t>
      </w:r>
      <w:r w:rsidRPr="00B10F01">
        <w:rPr>
          <w:rFonts w:ascii="Times New Roman" w:hAnsi="Times New Roman" w:cs="Times New Roman"/>
          <w:sz w:val="24"/>
          <w:szCs w:val="24"/>
        </w:rPr>
        <w:t>(3), 1696–1704. IEEE Transactions on Industrial Electronics. https://doi.org/10.1109/TIE.2007.894732</w:t>
      </w:r>
    </w:p>
    <w:p w14:paraId="6F656E60"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Xue, J. (2017). Photovoltaic agriculture—New opportunity for photovoltaic applications in China.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73</w:t>
      </w:r>
      <w:r w:rsidRPr="00B10F01">
        <w:rPr>
          <w:rFonts w:ascii="Times New Roman" w:hAnsi="Times New Roman" w:cs="Times New Roman"/>
          <w:sz w:val="24"/>
          <w:szCs w:val="24"/>
        </w:rPr>
        <w:t>, 1–9. https://doi.org/10.1016/j.rser.2017.01.098</w:t>
      </w:r>
    </w:p>
    <w:p w14:paraId="21484B4B"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Yuvarajan, S., &amp; Xu, S. (2003). Photo-voltaic power converter with a simple maximum-power-point-tracker. </w:t>
      </w:r>
      <w:r w:rsidRPr="00B10F01">
        <w:rPr>
          <w:rFonts w:ascii="Times New Roman" w:hAnsi="Times New Roman" w:cs="Times New Roman"/>
          <w:i/>
          <w:iCs/>
          <w:sz w:val="24"/>
          <w:szCs w:val="24"/>
        </w:rPr>
        <w:t>2003 IEEE International Symposium on Circuits and Systems (ISCA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 III–III. https://doi.org/10.1109/ISCAS.2003.1205040</w:t>
      </w:r>
    </w:p>
    <w:p w14:paraId="6D7D3DCE" w14:textId="77777777" w:rsidR="00B85571" w:rsidRPr="00B10F01" w:rsidRDefault="00B85571" w:rsidP="00B85571">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Zhao, Z., Xu, M., Chen, Q., Lai, J.-S., &amp; Cho, Y. (2012). Derivation, Analysis, and Implementation of a Boost–Buck Converter-Based High-Efficiency PV Inverter.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7</w:t>
      </w:r>
      <w:r w:rsidRPr="00B10F01">
        <w:rPr>
          <w:rFonts w:ascii="Times New Roman" w:hAnsi="Times New Roman" w:cs="Times New Roman"/>
          <w:sz w:val="24"/>
          <w:szCs w:val="24"/>
        </w:rPr>
        <w:t>(3), 1304–1313. IEEE Transactions on Power Electronics. https://doi.org/10.1109/TPEL.2011.2163805</w:t>
      </w:r>
    </w:p>
    <w:p w14:paraId="78B90590" w14:textId="77777777" w:rsidR="00B85571" w:rsidRPr="00B10F01" w:rsidRDefault="00B85571" w:rsidP="00B85571">
      <w:p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fldChar w:fldCharType="end"/>
      </w:r>
    </w:p>
    <w:p w14:paraId="6D175D92" w14:textId="77777777" w:rsidR="003246C7" w:rsidRDefault="003246C7"/>
    <w:p w14:paraId="2F5554C5" w14:textId="77777777" w:rsidR="00D24089" w:rsidRDefault="00D24089"/>
    <w:p w14:paraId="16001C97" w14:textId="77777777" w:rsidR="00D24089" w:rsidRDefault="00D24089"/>
    <w:p w14:paraId="7445CD41" w14:textId="77777777" w:rsidR="00D24089" w:rsidRDefault="00D24089"/>
    <w:p w14:paraId="57223316" w14:textId="77777777" w:rsidR="00D24089" w:rsidRDefault="00D24089"/>
    <w:p w14:paraId="1747F47E" w14:textId="77777777" w:rsidR="00CC5A7E" w:rsidRDefault="00CC5A7E" w:rsidP="001C1DE5">
      <w:pPr>
        <w:spacing w:before="100" w:beforeAutospacing="1" w:after="100" w:afterAutospacing="1" w:line="240" w:lineRule="auto"/>
        <w:jc w:val="center"/>
        <w:divId w:val="650797033"/>
        <w:rPr>
          <w:rFonts w:ascii="Times New Roman" w:eastAsiaTheme="minorEastAsia" w:hAnsi="Times New Roman" w:cs="Times New Roman"/>
          <w:sz w:val="24"/>
          <w:szCs w:val="24"/>
          <w:lang w:val="en-NG" w:eastAsia="en-GB"/>
        </w:rPr>
      </w:pPr>
    </w:p>
    <w:p w14:paraId="6E0508D1" w14:textId="77777777" w:rsidR="00CC5A7E" w:rsidRDefault="00CC5A7E" w:rsidP="0086095F">
      <w:pPr>
        <w:spacing w:before="100" w:beforeAutospacing="1" w:after="100" w:afterAutospacing="1" w:line="240" w:lineRule="auto"/>
        <w:jc w:val="center"/>
        <w:divId w:val="650797033"/>
        <w:rPr>
          <w:rFonts w:ascii="Times New Roman" w:eastAsiaTheme="minorEastAsia" w:hAnsi="Times New Roman" w:cs="Times New Roman"/>
          <w:sz w:val="24"/>
          <w:szCs w:val="24"/>
          <w:lang w:val="en-NG" w:eastAsia="en-GB"/>
        </w:rPr>
      </w:pPr>
    </w:p>
    <w:p w14:paraId="1B6D0131" w14:textId="77777777" w:rsidR="00CC5A7E" w:rsidRDefault="00CC5A7E" w:rsidP="001C1DE5">
      <w:pPr>
        <w:spacing w:before="100" w:beforeAutospacing="1" w:after="100" w:afterAutospacing="1" w:line="240" w:lineRule="auto"/>
        <w:jc w:val="center"/>
        <w:divId w:val="650797033"/>
        <w:rPr>
          <w:rFonts w:ascii="Times New Roman" w:eastAsiaTheme="minorEastAsia" w:hAnsi="Times New Roman" w:cs="Times New Roman"/>
          <w:sz w:val="24"/>
          <w:szCs w:val="24"/>
          <w:lang w:val="en-NG" w:eastAsia="en-GB"/>
        </w:rPr>
      </w:pPr>
    </w:p>
    <w:p w14:paraId="2DD84C02" w14:textId="06DBA693" w:rsidR="00CC5A7E" w:rsidRDefault="00CC5A7E" w:rsidP="001C1DE5">
      <w:pPr>
        <w:spacing w:before="100" w:beforeAutospacing="1" w:after="100" w:afterAutospacing="1" w:line="240" w:lineRule="auto"/>
        <w:jc w:val="center"/>
        <w:divId w:val="650797033"/>
        <w:rPr>
          <w:rFonts w:ascii="Times New Roman" w:eastAsiaTheme="minorEastAsia" w:hAnsi="Times New Roman" w:cs="Times New Roman"/>
          <w:sz w:val="24"/>
          <w:szCs w:val="24"/>
          <w:lang w:val="en-NG" w:eastAsia="en-GB"/>
        </w:rPr>
      </w:pPr>
    </w:p>
    <w:p w14:paraId="646A345B" w14:textId="77777777" w:rsidR="00B117AB" w:rsidRDefault="00B117AB" w:rsidP="001C1DE5">
      <w:pPr>
        <w:spacing w:before="100" w:beforeAutospacing="1" w:after="100" w:afterAutospacing="1" w:line="240" w:lineRule="auto"/>
        <w:jc w:val="center"/>
        <w:divId w:val="650797033"/>
        <w:rPr>
          <w:rFonts w:ascii="Times New Roman" w:eastAsiaTheme="minorEastAsia" w:hAnsi="Times New Roman" w:cs="Times New Roman"/>
          <w:sz w:val="24"/>
          <w:szCs w:val="24"/>
          <w:lang w:val="en-NG" w:eastAsia="en-GB"/>
        </w:rPr>
      </w:pPr>
    </w:p>
    <w:p w14:paraId="72DCB119" w14:textId="77777777" w:rsidR="00B117AB" w:rsidRDefault="00B117AB" w:rsidP="001C1DE5">
      <w:pPr>
        <w:spacing w:before="100" w:beforeAutospacing="1" w:after="100" w:afterAutospacing="1" w:line="240" w:lineRule="auto"/>
        <w:jc w:val="center"/>
        <w:divId w:val="650797033"/>
        <w:rPr>
          <w:rFonts w:ascii="Times New Roman" w:eastAsiaTheme="minorEastAsia" w:hAnsi="Times New Roman" w:cs="Times New Roman"/>
          <w:sz w:val="24"/>
          <w:szCs w:val="24"/>
          <w:lang w:val="en-NG" w:eastAsia="en-GB"/>
        </w:rPr>
      </w:pPr>
    </w:p>
    <w:p w14:paraId="2D77DF15" w14:textId="787C88C5" w:rsidR="00B117AB" w:rsidRPr="00A46CFF" w:rsidRDefault="00B117AB" w:rsidP="001C1DE5">
      <w:pPr>
        <w:spacing w:before="100" w:beforeAutospacing="1" w:after="100" w:afterAutospacing="1" w:line="240" w:lineRule="auto"/>
        <w:jc w:val="center"/>
        <w:divId w:val="650797033"/>
        <w:rPr>
          <w:rFonts w:eastAsiaTheme="minorEastAsia" w:cs="Times New Roman"/>
          <w:sz w:val="24"/>
          <w:szCs w:val="24"/>
          <w:lang w:val="en-NG" w:eastAsia="en-GB"/>
        </w:rPr>
      </w:pPr>
    </w:p>
    <w:p w14:paraId="5EC0FE5B" w14:textId="77777777" w:rsidR="00B117AB" w:rsidRDefault="00B117AB" w:rsidP="001C1DE5">
      <w:pPr>
        <w:spacing w:before="100" w:beforeAutospacing="1" w:after="100" w:afterAutospacing="1" w:line="240" w:lineRule="auto"/>
        <w:jc w:val="center"/>
        <w:divId w:val="650797033"/>
        <w:rPr>
          <w:rFonts w:ascii="Times New Roman" w:eastAsiaTheme="minorEastAsia" w:hAnsi="Times New Roman" w:cs="Times New Roman"/>
          <w:sz w:val="24"/>
          <w:szCs w:val="24"/>
          <w:lang w:val="en-NG" w:eastAsia="en-GB"/>
        </w:rPr>
      </w:pPr>
    </w:p>
    <w:p w14:paraId="49939191" w14:textId="77777777" w:rsidR="00B117AB" w:rsidRDefault="00B117AB" w:rsidP="001C1DE5">
      <w:pPr>
        <w:spacing w:before="100" w:beforeAutospacing="1" w:after="100" w:afterAutospacing="1" w:line="240" w:lineRule="auto"/>
        <w:jc w:val="center"/>
        <w:divId w:val="650797033"/>
        <w:rPr>
          <w:rFonts w:ascii="Times New Roman" w:eastAsiaTheme="minorEastAsia" w:hAnsi="Times New Roman" w:cs="Times New Roman"/>
          <w:sz w:val="24"/>
          <w:szCs w:val="24"/>
          <w:lang w:val="en-NG" w:eastAsia="en-GB"/>
        </w:rPr>
      </w:pPr>
    </w:p>
    <w:p w14:paraId="7D1107F4" w14:textId="77777777" w:rsidR="00B117AB" w:rsidRDefault="00B117AB" w:rsidP="001C1DE5">
      <w:pPr>
        <w:spacing w:before="100" w:beforeAutospacing="1" w:after="100" w:afterAutospacing="1" w:line="240" w:lineRule="auto"/>
        <w:jc w:val="center"/>
        <w:divId w:val="650797033"/>
        <w:rPr>
          <w:rFonts w:ascii="Times New Roman" w:eastAsiaTheme="minorEastAsia" w:hAnsi="Times New Roman" w:cs="Times New Roman"/>
          <w:sz w:val="24"/>
          <w:szCs w:val="24"/>
          <w:lang w:val="en-NG" w:eastAsia="en-GB"/>
        </w:rPr>
      </w:pPr>
    </w:p>
    <w:p w14:paraId="09B42565" w14:textId="77777777" w:rsidR="007E74FB" w:rsidRDefault="007E74FB" w:rsidP="001C1DE5">
      <w:pPr>
        <w:spacing w:before="100" w:beforeAutospacing="1" w:after="100" w:afterAutospacing="1" w:line="240" w:lineRule="auto"/>
        <w:jc w:val="center"/>
        <w:divId w:val="650797033"/>
        <w:rPr>
          <w:rFonts w:ascii="Times New Roman" w:eastAsiaTheme="minorEastAsia" w:hAnsi="Times New Roman" w:cs="Times New Roman"/>
          <w:sz w:val="24"/>
          <w:szCs w:val="24"/>
          <w:lang w:val="en-NG" w:eastAsia="en-GB"/>
        </w:rPr>
      </w:pPr>
    </w:p>
    <w:p w14:paraId="504E3BEE" w14:textId="77777777" w:rsidR="007E74FB" w:rsidRDefault="007E74FB" w:rsidP="001C1DE5">
      <w:pPr>
        <w:spacing w:before="100" w:beforeAutospacing="1" w:after="100" w:afterAutospacing="1" w:line="240" w:lineRule="auto"/>
        <w:jc w:val="center"/>
        <w:divId w:val="650797033"/>
        <w:rPr>
          <w:rFonts w:ascii="Times New Roman" w:eastAsiaTheme="minorEastAsia" w:hAnsi="Times New Roman" w:cs="Times New Roman"/>
          <w:sz w:val="24"/>
          <w:szCs w:val="24"/>
          <w:lang w:val="en-NG" w:eastAsia="en-GB"/>
        </w:rPr>
      </w:pPr>
    </w:p>
    <w:p w14:paraId="01C4B43D" w14:textId="77777777" w:rsidR="007E74FB" w:rsidRDefault="007E74FB" w:rsidP="001C1DE5">
      <w:pPr>
        <w:spacing w:before="100" w:beforeAutospacing="1" w:after="100" w:afterAutospacing="1" w:line="240" w:lineRule="auto"/>
        <w:jc w:val="center"/>
        <w:divId w:val="650797033"/>
        <w:rPr>
          <w:rFonts w:ascii="Times New Roman" w:eastAsiaTheme="minorEastAsia" w:hAnsi="Times New Roman" w:cs="Times New Roman"/>
          <w:sz w:val="24"/>
          <w:szCs w:val="24"/>
          <w:lang w:val="en-NG" w:eastAsia="en-GB"/>
        </w:rPr>
      </w:pPr>
    </w:p>
    <w:p w14:paraId="16038888" w14:textId="77777777" w:rsidR="007E74FB" w:rsidRDefault="007E74FB" w:rsidP="001C1DE5">
      <w:pPr>
        <w:spacing w:before="100" w:beforeAutospacing="1" w:after="100" w:afterAutospacing="1" w:line="240" w:lineRule="auto"/>
        <w:jc w:val="center"/>
        <w:divId w:val="650797033"/>
        <w:rPr>
          <w:rFonts w:ascii="Times New Roman" w:eastAsiaTheme="minorEastAsia" w:hAnsi="Times New Roman" w:cs="Times New Roman"/>
          <w:sz w:val="24"/>
          <w:szCs w:val="24"/>
          <w:lang w:val="en-NG" w:eastAsia="en-GB"/>
        </w:rPr>
      </w:pPr>
    </w:p>
    <w:p w14:paraId="3F74CC71" w14:textId="77777777" w:rsidR="007E74FB" w:rsidRDefault="007E74FB" w:rsidP="001C1DE5">
      <w:pPr>
        <w:spacing w:before="100" w:beforeAutospacing="1" w:after="100" w:afterAutospacing="1" w:line="240" w:lineRule="auto"/>
        <w:jc w:val="center"/>
        <w:divId w:val="650797033"/>
        <w:rPr>
          <w:rFonts w:ascii="Times New Roman" w:eastAsiaTheme="minorEastAsia" w:hAnsi="Times New Roman" w:cs="Times New Roman"/>
          <w:sz w:val="24"/>
          <w:szCs w:val="24"/>
          <w:lang w:val="en-NG" w:eastAsia="en-GB"/>
        </w:rPr>
      </w:pPr>
    </w:p>
    <w:p w14:paraId="201DE63B" w14:textId="77777777" w:rsidR="007E74FB" w:rsidRDefault="007E74FB" w:rsidP="001C1DE5">
      <w:pPr>
        <w:spacing w:before="100" w:beforeAutospacing="1" w:after="100" w:afterAutospacing="1" w:line="240" w:lineRule="auto"/>
        <w:jc w:val="center"/>
        <w:divId w:val="650797033"/>
        <w:rPr>
          <w:rFonts w:ascii="Times New Roman" w:eastAsiaTheme="minorEastAsia" w:hAnsi="Times New Roman" w:cs="Times New Roman"/>
          <w:sz w:val="24"/>
          <w:szCs w:val="24"/>
          <w:lang w:val="en-NG" w:eastAsia="en-GB"/>
        </w:rPr>
      </w:pPr>
    </w:p>
    <w:sectPr w:rsidR="007E74FB" w:rsidSect="00787583">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539A62" w14:textId="77777777" w:rsidR="00435EF9" w:rsidRDefault="00435EF9">
      <w:pPr>
        <w:spacing w:after="0" w:line="240" w:lineRule="auto"/>
      </w:pPr>
      <w:r>
        <w:separator/>
      </w:r>
    </w:p>
  </w:endnote>
  <w:endnote w:type="continuationSeparator" w:id="0">
    <w:p w14:paraId="5C541292" w14:textId="77777777" w:rsidR="00435EF9" w:rsidRDefault="00435E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webkit-standard">
    <w:altName w:val="Cambria"/>
    <w:panose1 w:val="020B0604020202020204"/>
    <w:charset w:val="00"/>
    <w:family w:val="roman"/>
    <w:pitch w:val="default"/>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0476024"/>
      <w:docPartObj>
        <w:docPartGallery w:val="Page Numbers (Bottom of Page)"/>
        <w:docPartUnique/>
      </w:docPartObj>
    </w:sdtPr>
    <w:sdtEndPr>
      <w:rPr>
        <w:noProof/>
      </w:rPr>
    </w:sdtEndPr>
    <w:sdtContent>
      <w:p w14:paraId="405DFB36" w14:textId="77777777" w:rsidR="000B4F2B" w:rsidRDefault="00B8557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7B1716" w14:textId="77777777" w:rsidR="000B4F2B" w:rsidRDefault="000B4F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2D052C" w14:textId="77777777" w:rsidR="00435EF9" w:rsidRDefault="00435EF9">
      <w:pPr>
        <w:spacing w:after="0" w:line="240" w:lineRule="auto"/>
      </w:pPr>
      <w:r>
        <w:separator/>
      </w:r>
    </w:p>
  </w:footnote>
  <w:footnote w:type="continuationSeparator" w:id="0">
    <w:p w14:paraId="2EDEC36A" w14:textId="77777777" w:rsidR="00435EF9" w:rsidRDefault="00435E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130280" w14:textId="77777777" w:rsidR="000B4F2B" w:rsidRDefault="00B85571" w:rsidP="002339AC">
    <w:pPr>
      <w:pStyle w:val="Header"/>
      <w:tabs>
        <w:tab w:val="clear" w:pos="4680"/>
        <w:tab w:val="clear" w:pos="9360"/>
        <w:tab w:val="left" w:pos="3285"/>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0C090C"/>
    <w:multiLevelType w:val="multilevel"/>
    <w:tmpl w:val="93E06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3D2AF5"/>
    <w:multiLevelType w:val="multilevel"/>
    <w:tmpl w:val="57E2F6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C555AC2"/>
    <w:multiLevelType w:val="multilevel"/>
    <w:tmpl w:val="0A20F2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C733D3A"/>
    <w:multiLevelType w:val="multilevel"/>
    <w:tmpl w:val="3D24D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6A5EFE"/>
    <w:multiLevelType w:val="multilevel"/>
    <w:tmpl w:val="18B082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696F51"/>
    <w:multiLevelType w:val="multilevel"/>
    <w:tmpl w:val="A860EB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07C1139"/>
    <w:multiLevelType w:val="multilevel"/>
    <w:tmpl w:val="F44CC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2B609C8"/>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70D74C5"/>
    <w:multiLevelType w:val="multilevel"/>
    <w:tmpl w:val="E4264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87C0045"/>
    <w:multiLevelType w:val="multilevel"/>
    <w:tmpl w:val="2138AD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FB4737B"/>
    <w:multiLevelType w:val="multilevel"/>
    <w:tmpl w:val="10362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FED11DB"/>
    <w:multiLevelType w:val="multilevel"/>
    <w:tmpl w:val="5E4C11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0F8135B"/>
    <w:multiLevelType w:val="hybridMultilevel"/>
    <w:tmpl w:val="C4AEBD90"/>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991514"/>
    <w:multiLevelType w:val="multilevel"/>
    <w:tmpl w:val="B5F86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60702B6"/>
    <w:multiLevelType w:val="hybridMultilevel"/>
    <w:tmpl w:val="FA3A1000"/>
    <w:lvl w:ilvl="0" w:tplc="72EC3F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6AF5336"/>
    <w:multiLevelType w:val="multilevel"/>
    <w:tmpl w:val="0750D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DB65F39"/>
    <w:multiLevelType w:val="multilevel"/>
    <w:tmpl w:val="911A0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0444BA0"/>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0B8321E"/>
    <w:multiLevelType w:val="multilevel"/>
    <w:tmpl w:val="D1289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48F1E60"/>
    <w:multiLevelType w:val="hybridMultilevel"/>
    <w:tmpl w:val="184C6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70618E9"/>
    <w:multiLevelType w:val="multilevel"/>
    <w:tmpl w:val="A02AF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DB9128B"/>
    <w:multiLevelType w:val="multilevel"/>
    <w:tmpl w:val="10503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09F67FD"/>
    <w:multiLevelType w:val="multilevel"/>
    <w:tmpl w:val="382C374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8A06DB0"/>
    <w:multiLevelType w:val="multilevel"/>
    <w:tmpl w:val="C5D87A2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b w:val="0"/>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4A8808EB"/>
    <w:multiLevelType w:val="hybridMultilevel"/>
    <w:tmpl w:val="824E893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D283FF4"/>
    <w:multiLevelType w:val="multilevel"/>
    <w:tmpl w:val="447EE2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65C455E"/>
    <w:multiLevelType w:val="multilevel"/>
    <w:tmpl w:val="EBC0D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2AC2799"/>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41F3C61"/>
    <w:multiLevelType w:val="hybridMultilevel"/>
    <w:tmpl w:val="13980EFE"/>
    <w:lvl w:ilvl="0" w:tplc="08090001">
      <w:start w:val="1"/>
      <w:numFmt w:val="bullet"/>
      <w:lvlText w:val=""/>
      <w:lvlJc w:val="left"/>
      <w:pPr>
        <w:ind w:left="1296" w:hanging="360"/>
      </w:pPr>
      <w:rPr>
        <w:rFonts w:ascii="Symbol" w:hAnsi="Symbol" w:hint="default"/>
      </w:rPr>
    </w:lvl>
    <w:lvl w:ilvl="1" w:tplc="08090003" w:tentative="1">
      <w:start w:val="1"/>
      <w:numFmt w:val="bullet"/>
      <w:lvlText w:val="o"/>
      <w:lvlJc w:val="left"/>
      <w:pPr>
        <w:ind w:left="2016" w:hanging="360"/>
      </w:pPr>
      <w:rPr>
        <w:rFonts w:ascii="Courier New" w:hAnsi="Courier New" w:cs="Courier New" w:hint="default"/>
      </w:rPr>
    </w:lvl>
    <w:lvl w:ilvl="2" w:tplc="08090005" w:tentative="1">
      <w:start w:val="1"/>
      <w:numFmt w:val="bullet"/>
      <w:lvlText w:val=""/>
      <w:lvlJc w:val="left"/>
      <w:pPr>
        <w:ind w:left="2736" w:hanging="360"/>
      </w:pPr>
      <w:rPr>
        <w:rFonts w:ascii="Wingdings" w:hAnsi="Wingdings" w:hint="default"/>
      </w:rPr>
    </w:lvl>
    <w:lvl w:ilvl="3" w:tplc="08090001" w:tentative="1">
      <w:start w:val="1"/>
      <w:numFmt w:val="bullet"/>
      <w:lvlText w:val=""/>
      <w:lvlJc w:val="left"/>
      <w:pPr>
        <w:ind w:left="3456" w:hanging="360"/>
      </w:pPr>
      <w:rPr>
        <w:rFonts w:ascii="Symbol" w:hAnsi="Symbol" w:hint="default"/>
      </w:rPr>
    </w:lvl>
    <w:lvl w:ilvl="4" w:tplc="08090003" w:tentative="1">
      <w:start w:val="1"/>
      <w:numFmt w:val="bullet"/>
      <w:lvlText w:val="o"/>
      <w:lvlJc w:val="left"/>
      <w:pPr>
        <w:ind w:left="4176" w:hanging="360"/>
      </w:pPr>
      <w:rPr>
        <w:rFonts w:ascii="Courier New" w:hAnsi="Courier New" w:cs="Courier New" w:hint="default"/>
      </w:rPr>
    </w:lvl>
    <w:lvl w:ilvl="5" w:tplc="08090005" w:tentative="1">
      <w:start w:val="1"/>
      <w:numFmt w:val="bullet"/>
      <w:lvlText w:val=""/>
      <w:lvlJc w:val="left"/>
      <w:pPr>
        <w:ind w:left="4896" w:hanging="360"/>
      </w:pPr>
      <w:rPr>
        <w:rFonts w:ascii="Wingdings" w:hAnsi="Wingdings" w:hint="default"/>
      </w:rPr>
    </w:lvl>
    <w:lvl w:ilvl="6" w:tplc="08090001" w:tentative="1">
      <w:start w:val="1"/>
      <w:numFmt w:val="bullet"/>
      <w:lvlText w:val=""/>
      <w:lvlJc w:val="left"/>
      <w:pPr>
        <w:ind w:left="5616" w:hanging="360"/>
      </w:pPr>
      <w:rPr>
        <w:rFonts w:ascii="Symbol" w:hAnsi="Symbol" w:hint="default"/>
      </w:rPr>
    </w:lvl>
    <w:lvl w:ilvl="7" w:tplc="08090003" w:tentative="1">
      <w:start w:val="1"/>
      <w:numFmt w:val="bullet"/>
      <w:lvlText w:val="o"/>
      <w:lvlJc w:val="left"/>
      <w:pPr>
        <w:ind w:left="6336" w:hanging="360"/>
      </w:pPr>
      <w:rPr>
        <w:rFonts w:ascii="Courier New" w:hAnsi="Courier New" w:cs="Courier New" w:hint="default"/>
      </w:rPr>
    </w:lvl>
    <w:lvl w:ilvl="8" w:tplc="08090005" w:tentative="1">
      <w:start w:val="1"/>
      <w:numFmt w:val="bullet"/>
      <w:lvlText w:val=""/>
      <w:lvlJc w:val="left"/>
      <w:pPr>
        <w:ind w:left="7056" w:hanging="360"/>
      </w:pPr>
      <w:rPr>
        <w:rFonts w:ascii="Wingdings" w:hAnsi="Wingdings" w:hint="default"/>
      </w:rPr>
    </w:lvl>
  </w:abstractNum>
  <w:abstractNum w:abstractNumId="29" w15:restartNumberingAfterBreak="0">
    <w:nsid w:val="666915FB"/>
    <w:multiLevelType w:val="multilevel"/>
    <w:tmpl w:val="FA1EE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79049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b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2">
      <w:start w:val="1"/>
      <w:numFmt w:val="decimal"/>
      <w:lvlText w:val="%1.%2.%3."/>
      <w:lvlJc w:val="left"/>
      <w:pPr>
        <w:ind w:left="504" w:hanging="504"/>
      </w:pPr>
      <w:rPr>
        <w:sz w:val="24"/>
        <w:szCs w:val="24"/>
      </w:rPr>
    </w:lvl>
    <w:lvl w:ilvl="3">
      <w:start w:val="1"/>
      <w:numFmt w:val="decimal"/>
      <w:lvlText w:val="%1.%2.%3.%4."/>
      <w:lvlJc w:val="left"/>
      <w:pPr>
        <w:ind w:left="1728" w:hanging="648"/>
      </w:pPr>
      <w:rPr>
        <w:rFonts w:hint="default"/>
        <w:b w:val="0"/>
        <w:i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AE93966"/>
    <w:multiLevelType w:val="multilevel"/>
    <w:tmpl w:val="909C2D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C251DE5"/>
    <w:multiLevelType w:val="multilevel"/>
    <w:tmpl w:val="0A8281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E1B571D"/>
    <w:multiLevelType w:val="hybridMultilevel"/>
    <w:tmpl w:val="871CBD0E"/>
    <w:lvl w:ilvl="0" w:tplc="0409000B">
      <w:start w:val="1"/>
      <w:numFmt w:val="bullet"/>
      <w:lvlText w:val=""/>
      <w:lvlJc w:val="left"/>
      <w:pPr>
        <w:ind w:left="1650" w:hanging="360"/>
      </w:pPr>
      <w:rPr>
        <w:rFonts w:ascii="Wingdings" w:hAnsi="Wingdings" w:hint="default"/>
      </w:rPr>
    </w:lvl>
    <w:lvl w:ilvl="1" w:tplc="04090003" w:tentative="1">
      <w:start w:val="1"/>
      <w:numFmt w:val="bullet"/>
      <w:lvlText w:val="o"/>
      <w:lvlJc w:val="left"/>
      <w:pPr>
        <w:ind w:left="2370" w:hanging="360"/>
      </w:pPr>
      <w:rPr>
        <w:rFonts w:ascii="Courier New" w:hAnsi="Courier New" w:cs="Courier New" w:hint="default"/>
      </w:rPr>
    </w:lvl>
    <w:lvl w:ilvl="2" w:tplc="04090005" w:tentative="1">
      <w:start w:val="1"/>
      <w:numFmt w:val="bullet"/>
      <w:lvlText w:val=""/>
      <w:lvlJc w:val="left"/>
      <w:pPr>
        <w:ind w:left="3090" w:hanging="360"/>
      </w:pPr>
      <w:rPr>
        <w:rFonts w:ascii="Wingdings" w:hAnsi="Wingdings" w:hint="default"/>
      </w:rPr>
    </w:lvl>
    <w:lvl w:ilvl="3" w:tplc="04090001" w:tentative="1">
      <w:start w:val="1"/>
      <w:numFmt w:val="bullet"/>
      <w:lvlText w:val=""/>
      <w:lvlJc w:val="left"/>
      <w:pPr>
        <w:ind w:left="3810" w:hanging="360"/>
      </w:pPr>
      <w:rPr>
        <w:rFonts w:ascii="Symbol" w:hAnsi="Symbol" w:hint="default"/>
      </w:rPr>
    </w:lvl>
    <w:lvl w:ilvl="4" w:tplc="04090003" w:tentative="1">
      <w:start w:val="1"/>
      <w:numFmt w:val="bullet"/>
      <w:lvlText w:val="o"/>
      <w:lvlJc w:val="left"/>
      <w:pPr>
        <w:ind w:left="4530" w:hanging="360"/>
      </w:pPr>
      <w:rPr>
        <w:rFonts w:ascii="Courier New" w:hAnsi="Courier New" w:cs="Courier New" w:hint="default"/>
      </w:rPr>
    </w:lvl>
    <w:lvl w:ilvl="5" w:tplc="04090005" w:tentative="1">
      <w:start w:val="1"/>
      <w:numFmt w:val="bullet"/>
      <w:lvlText w:val=""/>
      <w:lvlJc w:val="left"/>
      <w:pPr>
        <w:ind w:left="5250" w:hanging="360"/>
      </w:pPr>
      <w:rPr>
        <w:rFonts w:ascii="Wingdings" w:hAnsi="Wingdings" w:hint="default"/>
      </w:rPr>
    </w:lvl>
    <w:lvl w:ilvl="6" w:tplc="04090001" w:tentative="1">
      <w:start w:val="1"/>
      <w:numFmt w:val="bullet"/>
      <w:lvlText w:val=""/>
      <w:lvlJc w:val="left"/>
      <w:pPr>
        <w:ind w:left="5970" w:hanging="360"/>
      </w:pPr>
      <w:rPr>
        <w:rFonts w:ascii="Symbol" w:hAnsi="Symbol" w:hint="default"/>
      </w:rPr>
    </w:lvl>
    <w:lvl w:ilvl="7" w:tplc="04090003" w:tentative="1">
      <w:start w:val="1"/>
      <w:numFmt w:val="bullet"/>
      <w:lvlText w:val="o"/>
      <w:lvlJc w:val="left"/>
      <w:pPr>
        <w:ind w:left="6690" w:hanging="360"/>
      </w:pPr>
      <w:rPr>
        <w:rFonts w:ascii="Courier New" w:hAnsi="Courier New" w:cs="Courier New" w:hint="default"/>
      </w:rPr>
    </w:lvl>
    <w:lvl w:ilvl="8" w:tplc="04090005" w:tentative="1">
      <w:start w:val="1"/>
      <w:numFmt w:val="bullet"/>
      <w:lvlText w:val=""/>
      <w:lvlJc w:val="left"/>
      <w:pPr>
        <w:ind w:left="7410" w:hanging="360"/>
      </w:pPr>
      <w:rPr>
        <w:rFonts w:ascii="Wingdings" w:hAnsi="Wingdings" w:hint="default"/>
      </w:rPr>
    </w:lvl>
  </w:abstractNum>
  <w:abstractNum w:abstractNumId="34" w15:restartNumberingAfterBreak="0">
    <w:nsid w:val="6FAB375B"/>
    <w:multiLevelType w:val="multilevel"/>
    <w:tmpl w:val="DE085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9E92294"/>
    <w:multiLevelType w:val="multilevel"/>
    <w:tmpl w:val="9D240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B972C04"/>
    <w:multiLevelType w:val="hybridMultilevel"/>
    <w:tmpl w:val="F60CF272"/>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88050429">
    <w:abstractNumId w:val="36"/>
  </w:num>
  <w:num w:numId="2" w16cid:durableId="1968047139">
    <w:abstractNumId w:val="12"/>
  </w:num>
  <w:num w:numId="3" w16cid:durableId="1275595546">
    <w:abstractNumId w:val="7"/>
  </w:num>
  <w:num w:numId="4" w16cid:durableId="2019035849">
    <w:abstractNumId w:val="27"/>
  </w:num>
  <w:num w:numId="5" w16cid:durableId="1431700325">
    <w:abstractNumId w:val="17"/>
  </w:num>
  <w:num w:numId="6" w16cid:durableId="2131511163">
    <w:abstractNumId w:val="10"/>
  </w:num>
  <w:num w:numId="7" w16cid:durableId="958031109">
    <w:abstractNumId w:val="8"/>
  </w:num>
  <w:num w:numId="8" w16cid:durableId="1371107375">
    <w:abstractNumId w:val="20"/>
  </w:num>
  <w:num w:numId="9" w16cid:durableId="650643215">
    <w:abstractNumId w:val="34"/>
  </w:num>
  <w:num w:numId="10" w16cid:durableId="1510020529">
    <w:abstractNumId w:val="26"/>
  </w:num>
  <w:num w:numId="11" w16cid:durableId="1888251380">
    <w:abstractNumId w:val="22"/>
  </w:num>
  <w:num w:numId="12" w16cid:durableId="1024673484">
    <w:abstractNumId w:val="21"/>
  </w:num>
  <w:num w:numId="13" w16cid:durableId="52897426">
    <w:abstractNumId w:val="29"/>
  </w:num>
  <w:num w:numId="14" w16cid:durableId="2146697825">
    <w:abstractNumId w:val="11"/>
  </w:num>
  <w:num w:numId="15" w16cid:durableId="1120732101">
    <w:abstractNumId w:val="16"/>
  </w:num>
  <w:num w:numId="16" w16cid:durableId="1225289016">
    <w:abstractNumId w:val="31"/>
  </w:num>
  <w:num w:numId="17" w16cid:durableId="659190223">
    <w:abstractNumId w:val="0"/>
  </w:num>
  <w:num w:numId="18" w16cid:durableId="2076508973">
    <w:abstractNumId w:val="6"/>
  </w:num>
  <w:num w:numId="19" w16cid:durableId="1839418955">
    <w:abstractNumId w:val="15"/>
  </w:num>
  <w:num w:numId="20" w16cid:durableId="1432312923">
    <w:abstractNumId w:val="35"/>
  </w:num>
  <w:num w:numId="21" w16cid:durableId="707099957">
    <w:abstractNumId w:val="32"/>
  </w:num>
  <w:num w:numId="22" w16cid:durableId="329987669">
    <w:abstractNumId w:val="3"/>
  </w:num>
  <w:num w:numId="23" w16cid:durableId="1302462640">
    <w:abstractNumId w:val="13"/>
  </w:num>
  <w:num w:numId="24" w16cid:durableId="138688929">
    <w:abstractNumId w:val="25"/>
  </w:num>
  <w:num w:numId="25" w16cid:durableId="1854034467">
    <w:abstractNumId w:val="4"/>
  </w:num>
  <w:num w:numId="26" w16cid:durableId="1929731460">
    <w:abstractNumId w:val="18"/>
  </w:num>
  <w:num w:numId="27" w16cid:durableId="1155800272">
    <w:abstractNumId w:val="9"/>
  </w:num>
  <w:num w:numId="28" w16cid:durableId="400448399">
    <w:abstractNumId w:val="1"/>
  </w:num>
  <w:num w:numId="29" w16cid:durableId="528374194">
    <w:abstractNumId w:val="5"/>
  </w:num>
  <w:num w:numId="30" w16cid:durableId="317421276">
    <w:abstractNumId w:val="2"/>
  </w:num>
  <w:num w:numId="31" w16cid:durableId="1073700168">
    <w:abstractNumId w:val="24"/>
  </w:num>
  <w:num w:numId="32" w16cid:durableId="1110928849">
    <w:abstractNumId w:val="33"/>
  </w:num>
  <w:num w:numId="33" w16cid:durableId="184444852">
    <w:abstractNumId w:val="14"/>
  </w:num>
  <w:num w:numId="34" w16cid:durableId="2041080054">
    <w:abstractNumId w:val="30"/>
    <w:lvlOverride w:ilvl="0">
      <w:startOverride w:val="2"/>
    </w:lvlOverride>
    <w:lvlOverride w:ilvl="1">
      <w:startOverride w:val="2"/>
    </w:lvlOverride>
    <w:lvlOverride w:ilvl="2">
      <w:startOverride w:val="2"/>
    </w:lvlOverride>
  </w:num>
  <w:num w:numId="35" w16cid:durableId="763959555">
    <w:abstractNumId w:val="23"/>
  </w:num>
  <w:num w:numId="36" w16cid:durableId="2099906829">
    <w:abstractNumId w:val="28"/>
  </w:num>
  <w:num w:numId="37" w16cid:durableId="95100913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9"/>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5571"/>
    <w:rsid w:val="00001351"/>
    <w:rsid w:val="00002185"/>
    <w:rsid w:val="00067490"/>
    <w:rsid w:val="000A0EC7"/>
    <w:rsid w:val="000B48EF"/>
    <w:rsid w:val="000B4F2B"/>
    <w:rsid w:val="00104304"/>
    <w:rsid w:val="00146CC5"/>
    <w:rsid w:val="001700A7"/>
    <w:rsid w:val="00173797"/>
    <w:rsid w:val="00176321"/>
    <w:rsid w:val="00194BF3"/>
    <w:rsid w:val="001A7797"/>
    <w:rsid w:val="001C1DE5"/>
    <w:rsid w:val="001D5CBA"/>
    <w:rsid w:val="001F2DD8"/>
    <w:rsid w:val="001F51BD"/>
    <w:rsid w:val="002334D2"/>
    <w:rsid w:val="002714A0"/>
    <w:rsid w:val="0027239C"/>
    <w:rsid w:val="00275E7B"/>
    <w:rsid w:val="0028373B"/>
    <w:rsid w:val="00285D02"/>
    <w:rsid w:val="002A12ED"/>
    <w:rsid w:val="002B1AC7"/>
    <w:rsid w:val="002B2892"/>
    <w:rsid w:val="002B696C"/>
    <w:rsid w:val="002E063A"/>
    <w:rsid w:val="003246C7"/>
    <w:rsid w:val="003A1A48"/>
    <w:rsid w:val="003B7383"/>
    <w:rsid w:val="003D21D9"/>
    <w:rsid w:val="003E44D3"/>
    <w:rsid w:val="00406025"/>
    <w:rsid w:val="004225C9"/>
    <w:rsid w:val="00427819"/>
    <w:rsid w:val="00435EF9"/>
    <w:rsid w:val="00463859"/>
    <w:rsid w:val="004672B9"/>
    <w:rsid w:val="00485B91"/>
    <w:rsid w:val="00494C80"/>
    <w:rsid w:val="004C1CBF"/>
    <w:rsid w:val="004D43AC"/>
    <w:rsid w:val="004D7A32"/>
    <w:rsid w:val="004E4C71"/>
    <w:rsid w:val="00510FDF"/>
    <w:rsid w:val="00536968"/>
    <w:rsid w:val="005915FE"/>
    <w:rsid w:val="005949F2"/>
    <w:rsid w:val="005B1222"/>
    <w:rsid w:val="005C3AA3"/>
    <w:rsid w:val="006467BE"/>
    <w:rsid w:val="006867BD"/>
    <w:rsid w:val="006B393A"/>
    <w:rsid w:val="006C022B"/>
    <w:rsid w:val="006C175B"/>
    <w:rsid w:val="006D5DC2"/>
    <w:rsid w:val="006F0508"/>
    <w:rsid w:val="006F3F27"/>
    <w:rsid w:val="00702AEA"/>
    <w:rsid w:val="007122CE"/>
    <w:rsid w:val="00726F0B"/>
    <w:rsid w:val="00747C76"/>
    <w:rsid w:val="00774238"/>
    <w:rsid w:val="00780AB3"/>
    <w:rsid w:val="00787754"/>
    <w:rsid w:val="007D69F3"/>
    <w:rsid w:val="007E74FB"/>
    <w:rsid w:val="007F0878"/>
    <w:rsid w:val="008070B7"/>
    <w:rsid w:val="0083109B"/>
    <w:rsid w:val="0086095F"/>
    <w:rsid w:val="008724B2"/>
    <w:rsid w:val="0087390E"/>
    <w:rsid w:val="008A2880"/>
    <w:rsid w:val="008E012F"/>
    <w:rsid w:val="00912D29"/>
    <w:rsid w:val="00951F09"/>
    <w:rsid w:val="00956E8E"/>
    <w:rsid w:val="00964E38"/>
    <w:rsid w:val="00973DB0"/>
    <w:rsid w:val="00986B0A"/>
    <w:rsid w:val="00A0230E"/>
    <w:rsid w:val="00A03E85"/>
    <w:rsid w:val="00A33523"/>
    <w:rsid w:val="00A46CFF"/>
    <w:rsid w:val="00A5029D"/>
    <w:rsid w:val="00A71C77"/>
    <w:rsid w:val="00A90C99"/>
    <w:rsid w:val="00AA37C0"/>
    <w:rsid w:val="00AC7E79"/>
    <w:rsid w:val="00AD132E"/>
    <w:rsid w:val="00AE083C"/>
    <w:rsid w:val="00AE0D5F"/>
    <w:rsid w:val="00AE3629"/>
    <w:rsid w:val="00B117AB"/>
    <w:rsid w:val="00B56937"/>
    <w:rsid w:val="00B641E8"/>
    <w:rsid w:val="00B85571"/>
    <w:rsid w:val="00B85A83"/>
    <w:rsid w:val="00B87F84"/>
    <w:rsid w:val="00B91BDC"/>
    <w:rsid w:val="00BB1228"/>
    <w:rsid w:val="00BB6FCC"/>
    <w:rsid w:val="00BC278D"/>
    <w:rsid w:val="00BD6D17"/>
    <w:rsid w:val="00BE1E6E"/>
    <w:rsid w:val="00C1316C"/>
    <w:rsid w:val="00C164D2"/>
    <w:rsid w:val="00C3427E"/>
    <w:rsid w:val="00C34A8A"/>
    <w:rsid w:val="00C354D3"/>
    <w:rsid w:val="00C47E05"/>
    <w:rsid w:val="00C570A0"/>
    <w:rsid w:val="00C87AAD"/>
    <w:rsid w:val="00C9207B"/>
    <w:rsid w:val="00CA2C00"/>
    <w:rsid w:val="00CC5A7E"/>
    <w:rsid w:val="00CD3270"/>
    <w:rsid w:val="00D06AC6"/>
    <w:rsid w:val="00D21EE1"/>
    <w:rsid w:val="00D24089"/>
    <w:rsid w:val="00D2456C"/>
    <w:rsid w:val="00D31514"/>
    <w:rsid w:val="00D512EE"/>
    <w:rsid w:val="00D65C5E"/>
    <w:rsid w:val="00D7367D"/>
    <w:rsid w:val="00D90F4A"/>
    <w:rsid w:val="00DC1B92"/>
    <w:rsid w:val="00DE3015"/>
    <w:rsid w:val="00DE6D96"/>
    <w:rsid w:val="00E324B8"/>
    <w:rsid w:val="00E4015E"/>
    <w:rsid w:val="00E921CD"/>
    <w:rsid w:val="00EB1827"/>
    <w:rsid w:val="00ED1365"/>
    <w:rsid w:val="00F04C64"/>
    <w:rsid w:val="00F106D7"/>
    <w:rsid w:val="00F23579"/>
    <w:rsid w:val="00F336F8"/>
    <w:rsid w:val="00F5530C"/>
    <w:rsid w:val="00F55A9B"/>
    <w:rsid w:val="00F57F9C"/>
    <w:rsid w:val="00F92C83"/>
    <w:rsid w:val="00FA4F04"/>
    <w:rsid w:val="00FB1824"/>
    <w:rsid w:val="00FC48BB"/>
    <w:rsid w:val="00FE2D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5DDE98"/>
  <w15:chartTrackingRefBased/>
  <w15:docId w15:val="{23FF7BA4-F21B-4909-A6A3-96AE8876B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5571"/>
  </w:style>
  <w:style w:type="paragraph" w:styleId="Heading1">
    <w:name w:val="heading 1"/>
    <w:basedOn w:val="Normal"/>
    <w:next w:val="Normal"/>
    <w:link w:val="Heading1Char"/>
    <w:autoRedefine/>
    <w:uiPriority w:val="9"/>
    <w:qFormat/>
    <w:rsid w:val="00DE3015"/>
    <w:pPr>
      <w:keepNext/>
      <w:keepLines/>
      <w:tabs>
        <w:tab w:val="left" w:pos="580"/>
      </w:tabs>
      <w:spacing w:after="360" w:line="360" w:lineRule="auto"/>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B85571"/>
    <w:pPr>
      <w:keepNext/>
      <w:keepLines/>
      <w:spacing w:before="40" w:after="0"/>
      <w:ind w:left="576" w:hanging="576"/>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85571"/>
    <w:pPr>
      <w:keepNext/>
      <w:keepLines/>
      <w:spacing w:before="40" w:after="0"/>
      <w:ind w:left="720" w:hanging="72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85571"/>
    <w:pPr>
      <w:keepNext/>
      <w:keepLines/>
      <w:spacing w:before="40" w:after="0"/>
      <w:ind w:left="864" w:hanging="864"/>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B85571"/>
    <w:pPr>
      <w:keepNext/>
      <w:keepLines/>
      <w:spacing w:before="40" w:after="0"/>
      <w:ind w:left="1008" w:hanging="1008"/>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B85571"/>
    <w:pPr>
      <w:keepNext/>
      <w:keepLines/>
      <w:spacing w:before="40" w:after="0"/>
      <w:ind w:left="1152" w:hanging="1152"/>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B85571"/>
    <w:pPr>
      <w:keepNext/>
      <w:keepLines/>
      <w:spacing w:before="40" w:after="0"/>
      <w:ind w:left="1296" w:hanging="1296"/>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B85571"/>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571"/>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301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B8557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8557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B85571"/>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B85571"/>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B85571"/>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B85571"/>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B8557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85571"/>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B85571"/>
    <w:pPr>
      <w:ind w:left="720"/>
      <w:contextualSpacing/>
    </w:pPr>
  </w:style>
  <w:style w:type="paragraph" w:styleId="BalloonText">
    <w:name w:val="Balloon Text"/>
    <w:basedOn w:val="Normal"/>
    <w:link w:val="BalloonTextChar"/>
    <w:uiPriority w:val="99"/>
    <w:semiHidden/>
    <w:unhideWhenUsed/>
    <w:rsid w:val="00B855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5571"/>
    <w:rPr>
      <w:rFonts w:ascii="Segoe UI" w:hAnsi="Segoe UI" w:cs="Segoe UI"/>
      <w:sz w:val="18"/>
      <w:szCs w:val="18"/>
    </w:rPr>
  </w:style>
  <w:style w:type="paragraph" w:styleId="Bibliography">
    <w:name w:val="Bibliography"/>
    <w:basedOn w:val="Normal"/>
    <w:next w:val="Normal"/>
    <w:uiPriority w:val="37"/>
    <w:unhideWhenUsed/>
    <w:rsid w:val="00B85571"/>
    <w:pPr>
      <w:spacing w:after="0" w:line="480" w:lineRule="auto"/>
      <w:ind w:left="720" w:hanging="720"/>
    </w:pPr>
  </w:style>
  <w:style w:type="paragraph" w:styleId="NormalWeb">
    <w:name w:val="Normal (Web)"/>
    <w:basedOn w:val="Normal"/>
    <w:uiPriority w:val="99"/>
    <w:unhideWhenUsed/>
    <w:rsid w:val="00B85571"/>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B85571"/>
    <w:pPr>
      <w:spacing w:before="160" w:line="278" w:lineRule="auto"/>
      <w:jc w:val="center"/>
    </w:pPr>
    <w:rPr>
      <w:rFonts w:eastAsiaTheme="minorEastAsia"/>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B85571"/>
    <w:rPr>
      <w:rFonts w:eastAsiaTheme="minorEastAsia"/>
      <w:i/>
      <w:iCs/>
      <w:color w:val="404040" w:themeColor="text1" w:themeTint="BF"/>
      <w:kern w:val="2"/>
      <w:sz w:val="24"/>
      <w:szCs w:val="24"/>
      <w14:ligatures w14:val="standardContextual"/>
    </w:rPr>
  </w:style>
  <w:style w:type="character" w:customStyle="1" w:styleId="a">
    <w:name w:val="a"/>
    <w:basedOn w:val="DefaultParagraphFont"/>
    <w:rsid w:val="00B85571"/>
  </w:style>
  <w:style w:type="character" w:customStyle="1" w:styleId="l6">
    <w:name w:val="l6"/>
    <w:basedOn w:val="DefaultParagraphFont"/>
    <w:rsid w:val="00B85571"/>
  </w:style>
  <w:style w:type="character" w:customStyle="1" w:styleId="l12">
    <w:name w:val="l12"/>
    <w:basedOn w:val="DefaultParagraphFont"/>
    <w:rsid w:val="00B85571"/>
  </w:style>
  <w:style w:type="character" w:customStyle="1" w:styleId="l11">
    <w:name w:val="l11"/>
    <w:basedOn w:val="DefaultParagraphFont"/>
    <w:rsid w:val="00B85571"/>
  </w:style>
  <w:style w:type="character" w:styleId="Strong">
    <w:name w:val="Strong"/>
    <w:basedOn w:val="DefaultParagraphFont"/>
    <w:uiPriority w:val="22"/>
    <w:qFormat/>
    <w:rsid w:val="00B85571"/>
    <w:rPr>
      <w:b/>
      <w:bCs/>
    </w:rPr>
  </w:style>
  <w:style w:type="table" w:styleId="TableGrid">
    <w:name w:val="Table Grid"/>
    <w:basedOn w:val="TableNormal"/>
    <w:uiPriority w:val="39"/>
    <w:rsid w:val="00B855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855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5571"/>
  </w:style>
  <w:style w:type="paragraph" w:styleId="Footer">
    <w:name w:val="footer"/>
    <w:basedOn w:val="Normal"/>
    <w:link w:val="FooterChar"/>
    <w:uiPriority w:val="99"/>
    <w:unhideWhenUsed/>
    <w:rsid w:val="00B855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5571"/>
  </w:style>
  <w:style w:type="character" w:customStyle="1" w:styleId="katex-mathml">
    <w:name w:val="katex-mathml"/>
    <w:basedOn w:val="DefaultParagraphFont"/>
    <w:rsid w:val="00B85571"/>
  </w:style>
  <w:style w:type="character" w:customStyle="1" w:styleId="mord">
    <w:name w:val="mord"/>
    <w:basedOn w:val="DefaultParagraphFont"/>
    <w:rsid w:val="00B85571"/>
  </w:style>
  <w:style w:type="character" w:customStyle="1" w:styleId="mrel">
    <w:name w:val="mrel"/>
    <w:basedOn w:val="DefaultParagraphFont"/>
    <w:rsid w:val="00B85571"/>
  </w:style>
  <w:style w:type="character" w:customStyle="1" w:styleId="mbin">
    <w:name w:val="mbin"/>
    <w:basedOn w:val="DefaultParagraphFont"/>
    <w:rsid w:val="00B85571"/>
  </w:style>
  <w:style w:type="character" w:styleId="PlaceholderText">
    <w:name w:val="Placeholder Text"/>
    <w:basedOn w:val="DefaultParagraphFont"/>
    <w:uiPriority w:val="99"/>
    <w:semiHidden/>
    <w:rsid w:val="00B85571"/>
    <w:rPr>
      <w:color w:val="808080"/>
    </w:rPr>
  </w:style>
  <w:style w:type="paragraph" w:customStyle="1" w:styleId="DecimalAligned">
    <w:name w:val="Decimal Aligned"/>
    <w:basedOn w:val="Normal"/>
    <w:uiPriority w:val="40"/>
    <w:qFormat/>
    <w:rsid w:val="00B85571"/>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B85571"/>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B85571"/>
    <w:rPr>
      <w:rFonts w:eastAsiaTheme="minorEastAsia" w:cs="Times New Roman"/>
      <w:sz w:val="20"/>
      <w:szCs w:val="20"/>
    </w:rPr>
  </w:style>
  <w:style w:type="character" w:styleId="SubtleEmphasis">
    <w:name w:val="Subtle Emphasis"/>
    <w:basedOn w:val="DefaultParagraphFont"/>
    <w:uiPriority w:val="19"/>
    <w:qFormat/>
    <w:rsid w:val="00B85571"/>
    <w:rPr>
      <w:i/>
      <w:iCs/>
    </w:rPr>
  </w:style>
  <w:style w:type="table" w:styleId="LightShading-Accent1">
    <w:name w:val="Light Shading Accent 1"/>
    <w:basedOn w:val="TableNormal"/>
    <w:uiPriority w:val="60"/>
    <w:rsid w:val="00B85571"/>
    <w:pPr>
      <w:spacing w:after="0" w:line="240" w:lineRule="auto"/>
    </w:pPr>
    <w:rPr>
      <w:rFonts w:eastAsiaTheme="minorEastAsia"/>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Emphasis">
    <w:name w:val="Emphasis"/>
    <w:basedOn w:val="DefaultParagraphFont"/>
    <w:uiPriority w:val="20"/>
    <w:qFormat/>
    <w:rsid w:val="00B85571"/>
    <w:rPr>
      <w:i/>
      <w:iCs/>
    </w:rPr>
  </w:style>
  <w:style w:type="character" w:customStyle="1" w:styleId="uv3um">
    <w:name w:val="uv3um"/>
    <w:basedOn w:val="DefaultParagraphFont"/>
    <w:rsid w:val="00B85571"/>
  </w:style>
  <w:style w:type="character" w:customStyle="1" w:styleId="topic-highlight">
    <w:name w:val="topic-highlight"/>
    <w:basedOn w:val="DefaultParagraphFont"/>
    <w:rsid w:val="00B85571"/>
  </w:style>
  <w:style w:type="paragraph" w:styleId="NoSpacing">
    <w:name w:val="No Spacing"/>
    <w:uiPriority w:val="1"/>
    <w:qFormat/>
    <w:rsid w:val="00B85571"/>
    <w:pPr>
      <w:spacing w:after="0" w:line="240" w:lineRule="auto"/>
    </w:pPr>
  </w:style>
  <w:style w:type="character" w:customStyle="1" w:styleId="vlist-s">
    <w:name w:val="vlist-s"/>
    <w:basedOn w:val="DefaultParagraphFont"/>
    <w:rsid w:val="00B85571"/>
  </w:style>
  <w:style w:type="paragraph" w:styleId="TOCHeading">
    <w:name w:val="TOC Heading"/>
    <w:basedOn w:val="Heading1"/>
    <w:next w:val="Normal"/>
    <w:uiPriority w:val="39"/>
    <w:unhideWhenUsed/>
    <w:qFormat/>
    <w:rsid w:val="00B85571"/>
    <w:pPr>
      <w:tabs>
        <w:tab w:val="clear" w:pos="580"/>
      </w:tabs>
      <w:spacing w:before="240" w:after="0" w:line="259" w:lineRule="auto"/>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B85571"/>
    <w:pPr>
      <w:tabs>
        <w:tab w:val="right" w:leader="dot" w:pos="9016"/>
      </w:tabs>
      <w:spacing w:after="100" w:line="480" w:lineRule="auto"/>
    </w:pPr>
  </w:style>
  <w:style w:type="paragraph" w:styleId="TOC2">
    <w:name w:val="toc 2"/>
    <w:basedOn w:val="Normal"/>
    <w:next w:val="Normal"/>
    <w:autoRedefine/>
    <w:uiPriority w:val="39"/>
    <w:unhideWhenUsed/>
    <w:rsid w:val="00B85571"/>
    <w:pPr>
      <w:spacing w:after="100"/>
      <w:ind w:left="220"/>
    </w:pPr>
  </w:style>
  <w:style w:type="paragraph" w:styleId="TOC3">
    <w:name w:val="toc 3"/>
    <w:basedOn w:val="Normal"/>
    <w:next w:val="Normal"/>
    <w:autoRedefine/>
    <w:uiPriority w:val="39"/>
    <w:unhideWhenUsed/>
    <w:rsid w:val="00B85571"/>
    <w:pPr>
      <w:spacing w:after="100"/>
      <w:ind w:left="440"/>
    </w:pPr>
  </w:style>
  <w:style w:type="character" w:styleId="Hyperlink">
    <w:name w:val="Hyperlink"/>
    <w:basedOn w:val="DefaultParagraphFont"/>
    <w:uiPriority w:val="99"/>
    <w:unhideWhenUsed/>
    <w:rsid w:val="00B85571"/>
    <w:rPr>
      <w:color w:val="0563C1" w:themeColor="hyperlink"/>
      <w:u w:val="single"/>
    </w:rPr>
  </w:style>
  <w:style w:type="paragraph" w:styleId="TableofFigures">
    <w:name w:val="table of figures"/>
    <w:basedOn w:val="Normal"/>
    <w:next w:val="Normal"/>
    <w:autoRedefine/>
    <w:uiPriority w:val="99"/>
    <w:unhideWhenUsed/>
    <w:rsid w:val="00B85571"/>
    <w:pPr>
      <w:tabs>
        <w:tab w:val="right" w:leader="dot" w:pos="9016"/>
      </w:tabs>
      <w:spacing w:after="0" w:line="480" w:lineRule="auto"/>
    </w:pPr>
    <w:rPr>
      <w:rFonts w:ascii="Times New Roman" w:hAnsi="Times New Roman"/>
      <w:sz w:val="24"/>
    </w:rPr>
  </w:style>
  <w:style w:type="paragraph" w:styleId="Caption">
    <w:name w:val="caption"/>
    <w:basedOn w:val="Normal"/>
    <w:next w:val="Normal"/>
    <w:uiPriority w:val="35"/>
    <w:unhideWhenUsed/>
    <w:qFormat/>
    <w:rsid w:val="00B85571"/>
    <w:pPr>
      <w:spacing w:after="200" w:line="240" w:lineRule="auto"/>
    </w:pPr>
    <w:rPr>
      <w:i/>
      <w:iCs/>
      <w:color w:val="44546A" w:themeColor="text2"/>
      <w:sz w:val="18"/>
      <w:szCs w:val="18"/>
    </w:rPr>
  </w:style>
  <w:style w:type="character" w:customStyle="1" w:styleId="s1">
    <w:name w:val="s1"/>
    <w:basedOn w:val="DefaultParagraphFont"/>
    <w:rsid w:val="006867BD"/>
  </w:style>
  <w:style w:type="paragraph" w:customStyle="1" w:styleId="p2">
    <w:name w:val="p2"/>
    <w:basedOn w:val="Normal"/>
    <w:rsid w:val="006867BD"/>
    <w:pPr>
      <w:spacing w:before="100" w:beforeAutospacing="1" w:after="100" w:afterAutospacing="1" w:line="240" w:lineRule="auto"/>
    </w:pPr>
    <w:rPr>
      <w:rFonts w:ascii="Times New Roman" w:eastAsiaTheme="minorEastAsia" w:hAnsi="Times New Roman" w:cs="Times New Roman"/>
      <w:sz w:val="24"/>
      <w:szCs w:val="24"/>
      <w:lang w:val="en-NG" w:eastAsia="en-GB"/>
    </w:rPr>
  </w:style>
  <w:style w:type="character" w:customStyle="1" w:styleId="s2">
    <w:name w:val="s2"/>
    <w:basedOn w:val="DefaultParagraphFont"/>
    <w:rsid w:val="006867BD"/>
  </w:style>
  <w:style w:type="paragraph" w:customStyle="1" w:styleId="p3">
    <w:name w:val="p3"/>
    <w:basedOn w:val="Normal"/>
    <w:rsid w:val="006867BD"/>
    <w:pPr>
      <w:spacing w:before="100" w:beforeAutospacing="1" w:after="100" w:afterAutospacing="1" w:line="240" w:lineRule="auto"/>
    </w:pPr>
    <w:rPr>
      <w:rFonts w:ascii="Times New Roman" w:eastAsiaTheme="minorEastAsia" w:hAnsi="Times New Roman" w:cs="Times New Roman"/>
      <w:sz w:val="24"/>
      <w:szCs w:val="24"/>
      <w:lang w:val="en-NG" w:eastAsia="en-GB"/>
    </w:rPr>
  </w:style>
  <w:style w:type="character" w:customStyle="1" w:styleId="s3">
    <w:name w:val="s3"/>
    <w:basedOn w:val="DefaultParagraphFont"/>
    <w:rsid w:val="006867BD"/>
  </w:style>
  <w:style w:type="paragraph" w:customStyle="1" w:styleId="p1">
    <w:name w:val="p1"/>
    <w:basedOn w:val="Normal"/>
    <w:rsid w:val="00D7367D"/>
    <w:pPr>
      <w:spacing w:before="100" w:beforeAutospacing="1" w:after="100" w:afterAutospacing="1" w:line="240" w:lineRule="auto"/>
    </w:pPr>
    <w:rPr>
      <w:rFonts w:ascii="Times New Roman" w:eastAsiaTheme="minorEastAsia" w:hAnsi="Times New Roman" w:cs="Times New Roman"/>
      <w:sz w:val="24"/>
      <w:szCs w:val="24"/>
      <w:lang w:val="en-NG" w:eastAsia="en-GB"/>
    </w:rPr>
  </w:style>
  <w:style w:type="character" w:customStyle="1" w:styleId="bumpedfont15">
    <w:name w:val="bumpedfont15"/>
    <w:basedOn w:val="DefaultParagraphFont"/>
    <w:rsid w:val="00494C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0797033">
      <w:bodyDiv w:val="1"/>
      <w:marLeft w:val="0"/>
      <w:marRight w:val="0"/>
      <w:marTop w:val="0"/>
      <w:marBottom w:val="0"/>
      <w:divBdr>
        <w:top w:val="none" w:sz="0" w:space="0" w:color="auto"/>
        <w:left w:val="none" w:sz="0" w:space="0" w:color="auto"/>
        <w:bottom w:val="none" w:sz="0" w:space="0" w:color="auto"/>
        <w:right w:val="none" w:sz="0" w:space="0" w:color="auto"/>
      </w:divBdr>
      <w:divsChild>
        <w:div w:id="1485775703">
          <w:marLeft w:val="0"/>
          <w:marRight w:val="0"/>
          <w:marTop w:val="0"/>
          <w:marBottom w:val="0"/>
          <w:divBdr>
            <w:top w:val="none" w:sz="0" w:space="0" w:color="auto"/>
            <w:left w:val="none" w:sz="0" w:space="0" w:color="auto"/>
            <w:bottom w:val="none" w:sz="0" w:space="0" w:color="auto"/>
            <w:right w:val="none" w:sz="0" w:space="0" w:color="auto"/>
          </w:divBdr>
        </w:div>
        <w:div w:id="1157647203">
          <w:marLeft w:val="0"/>
          <w:marRight w:val="0"/>
          <w:marTop w:val="0"/>
          <w:marBottom w:val="0"/>
          <w:divBdr>
            <w:top w:val="none" w:sz="0" w:space="0" w:color="auto"/>
            <w:left w:val="none" w:sz="0" w:space="0" w:color="auto"/>
            <w:bottom w:val="none" w:sz="0" w:space="0" w:color="auto"/>
            <w:right w:val="none" w:sz="0" w:space="0" w:color="auto"/>
          </w:divBdr>
        </w:div>
        <w:div w:id="758527264">
          <w:marLeft w:val="0"/>
          <w:marRight w:val="0"/>
          <w:marTop w:val="0"/>
          <w:marBottom w:val="0"/>
          <w:divBdr>
            <w:top w:val="none" w:sz="0" w:space="0" w:color="auto"/>
            <w:left w:val="none" w:sz="0" w:space="0" w:color="auto"/>
            <w:bottom w:val="none" w:sz="0" w:space="0" w:color="auto"/>
            <w:right w:val="none" w:sz="0" w:space="0" w:color="auto"/>
          </w:divBdr>
        </w:div>
        <w:div w:id="1252008215">
          <w:marLeft w:val="0"/>
          <w:marRight w:val="0"/>
          <w:marTop w:val="0"/>
          <w:marBottom w:val="0"/>
          <w:divBdr>
            <w:top w:val="none" w:sz="0" w:space="0" w:color="auto"/>
            <w:left w:val="none" w:sz="0" w:space="0" w:color="auto"/>
            <w:bottom w:val="none" w:sz="0" w:space="0" w:color="auto"/>
            <w:right w:val="none" w:sz="0" w:space="0" w:color="auto"/>
          </w:divBdr>
        </w:div>
        <w:div w:id="599682042">
          <w:marLeft w:val="0"/>
          <w:marRight w:val="0"/>
          <w:marTop w:val="0"/>
          <w:marBottom w:val="0"/>
          <w:divBdr>
            <w:top w:val="none" w:sz="0" w:space="0" w:color="auto"/>
            <w:left w:val="none" w:sz="0" w:space="0" w:color="auto"/>
            <w:bottom w:val="none" w:sz="0" w:space="0" w:color="auto"/>
            <w:right w:val="none" w:sz="0" w:space="0" w:color="auto"/>
          </w:divBdr>
        </w:div>
        <w:div w:id="170725642">
          <w:marLeft w:val="0"/>
          <w:marRight w:val="0"/>
          <w:marTop w:val="0"/>
          <w:marBottom w:val="0"/>
          <w:divBdr>
            <w:top w:val="none" w:sz="0" w:space="0" w:color="auto"/>
            <w:left w:val="none" w:sz="0" w:space="0" w:color="auto"/>
            <w:bottom w:val="none" w:sz="0" w:space="0" w:color="auto"/>
            <w:right w:val="none" w:sz="0" w:space="0" w:color="auto"/>
          </w:divBdr>
        </w:div>
      </w:divsChild>
    </w:div>
    <w:div w:id="1047342620">
      <w:bodyDiv w:val="1"/>
      <w:marLeft w:val="0"/>
      <w:marRight w:val="0"/>
      <w:marTop w:val="0"/>
      <w:marBottom w:val="0"/>
      <w:divBdr>
        <w:top w:val="none" w:sz="0" w:space="0" w:color="auto"/>
        <w:left w:val="none" w:sz="0" w:space="0" w:color="auto"/>
        <w:bottom w:val="none" w:sz="0" w:space="0" w:color="auto"/>
        <w:right w:val="none" w:sz="0" w:space="0" w:color="auto"/>
      </w:divBdr>
    </w:div>
    <w:div w:id="1203054271">
      <w:bodyDiv w:val="1"/>
      <w:marLeft w:val="0"/>
      <w:marRight w:val="0"/>
      <w:marTop w:val="0"/>
      <w:marBottom w:val="0"/>
      <w:divBdr>
        <w:top w:val="none" w:sz="0" w:space="0" w:color="auto"/>
        <w:left w:val="none" w:sz="0" w:space="0" w:color="auto"/>
        <w:bottom w:val="none" w:sz="0" w:space="0" w:color="auto"/>
        <w:right w:val="none" w:sz="0" w:space="0" w:color="auto"/>
      </w:divBdr>
    </w:div>
    <w:div w:id="1403942301">
      <w:bodyDiv w:val="1"/>
      <w:marLeft w:val="0"/>
      <w:marRight w:val="0"/>
      <w:marTop w:val="0"/>
      <w:marBottom w:val="0"/>
      <w:divBdr>
        <w:top w:val="none" w:sz="0" w:space="0" w:color="auto"/>
        <w:left w:val="none" w:sz="0" w:space="0" w:color="auto"/>
        <w:bottom w:val="none" w:sz="0" w:space="0" w:color="auto"/>
        <w:right w:val="none" w:sz="0" w:space="0" w:color="auto"/>
      </w:divBdr>
    </w:div>
    <w:div w:id="1640768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28.jpg"/><Relationship Id="rId21" Type="http://schemas.openxmlformats.org/officeDocument/2006/relationships/image" Target="media/image13.jpg"/><Relationship Id="rId34" Type="http://schemas.openxmlformats.org/officeDocument/2006/relationships/image" Target="media/image23.jpeg"/><Relationship Id="rId42" Type="http://schemas.openxmlformats.org/officeDocument/2006/relationships/image" Target="media/image31.jpeg"/><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jpg"/><Relationship Id="rId29" Type="http://schemas.openxmlformats.org/officeDocument/2006/relationships/chart" Target="charts/chart1.xml"/><Relationship Id="rId41" Type="http://schemas.openxmlformats.org/officeDocument/2006/relationships/image" Target="media/image30.jp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g"/><Relationship Id="rId24" Type="http://schemas.openxmlformats.org/officeDocument/2006/relationships/image" Target="media/image16.jpg"/><Relationship Id="rId32" Type="http://schemas.openxmlformats.org/officeDocument/2006/relationships/image" Target="media/image21.png"/><Relationship Id="rId37" Type="http://schemas.openxmlformats.org/officeDocument/2006/relationships/image" Target="media/image26.jpg"/><Relationship Id="rId40" Type="http://schemas.openxmlformats.org/officeDocument/2006/relationships/image" Target="media/image29.jpg"/><Relationship Id="rId5" Type="http://schemas.openxmlformats.org/officeDocument/2006/relationships/footnotes" Target="footnotes.xml"/><Relationship Id="rId15" Type="http://schemas.openxmlformats.org/officeDocument/2006/relationships/image" Target="media/image7.jp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5.jpeg"/><Relationship Id="rId10" Type="http://schemas.openxmlformats.org/officeDocument/2006/relationships/image" Target="media/image2.jpeg"/><Relationship Id="rId19" Type="http://schemas.openxmlformats.org/officeDocument/2006/relationships/image" Target="media/image11.jpg"/><Relationship Id="rId31" Type="http://schemas.openxmlformats.org/officeDocument/2006/relationships/chart" Target="charts/chart3.xml"/><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g"/><Relationship Id="rId27" Type="http://schemas.openxmlformats.org/officeDocument/2006/relationships/image" Target="media/image19.jpg"/><Relationship Id="rId30" Type="http://schemas.openxmlformats.org/officeDocument/2006/relationships/chart" Target="charts/chart2.xml"/><Relationship Id="rId35" Type="http://schemas.openxmlformats.org/officeDocument/2006/relationships/image" Target="media/image24.jpg"/><Relationship Id="rId43"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2.png"/><Relationship Id="rId38" Type="http://schemas.openxmlformats.org/officeDocument/2006/relationships/image" Target="media/image27.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1\Documents\excel%20graph%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r>
              <a:rPr lang="en-US">
                <a:solidFill>
                  <a:schemeClr val="tx1"/>
                </a:solidFill>
              </a:rPr>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2!$B$1</c:f>
              <c:strCache>
                <c:ptCount val="1"/>
                <c:pt idx="0">
                  <c:v>Power input</c:v>
                </c:pt>
              </c:strCache>
            </c:strRef>
          </c:tx>
          <c:spPr>
            <a:solidFill>
              <a:schemeClr val="accent1"/>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B$2:$B$8</c:f>
              <c:numCache>
                <c:formatCode>General</c:formatCode>
                <c:ptCount val="7"/>
                <c:pt idx="0">
                  <c:v>30.16</c:v>
                </c:pt>
                <c:pt idx="1">
                  <c:v>33.9</c:v>
                </c:pt>
                <c:pt idx="2">
                  <c:v>46.61</c:v>
                </c:pt>
                <c:pt idx="3">
                  <c:v>58.517000000000003</c:v>
                </c:pt>
                <c:pt idx="4">
                  <c:v>48.622</c:v>
                </c:pt>
                <c:pt idx="5">
                  <c:v>45.552</c:v>
                </c:pt>
                <c:pt idx="6">
                  <c:v>35.015000000000001</c:v>
                </c:pt>
              </c:numCache>
            </c:numRef>
          </c:val>
          <c:extLst>
            <c:ext xmlns:c16="http://schemas.microsoft.com/office/drawing/2014/chart" uri="{C3380CC4-5D6E-409C-BE32-E72D297353CC}">
              <c16:uniqueId val="{00000000-370B-4842-881D-E24236028CEE}"/>
            </c:ext>
          </c:extLst>
        </c:ser>
        <c:ser>
          <c:idx val="1"/>
          <c:order val="1"/>
          <c:tx>
            <c:strRef>
              <c:f>Sheet2!$C$1</c:f>
              <c:strCache>
                <c:ptCount val="1"/>
                <c:pt idx="0">
                  <c:v>Power output</c:v>
                </c:pt>
              </c:strCache>
            </c:strRef>
          </c:tx>
          <c:spPr>
            <a:solidFill>
              <a:schemeClr val="accent2"/>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C$2:$C$8</c:f>
              <c:numCache>
                <c:formatCode>General</c:formatCode>
                <c:ptCount val="7"/>
                <c:pt idx="0">
                  <c:v>13.786</c:v>
                </c:pt>
                <c:pt idx="1">
                  <c:v>20.28</c:v>
                </c:pt>
                <c:pt idx="2">
                  <c:v>33.25</c:v>
                </c:pt>
                <c:pt idx="3">
                  <c:v>45.44</c:v>
                </c:pt>
                <c:pt idx="4">
                  <c:v>38.08</c:v>
                </c:pt>
                <c:pt idx="5">
                  <c:v>29.04</c:v>
                </c:pt>
                <c:pt idx="6">
                  <c:v>20.8</c:v>
                </c:pt>
              </c:numCache>
            </c:numRef>
          </c:val>
          <c:extLst>
            <c:ext xmlns:c16="http://schemas.microsoft.com/office/drawing/2014/chart" uri="{C3380CC4-5D6E-409C-BE32-E72D297353CC}">
              <c16:uniqueId val="{00000001-370B-4842-881D-E24236028CEE}"/>
            </c:ext>
          </c:extLst>
        </c:ser>
        <c:ser>
          <c:idx val="2"/>
          <c:order val="2"/>
          <c:tx>
            <c:strRef>
              <c:f>Sheet2!$D$1</c:f>
              <c:strCache>
                <c:ptCount val="1"/>
                <c:pt idx="0">
                  <c:v>Efficiency</c:v>
                </c:pt>
              </c:strCache>
            </c:strRef>
          </c:tx>
          <c:spPr>
            <a:solidFill>
              <a:schemeClr val="accent6"/>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D$2:$D$8</c:f>
              <c:numCache>
                <c:formatCode>General</c:formatCode>
                <c:ptCount val="7"/>
                <c:pt idx="0">
                  <c:v>45.7</c:v>
                </c:pt>
                <c:pt idx="1">
                  <c:v>61.3</c:v>
                </c:pt>
                <c:pt idx="2">
                  <c:v>71.3</c:v>
                </c:pt>
                <c:pt idx="3">
                  <c:v>77.599999999999994</c:v>
                </c:pt>
                <c:pt idx="4">
                  <c:v>65</c:v>
                </c:pt>
                <c:pt idx="5">
                  <c:v>49.6</c:v>
                </c:pt>
                <c:pt idx="6">
                  <c:v>35.6</c:v>
                </c:pt>
              </c:numCache>
            </c:numRef>
          </c:val>
          <c:extLst>
            <c:ext xmlns:c16="http://schemas.microsoft.com/office/drawing/2014/chart" uri="{C3380CC4-5D6E-409C-BE32-E72D297353CC}">
              <c16:uniqueId val="{00000002-370B-4842-881D-E24236028CEE}"/>
            </c:ext>
          </c:extLst>
        </c:ser>
        <c:dLbls>
          <c:showLegendKey val="0"/>
          <c:showVal val="0"/>
          <c:showCatName val="0"/>
          <c:showSerName val="0"/>
          <c:showPercent val="0"/>
          <c:showBubbleSize val="0"/>
        </c:dLbls>
        <c:gapWidth val="267"/>
        <c:overlap val="-43"/>
        <c:axId val="475552416"/>
        <c:axId val="475554768"/>
      </c:barChart>
      <c:catAx>
        <c:axId val="47555241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tx1"/>
                </a:solidFill>
                <a:latin typeface="+mn-lt"/>
                <a:ea typeface="+mn-ea"/>
                <a:cs typeface="+mn-cs"/>
              </a:defRPr>
            </a:pPr>
            <a:endParaRPr lang="en-US"/>
          </a:p>
        </c:txPr>
        <c:crossAx val="475554768"/>
        <c:crosses val="autoZero"/>
        <c:auto val="1"/>
        <c:lblAlgn val="ctr"/>
        <c:lblOffset val="100"/>
        <c:noMultiLvlLbl val="0"/>
      </c:catAx>
      <c:valAx>
        <c:axId val="475554768"/>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475552416"/>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c:ext xmlns:c16="http://schemas.microsoft.com/office/drawing/2014/chart" uri="{C3380CC4-5D6E-409C-BE32-E72D297353CC}">
              <c16:uniqueId val="{00000000-C2B2-4839-9C6A-D6BF5584CB83}"/>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c:ext xmlns:c16="http://schemas.microsoft.com/office/drawing/2014/chart" uri="{C3380CC4-5D6E-409C-BE32-E72D297353CC}">
              <c16:uniqueId val="{00000001-C2B2-4839-9C6A-D6BF5584CB83}"/>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c:ext xmlns:c16="http://schemas.microsoft.com/office/drawing/2014/chart" uri="{C3380CC4-5D6E-409C-BE32-E72D297353CC}">
              <c16:uniqueId val="{00000002-C2B2-4839-9C6A-D6BF5584CB83}"/>
            </c:ext>
          </c:extLst>
        </c:ser>
        <c:dLbls>
          <c:showLegendKey val="0"/>
          <c:showVal val="0"/>
          <c:showCatName val="0"/>
          <c:showSerName val="0"/>
          <c:showPercent val="0"/>
          <c:showBubbleSize val="0"/>
        </c:dLbls>
        <c:gapWidth val="267"/>
        <c:overlap val="-43"/>
        <c:axId val="468211536"/>
        <c:axId val="468214280"/>
      </c:barChart>
      <c:catAx>
        <c:axId val="46821153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8214280"/>
        <c:crosses val="autoZero"/>
        <c:auto val="1"/>
        <c:lblAlgn val="ctr"/>
        <c:lblOffset val="100"/>
        <c:noMultiLvlLbl val="0"/>
      </c:catAx>
      <c:valAx>
        <c:axId val="468214280"/>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8211536"/>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c:ext xmlns:c16="http://schemas.microsoft.com/office/drawing/2014/chart" uri="{C3380CC4-5D6E-409C-BE32-E72D297353CC}">
              <c16:uniqueId val="{00000000-DE90-4F90-9B5D-437D0919A445}"/>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c:ext xmlns:c16="http://schemas.microsoft.com/office/drawing/2014/chart" uri="{C3380CC4-5D6E-409C-BE32-E72D297353CC}">
              <c16:uniqueId val="{00000001-DE90-4F90-9B5D-437D0919A445}"/>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c:ext xmlns:c16="http://schemas.microsoft.com/office/drawing/2014/chart" uri="{C3380CC4-5D6E-409C-BE32-E72D297353CC}">
              <c16:uniqueId val="{00000002-DE90-4F90-9B5D-437D0919A445}"/>
            </c:ext>
          </c:extLst>
        </c:ser>
        <c:dLbls>
          <c:showLegendKey val="0"/>
          <c:showVal val="0"/>
          <c:showCatName val="0"/>
          <c:showSerName val="0"/>
          <c:showPercent val="0"/>
          <c:showBubbleSize val="0"/>
        </c:dLbls>
        <c:gapWidth val="267"/>
        <c:overlap val="-43"/>
        <c:axId val="468209968"/>
        <c:axId val="468206832"/>
      </c:barChart>
      <c:catAx>
        <c:axId val="468209968"/>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8206832"/>
        <c:crosses val="autoZero"/>
        <c:auto val="1"/>
        <c:lblAlgn val="ctr"/>
        <c:lblOffset val="100"/>
        <c:noMultiLvlLbl val="0"/>
      </c:catAx>
      <c:valAx>
        <c:axId val="46820683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8209968"/>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0</TotalTime>
  <Pages>88</Pages>
  <Words>36322</Words>
  <Characters>207040</Characters>
  <Application>Microsoft Office Word</Application>
  <DocSecurity>0</DocSecurity>
  <Lines>1725</Lines>
  <Paragraphs>485</Paragraphs>
  <ScaleCrop>false</ScaleCrop>
  <Company/>
  <LinksUpToDate>false</LinksUpToDate>
  <CharactersWithSpaces>242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1</dc:creator>
  <cp:keywords/>
  <dc:description/>
  <cp:lastModifiedBy>Dương Văn Điệp</cp:lastModifiedBy>
  <cp:revision>131</cp:revision>
  <dcterms:created xsi:type="dcterms:W3CDTF">2025-07-01T08:37:00Z</dcterms:created>
  <dcterms:modified xsi:type="dcterms:W3CDTF">2025-07-08T13:17:00Z</dcterms:modified>
</cp:coreProperties>
</file>